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81ACF8" w14:textId="77777777" w:rsidR="00C2609F" w:rsidRDefault="00C2609F" w:rsidP="00FE2349">
      <w:pPr>
        <w:rPr>
          <w:rFonts w:cstheme="minorHAnsi"/>
          <w:b/>
          <w:bCs/>
          <w:i/>
          <w:iCs/>
          <w:color w:val="00B0F0"/>
        </w:rPr>
      </w:pPr>
    </w:p>
    <w:p w14:paraId="39E0A0D4" w14:textId="59434382" w:rsidR="00176253" w:rsidRDefault="00176253" w:rsidP="00FE2349">
      <w:pPr>
        <w:rPr>
          <w:rFonts w:cstheme="minorHAnsi"/>
          <w:b/>
          <w:bCs/>
          <w:i/>
          <w:iCs/>
          <w:color w:val="00B0F0"/>
        </w:rPr>
      </w:pPr>
      <w:r>
        <w:rPr>
          <w:rFonts w:cstheme="minorHAnsi"/>
          <w:b/>
          <w:bCs/>
          <w:i/>
          <w:iCs/>
          <w:color w:val="00B0F0"/>
        </w:rPr>
        <w:t>Abstract</w:t>
      </w:r>
    </w:p>
    <w:p w14:paraId="50F17C3A" w14:textId="757EDB29" w:rsidR="007B1A2E" w:rsidRPr="00CE4086" w:rsidRDefault="008A0D55" w:rsidP="00201A25">
      <w:pPr>
        <w:ind w:firstLine="360"/>
        <w:rPr>
          <w:rFonts w:cstheme="minorHAnsi"/>
        </w:rPr>
      </w:pPr>
      <w:r>
        <w:t xml:space="preserve">An unfortunate </w:t>
      </w:r>
      <w:r w:rsidR="00325C79">
        <w:t xml:space="preserve">consequence of any </w:t>
      </w:r>
      <w:r w:rsidRPr="00C92BC4">
        <w:t xml:space="preserve">antimicrobial </w:t>
      </w:r>
      <w:r w:rsidR="00325C79">
        <w:t xml:space="preserve">use is the potential to </w:t>
      </w:r>
      <w:r w:rsidRPr="00C92BC4">
        <w:t>select for the emergence of resistant strains</w:t>
      </w:r>
      <w:r w:rsidR="00794B2B">
        <w:t xml:space="preserve"> of bacteria in a population. </w:t>
      </w:r>
      <w:r w:rsidR="00DC7043">
        <w:t xml:space="preserve">A unique opportunity in which to </w:t>
      </w:r>
      <w:r w:rsidR="00DC7043" w:rsidRPr="004C3DF0">
        <w:t xml:space="preserve">assess the effect of antimicrobial use on </w:t>
      </w:r>
      <w:r w:rsidR="00D77040">
        <w:t>resistance</w:t>
      </w:r>
      <w:r w:rsidR="00DC7043">
        <w:t xml:space="preserve"> of mastitis pathogens</w:t>
      </w:r>
      <w:r w:rsidR="00DC7043" w:rsidRPr="004C3DF0">
        <w:t xml:space="preserve"> is to </w:t>
      </w:r>
      <w:r w:rsidR="00DC7043">
        <w:t>compare</w:t>
      </w:r>
      <w:r w:rsidR="00DC7043" w:rsidRPr="004C3DF0">
        <w:t xml:space="preserve"> </w:t>
      </w:r>
      <w:r w:rsidR="00DC7043">
        <w:t xml:space="preserve">dairy </w:t>
      </w:r>
      <w:r w:rsidR="009500DD">
        <w:t>farms</w:t>
      </w:r>
      <w:r w:rsidR="00DC7043" w:rsidRPr="004C3DF0">
        <w:t xml:space="preserve"> </w:t>
      </w:r>
      <w:r w:rsidR="00DC7043">
        <w:t>which are managed “conventionally”</w:t>
      </w:r>
      <w:r w:rsidR="00DC7043" w:rsidRPr="004C3DF0">
        <w:t xml:space="preserve"> </w:t>
      </w:r>
      <w:r w:rsidR="00DC7043">
        <w:t xml:space="preserve">to those that are managed “organically.” </w:t>
      </w:r>
      <w:r w:rsidR="003337F7">
        <w:t>Without</w:t>
      </w:r>
      <w:r w:rsidR="003337F7" w:rsidRPr="008F5A33">
        <w:t xml:space="preserve"> the selective pressure</w:t>
      </w:r>
      <w:r w:rsidR="003337F7">
        <w:t xml:space="preserve"> of antimicrobial usage</w:t>
      </w:r>
      <w:r w:rsidR="003337F7" w:rsidRPr="008F5A33">
        <w:t xml:space="preserve"> </w:t>
      </w:r>
      <w:r w:rsidR="003337F7">
        <w:t xml:space="preserve">(as on organic dairies), </w:t>
      </w:r>
      <w:r w:rsidR="00E62B78">
        <w:t xml:space="preserve">it would be expected that resistant </w:t>
      </w:r>
      <w:r w:rsidR="003337F7" w:rsidRPr="008F5A33">
        <w:t xml:space="preserve">bacterial strains </w:t>
      </w:r>
      <w:r w:rsidR="003337F7">
        <w:t>would</w:t>
      </w:r>
      <w:r w:rsidR="003337F7" w:rsidRPr="008F5A33">
        <w:t xml:space="preserve"> gradually</w:t>
      </w:r>
      <w:r w:rsidR="003337F7">
        <w:t xml:space="preserve"> be</w:t>
      </w:r>
      <w:r w:rsidR="003337F7" w:rsidRPr="008F5A33">
        <w:t xml:space="preserve"> replaced by susceptible strains</w:t>
      </w:r>
      <w:r w:rsidR="00E62B78">
        <w:t xml:space="preserve"> if a</w:t>
      </w:r>
      <w:r w:rsidR="00C11B5C">
        <w:t>n</w:t>
      </w:r>
      <w:r w:rsidR="003337F7">
        <w:t xml:space="preserve"> advantage </w:t>
      </w:r>
      <w:r w:rsidR="00877323">
        <w:t>wa</w:t>
      </w:r>
      <w:r w:rsidR="003337F7">
        <w:t>s no longer conferred by carriage</w:t>
      </w:r>
      <w:r w:rsidR="00F26700">
        <w:t xml:space="preserve"> of antimicrobial resistance (AMR) genes</w:t>
      </w:r>
      <w:r w:rsidR="0063466C">
        <w:t>.</w:t>
      </w:r>
      <w:r w:rsidR="003337F7">
        <w:t xml:space="preserve"> </w:t>
      </w:r>
      <w:r w:rsidR="00DC744F">
        <w:t xml:space="preserve">The </w:t>
      </w:r>
      <w:r w:rsidR="009B6A19">
        <w:t>objective</w:t>
      </w:r>
      <w:r w:rsidR="00DC744F">
        <w:t xml:space="preserve"> of this narrative review </w:t>
      </w:r>
      <w:r w:rsidR="004F047F">
        <w:t>wa</w:t>
      </w:r>
      <w:r w:rsidR="00DC744F">
        <w:t>s to summarize studies which compared the relationship between antimicrobial usage at the farm level (organic vs. conventional)</w:t>
      </w:r>
      <w:r w:rsidR="00B03E2B">
        <w:t xml:space="preserve"> and AMR o</w:t>
      </w:r>
      <w:r w:rsidR="008864F0">
        <w:t xml:space="preserve">f </w:t>
      </w:r>
      <w:r w:rsidR="008864F0">
        <w:t>bovine staphylococcal mastitis isolates</w:t>
      </w:r>
      <w:r w:rsidR="000F6400">
        <w:t>,</w:t>
      </w:r>
      <w:r w:rsidR="008864F0">
        <w:t xml:space="preserve"> the </w:t>
      </w:r>
      <w:r w:rsidR="00B13FD3">
        <w:t>predominant group of bacteria causing</w:t>
      </w:r>
      <w:r w:rsidR="008864F0">
        <w:t xml:space="preserve"> intramammary infections in dairy cattle globally.</w:t>
      </w:r>
      <w:r w:rsidR="00B13FD3">
        <w:t xml:space="preserve"> O</w:t>
      </w:r>
      <w:r w:rsidR="000F6400">
        <w:t xml:space="preserve">ther potential explanatory factors for differing </w:t>
      </w:r>
      <w:r w:rsidR="00DC744F">
        <w:t>antimicrobial susceptibility of</w:t>
      </w:r>
      <w:r w:rsidR="00B13FD3">
        <w:t xml:space="preserve"> </w:t>
      </w:r>
      <w:r w:rsidR="00B41A5C">
        <w:t xml:space="preserve">staphylococci causing </w:t>
      </w:r>
      <w:r w:rsidR="00FB4989">
        <w:t>intramammary infections</w:t>
      </w:r>
      <w:r w:rsidR="00B41A5C">
        <w:t xml:space="preserve"> are also described</w:t>
      </w:r>
      <w:r w:rsidR="0047520E">
        <w:t xml:space="preserve">. These </w:t>
      </w:r>
      <w:r w:rsidR="00B41A5C">
        <w:t>includ</w:t>
      </w:r>
      <w:r w:rsidR="0047520E">
        <w:t>e</w:t>
      </w:r>
      <w:r w:rsidR="00B41A5C">
        <w:t xml:space="preserve"> differences in AMR carriage between </w:t>
      </w:r>
      <w:r w:rsidR="0047520E">
        <w:t xml:space="preserve">staphylococcal </w:t>
      </w:r>
      <w:r w:rsidR="00B41A5C">
        <w:t>species</w:t>
      </w:r>
      <w:r w:rsidR="00DE27AD">
        <w:t xml:space="preserve"> and</w:t>
      </w:r>
      <w:r w:rsidR="0047520E">
        <w:t xml:space="preserve"> </w:t>
      </w:r>
      <w:r w:rsidR="001B0124">
        <w:t xml:space="preserve">various </w:t>
      </w:r>
      <w:r w:rsidR="0048135E">
        <w:t>risk factors associated with the prevalence of different species causing intramammary infections in a particular herd</w:t>
      </w:r>
      <w:r w:rsidR="00DE27AD">
        <w:t>.</w:t>
      </w:r>
      <w:r w:rsidR="007D06BD">
        <w:t xml:space="preserve"> </w:t>
      </w:r>
      <w:r w:rsidR="00DC7043" w:rsidRPr="003D4A61">
        <w:rPr>
          <w:rFonts w:cstheme="minorHAnsi"/>
        </w:rPr>
        <w:t xml:space="preserve">Overall, studies comparing </w:t>
      </w:r>
      <w:r w:rsidR="00DC7043">
        <w:rPr>
          <w:rFonts w:cstheme="minorHAnsi"/>
        </w:rPr>
        <w:t>AMR</w:t>
      </w:r>
      <w:r w:rsidR="00DC7043" w:rsidRPr="003D4A61">
        <w:rPr>
          <w:rFonts w:cstheme="minorHAnsi"/>
        </w:rPr>
        <w:t xml:space="preserve"> of </w:t>
      </w:r>
      <w:r w:rsidR="00DC7043">
        <w:rPr>
          <w:rFonts w:cstheme="minorHAnsi"/>
        </w:rPr>
        <w:t xml:space="preserve">mastitis-associated </w:t>
      </w:r>
      <w:r w:rsidR="00DC7043" w:rsidRPr="003D4A61">
        <w:rPr>
          <w:rFonts w:cstheme="minorHAnsi"/>
        </w:rPr>
        <w:t xml:space="preserve">staphylococci between herds under organic management and herds managed conventionally find either no difference or </w:t>
      </w:r>
      <w:r w:rsidR="00DC7043">
        <w:rPr>
          <w:rFonts w:cstheme="minorHAnsi"/>
        </w:rPr>
        <w:t xml:space="preserve">that </w:t>
      </w:r>
      <w:r w:rsidR="00DC7043" w:rsidRPr="003D4A61">
        <w:rPr>
          <w:rFonts w:cstheme="minorHAnsi"/>
        </w:rPr>
        <w:t xml:space="preserve">isolates originating </w:t>
      </w:r>
      <w:r w:rsidR="00DC7043">
        <w:rPr>
          <w:rFonts w:cstheme="minorHAnsi"/>
        </w:rPr>
        <w:t>from</w:t>
      </w:r>
      <w:r w:rsidR="00DC7043" w:rsidRPr="003D4A61">
        <w:rPr>
          <w:rFonts w:cstheme="minorHAnsi"/>
        </w:rPr>
        <w:t xml:space="preserve"> organic farms </w:t>
      </w:r>
      <w:r w:rsidR="00DC7043">
        <w:rPr>
          <w:rFonts w:cstheme="minorHAnsi"/>
        </w:rPr>
        <w:t xml:space="preserve">exhibit slightly </w:t>
      </w:r>
      <w:r w:rsidR="00DC7043" w:rsidRPr="003D4A61">
        <w:rPr>
          <w:rFonts w:cstheme="minorHAnsi"/>
        </w:rPr>
        <w:t>more susceptibility</w:t>
      </w:r>
      <w:r w:rsidR="007D06BD">
        <w:rPr>
          <w:rFonts w:cstheme="minorHAnsi"/>
        </w:rPr>
        <w:t xml:space="preserve">. </w:t>
      </w:r>
      <w:r w:rsidR="00CF636E">
        <w:rPr>
          <w:rFonts w:cstheme="minorHAnsi"/>
        </w:rPr>
        <w:t>Although some level of resistance was observed against a number of antimicrobials important for veterinary medicine (cephalosporins, penicillin, tetracycline), overall resistance of mastitis-associated staphylococci is generally low and the most commonly-used mastitis treatments are still effective.</w:t>
      </w:r>
      <w:r w:rsidR="00CF636E">
        <w:rPr>
          <w:rFonts w:cstheme="minorHAnsi"/>
        </w:rPr>
        <w:t xml:space="preserve"> S</w:t>
      </w:r>
      <w:r w:rsidR="00DC7043" w:rsidRPr="003D4A61">
        <w:rPr>
          <w:rFonts w:cstheme="minorHAnsi"/>
        </w:rPr>
        <w:t>tudies</w:t>
      </w:r>
      <w:r w:rsidR="00CF636E">
        <w:rPr>
          <w:rFonts w:cstheme="minorHAnsi"/>
        </w:rPr>
        <w:t xml:space="preserve"> exploring this</w:t>
      </w:r>
      <w:r w:rsidR="00DC7043" w:rsidRPr="003D4A61">
        <w:rPr>
          <w:rFonts w:cstheme="minorHAnsi"/>
        </w:rPr>
        <w:t xml:space="preserve"> </w:t>
      </w:r>
      <w:r w:rsidR="00FF3DB3">
        <w:rPr>
          <w:rFonts w:cstheme="minorHAnsi"/>
        </w:rPr>
        <w:t xml:space="preserve">issue </w:t>
      </w:r>
      <w:r w:rsidR="00DC7043" w:rsidRPr="003D4A61">
        <w:rPr>
          <w:rFonts w:cstheme="minorHAnsi"/>
        </w:rPr>
        <w:t>var</w:t>
      </w:r>
      <w:r w:rsidR="00FF3DB3">
        <w:rPr>
          <w:rFonts w:cstheme="minorHAnsi"/>
        </w:rPr>
        <w:t>ied</w:t>
      </w:r>
      <w:r w:rsidR="00DC7043" w:rsidRPr="003D4A61">
        <w:rPr>
          <w:rFonts w:cstheme="minorHAnsi"/>
        </w:rPr>
        <w:t xml:space="preserve"> widely in their approach</w:t>
      </w:r>
      <w:r w:rsidR="00FF3DB3">
        <w:rPr>
          <w:rFonts w:cstheme="minorHAnsi"/>
        </w:rPr>
        <w:t xml:space="preserve">, including </w:t>
      </w:r>
      <w:r w:rsidR="006B7C34">
        <w:rPr>
          <w:rFonts w:cstheme="minorHAnsi"/>
        </w:rPr>
        <w:t xml:space="preserve">use of </w:t>
      </w:r>
      <w:r w:rsidR="00012613">
        <w:rPr>
          <w:rFonts w:cstheme="minorHAnsi"/>
        </w:rPr>
        <w:t>differing methodology to determine susceptibility patterns</w:t>
      </w:r>
      <w:r w:rsidR="006B7C34">
        <w:rPr>
          <w:rFonts w:cstheme="minorHAnsi"/>
        </w:rPr>
        <w:t xml:space="preserve"> and </w:t>
      </w:r>
      <w:r w:rsidR="00012613">
        <w:rPr>
          <w:rFonts w:cstheme="minorHAnsi"/>
        </w:rPr>
        <w:t>variation in</w:t>
      </w:r>
      <w:r w:rsidR="00012613" w:rsidRPr="006D33CD">
        <w:rPr>
          <w:rFonts w:cstheme="minorHAnsi"/>
        </w:rPr>
        <w:t xml:space="preserve"> sampling scheme</w:t>
      </w:r>
      <w:r w:rsidR="00817690">
        <w:rPr>
          <w:rFonts w:cstheme="minorHAnsi"/>
        </w:rPr>
        <w:t xml:space="preserve">. </w:t>
      </w:r>
      <w:r w:rsidR="00A57960">
        <w:rPr>
          <w:rFonts w:cstheme="minorHAnsi"/>
        </w:rPr>
        <w:t>M</w:t>
      </w:r>
      <w:r w:rsidR="00F77CED">
        <w:rPr>
          <w:rFonts w:cstheme="minorHAnsi"/>
        </w:rPr>
        <w:t xml:space="preserve">ost </w:t>
      </w:r>
      <w:r w:rsidR="00A57960">
        <w:rPr>
          <w:rFonts w:cstheme="minorHAnsi"/>
        </w:rPr>
        <w:t>studies were carried out in either the US or Europe</w:t>
      </w:r>
      <w:r w:rsidR="001E43A0">
        <w:rPr>
          <w:rFonts w:cstheme="minorHAnsi"/>
        </w:rPr>
        <w:t>.</w:t>
      </w:r>
      <w:r w:rsidR="00A57960">
        <w:rPr>
          <w:rFonts w:cstheme="minorHAnsi"/>
        </w:rPr>
        <w:t xml:space="preserve"> </w:t>
      </w:r>
      <w:r w:rsidR="001E43A0">
        <w:rPr>
          <w:rFonts w:cstheme="minorHAnsi"/>
        </w:rPr>
        <w:t xml:space="preserve">This </w:t>
      </w:r>
      <w:r w:rsidR="005578AA">
        <w:rPr>
          <w:rFonts w:cstheme="minorHAnsi"/>
        </w:rPr>
        <w:t xml:space="preserve">is </w:t>
      </w:r>
      <w:r w:rsidR="001E43A0">
        <w:rPr>
          <w:rFonts w:cstheme="minorHAnsi"/>
        </w:rPr>
        <w:t xml:space="preserve">somewhat </w:t>
      </w:r>
      <w:r w:rsidR="005578AA">
        <w:rPr>
          <w:rFonts w:cstheme="minorHAnsi"/>
        </w:rPr>
        <w:t>problematic</w:t>
      </w:r>
      <w:r w:rsidR="001E43A0">
        <w:rPr>
          <w:rFonts w:cstheme="minorHAnsi"/>
        </w:rPr>
        <w:t>,</w:t>
      </w:r>
      <w:r w:rsidR="005578AA">
        <w:rPr>
          <w:rFonts w:cstheme="minorHAnsi"/>
        </w:rPr>
        <w:t xml:space="preserve"> as </w:t>
      </w:r>
      <w:r w:rsidR="00817690">
        <w:rPr>
          <w:rFonts w:cstheme="minorHAnsi"/>
        </w:rPr>
        <w:t xml:space="preserve">definitions of “organic” </w:t>
      </w:r>
      <w:r w:rsidR="00F77CED">
        <w:rPr>
          <w:rFonts w:cstheme="minorHAnsi"/>
        </w:rPr>
        <w:t xml:space="preserve">differ </w:t>
      </w:r>
      <w:r w:rsidR="00B806D7">
        <w:rPr>
          <w:rFonts w:cstheme="minorHAnsi"/>
        </w:rPr>
        <w:t>for dairies in</w:t>
      </w:r>
      <w:r w:rsidR="00817690">
        <w:rPr>
          <w:rFonts w:cstheme="minorHAnsi"/>
        </w:rPr>
        <w:t xml:space="preserve"> the EU (where antimicrobial usage is still allowed, but is more tightly regulated and limited) and the US (any animal treated with antimicrobials must leave the herd).</w:t>
      </w:r>
      <w:r w:rsidR="00E00447">
        <w:rPr>
          <w:rFonts w:cstheme="minorHAnsi"/>
        </w:rPr>
        <w:t xml:space="preserve"> </w:t>
      </w:r>
      <w:r w:rsidR="00223B3D">
        <w:rPr>
          <w:rFonts w:cstheme="minorHAnsi"/>
        </w:rPr>
        <w:t xml:space="preserve">However, the overall conclusions from </w:t>
      </w:r>
      <w:r w:rsidR="00E00447">
        <w:rPr>
          <w:rFonts w:cstheme="minorHAnsi"/>
        </w:rPr>
        <w:t>studies</w:t>
      </w:r>
      <w:r w:rsidR="00223B3D">
        <w:rPr>
          <w:rFonts w:cstheme="minorHAnsi"/>
        </w:rPr>
        <w:t xml:space="preserve"> comparing the two different management systems are still informative</w:t>
      </w:r>
      <w:r w:rsidR="00E00447">
        <w:rPr>
          <w:rFonts w:cstheme="minorHAnsi"/>
        </w:rPr>
        <w:t>.</w:t>
      </w:r>
      <w:r w:rsidR="00CE4086">
        <w:rPr>
          <w:rFonts w:cstheme="minorHAnsi"/>
        </w:rPr>
        <w:t xml:space="preserve"> Directions for future work could include </w:t>
      </w:r>
      <w:r w:rsidR="007B1A2E">
        <w:rPr>
          <w:rFonts w:cstheme="minorHAnsi"/>
        </w:rPr>
        <w:t xml:space="preserve">comparing AMR for </w:t>
      </w:r>
      <w:r w:rsidR="008C7F32">
        <w:rPr>
          <w:rFonts w:cstheme="minorHAnsi"/>
        </w:rPr>
        <w:t xml:space="preserve">staphylococci </w:t>
      </w:r>
      <w:r w:rsidR="00490464">
        <w:rPr>
          <w:rFonts w:cstheme="minorHAnsi"/>
        </w:rPr>
        <w:t xml:space="preserve">between these two systems </w:t>
      </w:r>
      <w:r w:rsidR="007B1A2E">
        <w:rPr>
          <w:rFonts w:cstheme="minorHAnsi"/>
        </w:rPr>
        <w:t>while controlling for species</w:t>
      </w:r>
      <w:r w:rsidR="008C7F32">
        <w:rPr>
          <w:rFonts w:cstheme="minorHAnsi"/>
        </w:rPr>
        <w:t>,</w:t>
      </w:r>
      <w:r w:rsidR="007B1A2E">
        <w:rPr>
          <w:rFonts w:cstheme="minorHAnsi"/>
        </w:rPr>
        <w:t xml:space="preserve"> </w:t>
      </w:r>
      <w:r w:rsidR="00B14F1F">
        <w:rPr>
          <w:rFonts w:cstheme="minorHAnsi"/>
        </w:rPr>
        <w:t xml:space="preserve">comparison </w:t>
      </w:r>
      <w:r w:rsidR="007B1A2E">
        <w:rPr>
          <w:rFonts w:cstheme="minorHAnsi"/>
        </w:rPr>
        <w:t>of predominant strain types within a given species between organic and conventional farms</w:t>
      </w:r>
      <w:r w:rsidR="00B14F1F">
        <w:rPr>
          <w:rFonts w:cstheme="minorHAnsi"/>
        </w:rPr>
        <w:t>,</w:t>
      </w:r>
      <w:r w:rsidR="007B1A2E">
        <w:rPr>
          <w:rFonts w:cstheme="minorHAnsi"/>
        </w:rPr>
        <w:t xml:space="preserve"> </w:t>
      </w:r>
      <w:r w:rsidR="00B14F1F">
        <w:rPr>
          <w:rFonts w:cstheme="minorHAnsi"/>
        </w:rPr>
        <w:t xml:space="preserve">or </w:t>
      </w:r>
      <w:r w:rsidR="007B1A2E">
        <w:rPr>
          <w:rFonts w:cstheme="minorHAnsi"/>
        </w:rPr>
        <w:t xml:space="preserve">long-term </w:t>
      </w:r>
      <w:r w:rsidR="00193A65">
        <w:rPr>
          <w:rFonts w:cstheme="minorHAnsi"/>
        </w:rPr>
        <w:t>studies of farms</w:t>
      </w:r>
      <w:r w:rsidR="007B1A2E">
        <w:rPr>
          <w:rFonts w:cstheme="minorHAnsi"/>
        </w:rPr>
        <w:t xml:space="preserve"> transitioning from conventional to organic status </w:t>
      </w:r>
      <w:r w:rsidR="00B14F1F">
        <w:rPr>
          <w:rFonts w:cstheme="minorHAnsi"/>
        </w:rPr>
        <w:t>to better</w:t>
      </w:r>
      <w:r w:rsidR="007B1A2E">
        <w:rPr>
          <w:rFonts w:cstheme="minorHAnsi"/>
        </w:rPr>
        <w:t xml:space="preserve"> understand what types of AMR are maintained in organic dairy herds and for how long.</w:t>
      </w:r>
    </w:p>
    <w:p w14:paraId="233F7A24" w14:textId="77777777" w:rsidR="00CE0BF0" w:rsidRPr="00BD0E49" w:rsidRDefault="00CE0BF0" w:rsidP="00FE2349">
      <w:pPr>
        <w:rPr>
          <w:rFonts w:cstheme="minorHAnsi"/>
        </w:rPr>
      </w:pPr>
    </w:p>
    <w:p w14:paraId="093D0799" w14:textId="6F04B63B" w:rsidR="00FF40D6" w:rsidRPr="00BC02B3" w:rsidRDefault="00FE2349" w:rsidP="00FE2349">
      <w:pPr>
        <w:rPr>
          <w:rFonts w:cstheme="minorHAnsi"/>
          <w:b/>
          <w:bCs/>
          <w:i/>
          <w:iCs/>
          <w:color w:val="00B0F0"/>
        </w:rPr>
      </w:pPr>
      <w:r w:rsidRPr="00BC02B3">
        <w:rPr>
          <w:rFonts w:cstheme="minorHAnsi"/>
          <w:b/>
          <w:bCs/>
          <w:i/>
          <w:iCs/>
          <w:color w:val="00B0F0"/>
        </w:rPr>
        <w:t>Introduction</w:t>
      </w:r>
    </w:p>
    <w:p w14:paraId="4FB355D6" w14:textId="73045973" w:rsidR="00FF40D6" w:rsidRPr="00F027C2" w:rsidRDefault="00FF40D6" w:rsidP="00FF40D6">
      <w:pPr>
        <w:ind w:firstLine="360"/>
        <w:rPr>
          <w:rFonts w:cstheme="minorHAnsi"/>
          <w:i/>
          <w:iCs/>
        </w:rPr>
      </w:pPr>
      <w:r w:rsidRPr="00C92BC4">
        <w:t xml:space="preserve">Effective antimicrobial therapy is a cornerstone of </w:t>
      </w:r>
      <w:r>
        <w:t xml:space="preserve">livestock </w:t>
      </w:r>
      <w:r w:rsidRPr="00C92BC4">
        <w:t xml:space="preserve">veterinary medicine, maintaining the health of animals producing food and fiber to support the global population and alleviating suffering due to infectious disease. </w:t>
      </w:r>
      <w:r>
        <w:t xml:space="preserve">However, </w:t>
      </w:r>
      <w:r w:rsidR="00BF11FA">
        <w:t>use</w:t>
      </w:r>
      <w:r>
        <w:t xml:space="preserve"> </w:t>
      </w:r>
      <w:r w:rsidR="00752DA6">
        <w:t xml:space="preserve">of </w:t>
      </w:r>
      <w:r w:rsidRPr="00C92BC4">
        <w:t xml:space="preserve">antimicrobial agents is </w:t>
      </w:r>
      <w:r w:rsidR="00970339">
        <w:t xml:space="preserve">inherently </w:t>
      </w:r>
      <w:r w:rsidRPr="00C92BC4">
        <w:t xml:space="preserve">a </w:t>
      </w:r>
      <w:r>
        <w:t>“</w:t>
      </w:r>
      <w:r w:rsidRPr="00C92BC4">
        <w:t>powerful selective force that promotes the emergence of resistant strains</w:t>
      </w:r>
      <w:r>
        <w:t>,”</w:t>
      </w:r>
      <w:r w:rsidRPr="00C92BC4">
        <w:t xml:space="preserve"> </w:t>
      </w:r>
      <w:r>
        <w:t xml:space="preserve">and the </w:t>
      </w:r>
      <w:r w:rsidRPr="00C92BC4">
        <w:t>cumulative effect of antibiotic</w:t>
      </w:r>
      <w:r>
        <w:t xml:space="preserve"> use in general</w:t>
      </w:r>
      <w:r w:rsidRPr="00C92BC4">
        <w:t xml:space="preserve"> has </w:t>
      </w:r>
      <w:r>
        <w:t>“</w:t>
      </w:r>
      <w:r w:rsidRPr="00C92BC4">
        <w:t>clearly been to increase the prevalence of resistance in the population</w:t>
      </w:r>
      <w:r>
        <w:t xml:space="preserve"> [of bacteria]</w:t>
      </w:r>
      <w:r w:rsidRPr="00C92BC4">
        <w:t xml:space="preserve"> as a whol</w:t>
      </w:r>
      <w:r>
        <w:t xml:space="preserve">e” </w:t>
      </w:r>
      <w:r>
        <w:fldChar w:fldCharType="begin"/>
      </w:r>
      <w:r>
        <w:instrText xml:space="preserve"> ADDIN EN.CITE &lt;EndNote&gt;&lt;Cite&gt;&lt;Author&gt;Lipsitch&lt;/Author&gt;&lt;Year&gt;2002&lt;/Year&gt;&lt;RecNum&gt;832&lt;/RecNum&gt;&lt;DisplayText&gt;(Lipsitch and Samore, 2002)&lt;/DisplayText&gt;&lt;record&gt;&lt;rec-number&gt;832&lt;/rec-number&gt;&lt;foreign-keys&gt;&lt;key app="EN" db-id="pss5de0wasp2t9es5tu5evzpa2svsdrveax9" timestamp="1721057354"&gt;832&lt;/key&gt;&lt;/foreign-keys&gt;&lt;ref-type name="Journal Article"&gt;17&lt;/ref-type&gt;&lt;contributors&gt;&lt;authors&gt;&lt;author&gt;Lipsitch, M.&lt;/author&gt;&lt;author&gt;Samore, M. H.&lt;/author&gt;&lt;/authors&gt;&lt;/contributors&gt;&lt;auth-address&gt;Department of Epidemiology, Harvard School of Public Health, Boston, Massachussetts 02115, USA. mlipsitch@hsph.harvard.edu&lt;/auth-address&gt;&lt;titles&gt;&lt;title&gt;Antimicrobial use and antimicrobial resistance: a population perspective&lt;/title&gt;&lt;secondary-title&gt;Emerg Infect Dis&lt;/secondary-title&gt;&lt;/titles&gt;&lt;periodical&gt;&lt;full-title&gt;Emerg Infect Dis&lt;/full-title&gt;&lt;/periodical&gt;&lt;pages&gt;347-54&lt;/pages&gt;&lt;volume&gt;8&lt;/volume&gt;&lt;number&gt;4&lt;/number&gt;&lt;keywords&gt;&lt;keyword&gt;Anti-Bacterial Agents/*pharmacology/therapeutic use&lt;/keyword&gt;&lt;keyword&gt;Bacteria/drug effects/genetics&lt;/keyword&gt;&lt;keyword&gt;Disease Transmission, Infectious&lt;/keyword&gt;&lt;keyword&gt;*Drug Resistance, Bacterial&lt;/keyword&gt;&lt;keyword&gt;Drug Utilization/trends&lt;/keyword&gt;&lt;keyword&gt;Evolution, Molecular&lt;/keyword&gt;&lt;keyword&gt;Gene Transfer, Horizontal&lt;/keyword&gt;&lt;keyword&gt;Humans&lt;/keyword&gt;&lt;keyword&gt;Models, Biological&lt;/keyword&gt;&lt;keyword&gt;Population Dynamics&lt;/keyword&gt;&lt;keyword&gt;Prevalence&lt;/keyword&gt;&lt;keyword&gt;Selection, Genetic&lt;/keyword&gt;&lt;/keywords&gt;&lt;dates&gt;&lt;year&gt;2002&lt;/year&gt;&lt;pub-dates&gt;&lt;date&gt;Apr&lt;/date&gt;&lt;/pub-dates&gt;&lt;/dates&gt;&lt;isbn&gt;1080-6040 (Print)&amp;#xD;1080-6040&lt;/isbn&gt;&lt;accession-num&gt;11971765&lt;/accession-num&gt;&lt;urls&gt;&lt;/urls&gt;&lt;custom2&gt;PMC2730242&lt;/custom2&gt;&lt;electronic-resource-num&gt;10.3201/eid0804.010312&lt;/electronic-resource-num&gt;&lt;remote-database-provider&gt;NLM&lt;/remote-database-provider&gt;&lt;language&gt;eng&lt;/language&gt;&lt;/record&gt;&lt;/Cite&gt;&lt;/EndNote&gt;</w:instrText>
      </w:r>
      <w:r>
        <w:fldChar w:fldCharType="separate"/>
      </w:r>
      <w:r>
        <w:rPr>
          <w:noProof/>
        </w:rPr>
        <w:t>(Lipsitch and Samore, 2002)</w:t>
      </w:r>
      <w:r>
        <w:fldChar w:fldCharType="end"/>
      </w:r>
      <w:r>
        <w:t xml:space="preserve">. </w:t>
      </w:r>
      <w:r w:rsidRPr="009C7F77">
        <w:rPr>
          <w:rFonts w:cstheme="minorHAnsi"/>
        </w:rPr>
        <w:t>Resistance to anti</w:t>
      </w:r>
      <w:r>
        <w:rPr>
          <w:rFonts w:cstheme="minorHAnsi"/>
        </w:rPr>
        <w:t>microbials</w:t>
      </w:r>
      <w:r w:rsidRPr="009C7F77">
        <w:rPr>
          <w:rFonts w:cstheme="minorHAnsi"/>
        </w:rPr>
        <w:t xml:space="preserve"> </w:t>
      </w:r>
      <w:r>
        <w:rPr>
          <w:rFonts w:cstheme="minorHAnsi"/>
        </w:rPr>
        <w:t>can be</w:t>
      </w:r>
      <w:r w:rsidRPr="009C7F77">
        <w:rPr>
          <w:rFonts w:cstheme="minorHAnsi"/>
        </w:rPr>
        <w:t xml:space="preserve"> acquired</w:t>
      </w:r>
      <w:r>
        <w:rPr>
          <w:rFonts w:cstheme="minorHAnsi"/>
        </w:rPr>
        <w:t xml:space="preserve"> by bacteria</w:t>
      </w:r>
      <w:r w:rsidRPr="009C7F77">
        <w:rPr>
          <w:rFonts w:cstheme="minorHAnsi"/>
        </w:rPr>
        <w:t xml:space="preserve"> </w:t>
      </w:r>
      <w:r>
        <w:rPr>
          <w:rFonts w:cstheme="minorHAnsi"/>
        </w:rPr>
        <w:t>in multiple ways. S</w:t>
      </w:r>
      <w:r w:rsidRPr="009C7F77">
        <w:rPr>
          <w:rFonts w:cstheme="minorHAnsi"/>
        </w:rPr>
        <w:t xml:space="preserve">pontaneously occurring genetic mutations </w:t>
      </w:r>
      <w:r>
        <w:rPr>
          <w:rFonts w:cstheme="minorHAnsi"/>
        </w:rPr>
        <w:t>(</w:t>
      </w:r>
      <w:r w:rsidRPr="009C7F77">
        <w:rPr>
          <w:rFonts w:cstheme="minorHAnsi"/>
        </w:rPr>
        <w:t>passed vertically to daughter cells</w:t>
      </w:r>
      <w:r>
        <w:rPr>
          <w:rFonts w:cstheme="minorHAnsi"/>
        </w:rPr>
        <w:t>) can confer antimicrobial resistance, but</w:t>
      </w:r>
      <w:r w:rsidRPr="009C7F77">
        <w:rPr>
          <w:rFonts w:cstheme="minorHAnsi"/>
        </w:rPr>
        <w:t xml:space="preserve"> </w:t>
      </w:r>
      <w:r>
        <w:rPr>
          <w:rFonts w:cstheme="minorHAnsi"/>
        </w:rPr>
        <w:t>m</w:t>
      </w:r>
      <w:r w:rsidRPr="009C7F77">
        <w:rPr>
          <w:rFonts w:cstheme="minorHAnsi"/>
        </w:rPr>
        <w:t>ore commonly</w:t>
      </w:r>
      <w:r>
        <w:rPr>
          <w:rFonts w:cstheme="minorHAnsi"/>
        </w:rPr>
        <w:t xml:space="preserve"> it</w:t>
      </w:r>
      <w:r w:rsidRPr="009C7F77">
        <w:rPr>
          <w:rFonts w:cstheme="minorHAnsi"/>
        </w:rPr>
        <w:t xml:space="preserve"> is acquired by the horizontal transfer of mobile DNA elements from a donor cell</w:t>
      </w:r>
      <w:r>
        <w:rPr>
          <w:rFonts w:cstheme="minorHAnsi"/>
        </w:rPr>
        <w:t xml:space="preserve">, </w:t>
      </w:r>
      <w:r w:rsidRPr="009C7F77">
        <w:rPr>
          <w:rFonts w:cstheme="minorHAnsi"/>
        </w:rPr>
        <w:t>often another species</w:t>
      </w:r>
      <w:r>
        <w:rPr>
          <w:rFonts w:cstheme="minorHAnsi"/>
        </w:rPr>
        <w:t xml:space="preserve"> of bacteria </w:t>
      </w:r>
      <w:r>
        <w:rPr>
          <w:rFonts w:cstheme="minorHAnsi"/>
        </w:rPr>
        <w:fldChar w:fldCharType="begin">
          <w:fldData xml:space="preserve">PEVuZE5vdGU+PENpdGU+PEF1dGhvcj5DaGFtYmVyczwvQXV0aG9yPjxZZWFyPjIwMDE8L1llYXI+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DaGFtYmVyczwvQXV0aG9yPjxZZWFyPjIwMDE8L1llYXI+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ambers, 2001; Sefton, 2002)</w:t>
      </w:r>
      <w:r>
        <w:rPr>
          <w:rFonts w:cstheme="minorHAnsi"/>
        </w:rPr>
        <w:fldChar w:fldCharType="end"/>
      </w:r>
      <w:r w:rsidRPr="009C7F77">
        <w:rPr>
          <w:rFonts w:cstheme="minorHAnsi"/>
        </w:rPr>
        <w:t xml:space="preserve">. </w:t>
      </w:r>
      <w:r w:rsidR="00A35BCC">
        <w:rPr>
          <w:rFonts w:cstheme="minorHAnsi"/>
        </w:rPr>
        <w:t>In the case of</w:t>
      </w:r>
      <w:r>
        <w:rPr>
          <w:rFonts w:cstheme="minorHAnsi"/>
        </w:rPr>
        <w:t xml:space="preserve"> horizontal </w:t>
      </w:r>
      <w:r>
        <w:rPr>
          <w:rFonts w:cstheme="minorHAnsi"/>
        </w:rPr>
        <w:lastRenderedPageBreak/>
        <w:t>transfer, antimicrobial r</w:t>
      </w:r>
      <w:r w:rsidRPr="00B012A7">
        <w:rPr>
          <w:rFonts w:cstheme="minorHAnsi"/>
        </w:rPr>
        <w:t>esistance genes can become rapidly and widely disseminated</w:t>
      </w:r>
      <w:r>
        <w:rPr>
          <w:rFonts w:cstheme="minorHAnsi"/>
        </w:rPr>
        <w:t xml:space="preserve"> through</w:t>
      </w:r>
      <w:r w:rsidR="008208A0">
        <w:rPr>
          <w:rFonts w:cstheme="minorHAnsi"/>
        </w:rPr>
        <w:t>out</w:t>
      </w:r>
      <w:r>
        <w:rPr>
          <w:rFonts w:cstheme="minorHAnsi"/>
        </w:rPr>
        <w:t xml:space="preserve"> a </w:t>
      </w:r>
      <w:r w:rsidR="00100F99">
        <w:rPr>
          <w:rFonts w:cstheme="minorHAnsi"/>
        </w:rPr>
        <w:t xml:space="preserve">bacterial </w:t>
      </w:r>
      <w:r>
        <w:rPr>
          <w:rFonts w:cstheme="minorHAnsi"/>
        </w:rPr>
        <w:t>population</w:t>
      </w:r>
      <w:r w:rsidR="00B639DF">
        <w:rPr>
          <w:rFonts w:cstheme="minorHAnsi"/>
        </w:rPr>
        <w:t>. This occurs</w:t>
      </w:r>
      <w:r w:rsidRPr="00B012A7">
        <w:rPr>
          <w:rFonts w:cstheme="minorHAnsi"/>
        </w:rPr>
        <w:t xml:space="preserve"> either</w:t>
      </w:r>
      <w:r>
        <w:rPr>
          <w:rFonts w:cstheme="minorHAnsi"/>
        </w:rPr>
        <w:t xml:space="preserve"> </w:t>
      </w:r>
      <w:r w:rsidRPr="00B012A7">
        <w:rPr>
          <w:rFonts w:cstheme="minorHAnsi"/>
        </w:rPr>
        <w:t>by further genetic exchange</w:t>
      </w:r>
      <w:r>
        <w:rPr>
          <w:rFonts w:cstheme="minorHAnsi"/>
        </w:rPr>
        <w:t>s</w:t>
      </w:r>
      <w:r w:rsidRPr="00B012A7">
        <w:rPr>
          <w:rFonts w:cstheme="minorHAnsi"/>
        </w:rPr>
        <w:t xml:space="preserve"> between the </w:t>
      </w:r>
      <w:r>
        <w:rPr>
          <w:rFonts w:cstheme="minorHAnsi"/>
        </w:rPr>
        <w:t>newly-</w:t>
      </w:r>
      <w:r w:rsidRPr="00B012A7">
        <w:rPr>
          <w:rFonts w:cstheme="minorHAnsi"/>
        </w:rPr>
        <w:t>resistant strain and susceptible strains</w:t>
      </w:r>
      <w:r>
        <w:rPr>
          <w:rFonts w:cstheme="minorHAnsi"/>
        </w:rPr>
        <w:t>, or</w:t>
      </w:r>
      <w:r w:rsidRPr="00B012A7">
        <w:rPr>
          <w:rFonts w:cstheme="minorHAnsi"/>
        </w:rPr>
        <w:t xml:space="preserve"> by clonal spread of the </w:t>
      </w:r>
      <w:r>
        <w:rPr>
          <w:rFonts w:cstheme="minorHAnsi"/>
        </w:rPr>
        <w:t>newly-</w:t>
      </w:r>
      <w:r w:rsidRPr="00B012A7">
        <w:rPr>
          <w:rFonts w:cstheme="minorHAnsi"/>
        </w:rPr>
        <w:t>resistant strain itself (Chambers, 2001)</w:t>
      </w:r>
      <w:r>
        <w:rPr>
          <w:rFonts w:cstheme="minorHAnsi"/>
        </w:rPr>
        <w:t>.</w:t>
      </w:r>
      <w:r>
        <w:rPr>
          <w:rFonts w:cstheme="minorHAnsi"/>
          <w:i/>
          <w:iCs/>
        </w:rPr>
        <w:t xml:space="preserve"> </w:t>
      </w:r>
      <w:r>
        <w:t>Although the</w:t>
      </w:r>
      <w:r w:rsidR="00CD66C6">
        <w:t xml:space="preserve"> interplay</w:t>
      </w:r>
      <w:r>
        <w:t xml:space="preserve"> between </w:t>
      </w:r>
      <w:r w:rsidR="001E5141">
        <w:t xml:space="preserve">development of resistance and </w:t>
      </w:r>
      <w:r>
        <w:t xml:space="preserve">antimicrobial use is complex and multifactorial, it is generally accepted that antimicrobial resistance (AMR) is potentially amplified in both human healthcare environments and on farms, where frequent exposure to antimicrobial compounds can select for resistant populations of bacteria </w:t>
      </w:r>
      <w:r>
        <w:fldChar w:fldCharType="begin"/>
      </w:r>
      <w:r>
        <w:instrText xml:space="preserve"> ADDIN EN.CITE &lt;EndNote&gt;&lt;Cite&gt;&lt;Author&gt;Parker&lt;/Author&gt;&lt;Year&gt;2024&lt;/Year&gt;&lt;RecNum&gt;833&lt;/RecNum&gt;&lt;DisplayText&gt;(Parker et al., 2024)&lt;/DisplayText&gt;&lt;record&gt;&lt;rec-number&gt;833&lt;/rec-number&gt;&lt;foreign-keys&gt;&lt;key app="EN" db-id="pss5de0wasp2t9es5tu5evzpa2svsdrveax9" timestamp="1721057560"&gt;833&lt;/key&gt;&lt;/foreign-keys&gt;&lt;ref-type name="Journal Article"&gt;17&lt;/ref-type&gt;&lt;contributors&gt;&lt;authors&gt;&lt;author&gt;Parker, Elizabeth M.&lt;/author&gt;&lt;author&gt;Ballash, Gregory A.&lt;/author&gt;&lt;author&gt;Mollenkopf, Dixie F.&lt;/author&gt;&lt;author&gt;Wittum, Thomas E.&lt;/author&gt;&lt;/authors&gt;&lt;/contributors&gt;&lt;titles&gt;&lt;title&gt;A complex cyclical One Health pathway drives the emergence and dissemination of antimicrobial resistance&lt;/title&gt;&lt;secondary-title&gt;American Journal of Veterinary Research&lt;/secondary-title&gt;&lt;/titles&gt;&lt;periodical&gt;&lt;full-title&gt;American Journal of Veterinary Research&lt;/full-title&gt;&lt;/periodical&gt;&lt;pages&gt;ajvr.24.01.0014&lt;/pages&gt;&lt;volume&gt;85&lt;/volume&gt;&lt;number&gt;4&lt;/number&gt;&lt;dates&gt;&lt;year&gt;2024&lt;/year&gt;&lt;pub-dates&gt;&lt;date&gt;01 Apr. 2024&lt;/date&gt;&lt;/pub-dates&gt;&lt;/dates&gt;&lt;pub-location&gt;Schaumburg, IL, USA&lt;/pub-location&gt;&lt;publisher&gt;American Veterinary Medical Association&lt;/publisher&gt;&lt;urls&gt;&lt;related-urls&gt;&lt;url&gt;https://avmajournals.avma.org/view/journals/ajvr/85/4/ajvr.24.01.0014.xml&lt;/url&gt;&lt;/related-urls&gt;&lt;/urls&gt;&lt;electronic-resource-num&gt;10.2460/ajvr.24.01.0014&lt;/electronic-resource-num&gt;&lt;language&gt;English&lt;/language&gt;&lt;/record&gt;&lt;/Cite&gt;&lt;/EndNote&gt;</w:instrText>
      </w:r>
      <w:r>
        <w:fldChar w:fldCharType="separate"/>
      </w:r>
      <w:r>
        <w:rPr>
          <w:noProof/>
        </w:rPr>
        <w:t>(Parker et al., 2024)</w:t>
      </w:r>
      <w:r>
        <w:fldChar w:fldCharType="end"/>
      </w:r>
      <w:r>
        <w:t xml:space="preserve">. </w:t>
      </w:r>
      <w:r w:rsidR="00BB53C4">
        <w:t>A</w:t>
      </w:r>
      <w:r w:rsidRPr="00B8283A">
        <w:t xml:space="preserve"> </w:t>
      </w:r>
      <w:r>
        <w:t xml:space="preserve">direct </w:t>
      </w:r>
      <w:r w:rsidRPr="00B8283A">
        <w:t>temporal relationship between antimicrobial use and resistance</w:t>
      </w:r>
      <w:r>
        <w:t xml:space="preserve"> has been described, both in human healthcare settings over the long-term </w:t>
      </w:r>
      <w:r>
        <w:fldChar w:fldCharType="begin">
          <w:fldData xml:space="preserve">PEVuZE5vdGU+PENpdGU+PEF1dGhvcj5Mw7NwZXotTG96YW5vPC9BdXRob3I+PFllYXI+MjAwMDwv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Mw7NwZXotTG96YW5vPC9BdXRob3I+PFllYXI+MjAwMDwv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López-Lozano et al., 2000)</w:t>
      </w:r>
      <w:r>
        <w:fldChar w:fldCharType="end"/>
      </w:r>
      <w:r>
        <w:t xml:space="preserve"> and </w:t>
      </w:r>
      <w:r w:rsidR="000015CF">
        <w:t xml:space="preserve">in </w:t>
      </w:r>
      <w:r>
        <w:t xml:space="preserve">transient increases in resistant fecal bacteria in cattle </w:t>
      </w:r>
      <w:r>
        <w:fldChar w:fldCharType="begin">
          <w:fldData xml:space="preserve">PEVuZE5vdGU+PENpdGU+PEF1dGhvcj5MYW5nZm9yZDwvQXV0aG9yPjxZZWFyPjIwMDM8L1llYXI+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MYW5nZm9yZDwvQXV0aG9yPjxZZWFyPjIwMDM8L1llYXI+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Pr>
          <w:noProof/>
        </w:rPr>
        <w:t>(Stabler et al., 1982; Langford et al., 2003; Berge et al., 2005; Lowrance et al., 2007)</w:t>
      </w:r>
      <w:r>
        <w:fldChar w:fldCharType="end"/>
      </w:r>
      <w:r>
        <w:t xml:space="preserve">. It has been suggested that antimicrobial usage in food animals could negatively affect human health by influencing the selection of drug-resistant foodborne pathogens </w:t>
      </w:r>
      <w:r>
        <w:fldChar w:fldCharType="begin"/>
      </w:r>
      <w:r>
        <w:instrText xml:space="preserve"> ADDIN EN.CITE &lt;EndNote&gt;&lt;Cite&gt;&lt;Author&gt;Yan&lt;/Author&gt;&lt;Year&gt;2004&lt;/Year&gt;&lt;RecNum&gt;840&lt;/RecNum&gt;&lt;DisplayText&gt;(Yan and Gilbert, 2004)&lt;/DisplayText&gt;&lt;record&gt;&lt;rec-number&gt;840&lt;/rec-number&gt;&lt;foreign-keys&gt;&lt;key app="EN" db-id="pss5de0wasp2t9es5tu5evzpa2svsdrveax9" timestamp="1721066198"&gt;840&lt;/key&gt;&lt;/foreign-keys&gt;&lt;ref-type name="Journal Article"&gt;17&lt;/ref-type&gt;&lt;contributors&gt;&lt;authors&gt;&lt;author&gt;Yan, S. S.&lt;/author&gt;&lt;author&gt;Gilbert, J. M.&lt;/author&gt;&lt;/authors&gt;&lt;/contributors&gt;&lt;auth-address&gt;Division of Human Food Safety, Center for Veterinary Medicine, Food and Drug Administration, 7500 Standish Place, HFV-150, Rockville, MD 20850, USA.&lt;/auth-address&gt;&lt;titles&gt;&lt;title&gt;Antimicrobial drug delivery in food animals and microbial food safety concerns: an overview of in vitro and in vivo factors potentially affecting the animal gut microflora&lt;/title&gt;&lt;secondary-title&gt;Adv Drug Deliv Rev&lt;/secondary-title&gt;&lt;/titles&gt;&lt;periodical&gt;&lt;full-title&gt;Adv Drug Deliv Rev&lt;/full-title&gt;&lt;/periodical&gt;&lt;pages&gt;1497-521&lt;/pages&gt;&lt;volume&gt;56&lt;/volume&gt;&lt;number&gt;10&lt;/number&gt;&lt;keywords&gt;&lt;keyword&gt;Animals&lt;/keyword&gt;&lt;keyword&gt;Anti-Bacterial Agents/*administration &amp;amp; dosage/*adverse effects/therapeutic use&lt;/keyword&gt;&lt;keyword&gt;Bacterial Infections/drug therapy/prevention &amp;amp; control/veterinary&lt;/keyword&gt;&lt;keyword&gt;Cattle&lt;/keyword&gt;&lt;keyword&gt;Drug Delivery Systems/*veterinary&lt;/keyword&gt;&lt;keyword&gt;Drug Resistance, Bacterial&lt;/keyword&gt;&lt;keyword&gt;Food Contamination/prevention &amp;amp; control&lt;/keyword&gt;&lt;keyword&gt;*Food Microbiology&lt;/keyword&gt;&lt;keyword&gt;Gastrointestinal Tract/drug effects/*microbiology&lt;/keyword&gt;&lt;keyword&gt;Poultry&lt;/keyword&gt;&lt;keyword&gt;Swine&lt;/keyword&gt;&lt;/keywords&gt;&lt;dates&gt;&lt;year&gt;2004&lt;/year&gt;&lt;pub-dates&gt;&lt;date&gt;Jun 23&lt;/date&gt;&lt;/pub-dates&gt;&lt;/dates&gt;&lt;isbn&gt;0169-409X (Print)&amp;#xD;0169-409x&lt;/isbn&gt;&lt;accession-num&gt;15191795&lt;/accession-num&gt;&lt;urls&gt;&lt;/urls&gt;&lt;electronic-resource-num&gt;10.1016/j.addr.2004.02.010&lt;/electronic-resource-num&gt;&lt;remote-database-provider&gt;NLM&lt;/remote-database-provider&gt;&lt;language&gt;eng&lt;/language&gt;&lt;/record&gt;&lt;/Cite&gt;&lt;/EndNote&gt;</w:instrText>
      </w:r>
      <w:r>
        <w:fldChar w:fldCharType="separate"/>
      </w:r>
      <w:r>
        <w:rPr>
          <w:noProof/>
        </w:rPr>
        <w:t>(Yan and Gilbert, 2004)</w:t>
      </w:r>
      <w:r>
        <w:fldChar w:fldCharType="end"/>
      </w:r>
      <w:r>
        <w:t xml:space="preserve">. However, the risk </w:t>
      </w:r>
      <w:r w:rsidR="00745549">
        <w:t>of</w:t>
      </w:r>
      <w:r>
        <w:t xml:space="preserve"> </w:t>
      </w:r>
      <w:r w:rsidR="008F550B">
        <w:t xml:space="preserve">transmission of </w:t>
      </w:r>
      <w:r>
        <w:t xml:space="preserve">resistant bacteria </w:t>
      </w:r>
      <w:r w:rsidR="008F550B">
        <w:t>between</w:t>
      </w:r>
      <w:r>
        <w:t xml:space="preserve"> farm systems</w:t>
      </w:r>
      <w:r w:rsidR="00745549">
        <w:t xml:space="preserve"> </w:t>
      </w:r>
      <w:r w:rsidR="008F550B">
        <w:t>and</w:t>
      </w:r>
      <w:r w:rsidR="00745549">
        <w:t xml:space="preserve"> humans</w:t>
      </w:r>
      <w:r>
        <w:t xml:space="preserve"> is not fully understood</w:t>
      </w:r>
      <w:r w:rsidR="006E3DB9">
        <w:t>;</w:t>
      </w:r>
      <w:r>
        <w:t xml:space="preserve"> selection for resistant bacteria and transfer of </w:t>
      </w:r>
      <w:r w:rsidR="00164303">
        <w:t>AMR</w:t>
      </w:r>
      <w:r>
        <w:t xml:space="preserve"> genes occurs through a variety of mechanisms</w:t>
      </w:r>
      <w:r w:rsidR="000D584B">
        <w:t>,</w:t>
      </w:r>
      <w:r>
        <w:t xml:space="preserve"> and is not always linked to use of a specific antibiotic </w:t>
      </w:r>
      <w:r>
        <w:fldChar w:fldCharType="begin"/>
      </w:r>
      <w:r>
        <w:instrText xml:space="preserve"> ADDIN EN.CITE &lt;EndNote&gt;&lt;Cite&gt;&lt;Author&gt;Mathew&lt;/Author&gt;&lt;Year&gt;2007&lt;/Year&gt;&lt;RecNum&gt;841&lt;/RecNum&gt;&lt;DisplayText&gt;(Mathew et al., 2007)&lt;/DisplayText&gt;&lt;record&gt;&lt;rec-number&gt;841&lt;/rec-number&gt;&lt;foreign-keys&gt;&lt;key app="EN" db-id="pss5de0wasp2t9es5tu5evzpa2svsdrveax9" timestamp="1721066743"&gt;841&lt;/key&gt;&lt;/foreign-keys&gt;&lt;ref-type name="Journal Article"&gt;17&lt;/ref-type&gt;&lt;contributors&gt;&lt;authors&gt;&lt;author&gt;Mathew, A. G.&lt;/author&gt;&lt;author&gt;Cissell, R.&lt;/author&gt;&lt;author&gt;Liamthong, S.&lt;/author&gt;&lt;/authors&gt;&lt;/contributors&gt;&lt;auth-address&gt;Department of Animal Science, College of Veterinary Medicine, University of Tennessee, Knoxville, Tennessee 37996, USA. amathew@utk.edu&lt;/auth-address&gt;&lt;titles&gt;&lt;title&gt;Antibiotic resistance in bacteria associated with food animals: a United States perspective of livestock production&lt;/title&gt;&lt;secondary-title&gt;Foodborne Pathog Dis&lt;/secondary-title&gt;&lt;/titles&gt;&lt;periodical&gt;&lt;full-title&gt;Foodborne Pathog Dis&lt;/full-title&gt;&lt;/periodical&gt;&lt;pages&gt;115-33&lt;/pages&gt;&lt;volume&gt;4&lt;/volume&gt;&lt;number&gt;2&lt;/number&gt;&lt;keywords&gt;&lt;keyword&gt;Animal Husbandry/*methods/standards&lt;/keyword&gt;&lt;keyword&gt;Animals&lt;/keyword&gt;&lt;keyword&gt;Anti-Bacterial Agents/*pharmacology&lt;/keyword&gt;&lt;keyword&gt;Bacteria/*drug effects/growth &amp;amp; development&lt;/keyword&gt;&lt;keyword&gt;Colony Count, Microbial&lt;/keyword&gt;&lt;keyword&gt;Consumer Product Safety&lt;/keyword&gt;&lt;keyword&gt;*Drug Resistance, Bacterial&lt;/keyword&gt;&lt;keyword&gt;Food Microbiology&lt;/keyword&gt;&lt;keyword&gt;Humans&lt;/keyword&gt;&lt;keyword&gt;Microbial Sensitivity Tests&lt;/keyword&gt;&lt;keyword&gt;Veterinary Medicine/*methods/standards&lt;/keyword&gt;&lt;/keywords&gt;&lt;dates&gt;&lt;year&gt;2007&lt;/year&gt;&lt;pub-dates&gt;&lt;date&gt;Summer&lt;/date&gt;&lt;/pub-dates&gt;&lt;/dates&gt;&lt;isbn&gt;1535-3141 (Print)&amp;#xD;1535-3141&lt;/isbn&gt;&lt;accession-num&gt;17600481&lt;/accession-num&gt;&lt;urls&gt;&lt;/urls&gt;&lt;electronic-resource-num&gt;10.1089/fpd.2006.0066&lt;/electronic-resource-num&gt;&lt;remote-database-provider&gt;NLM&lt;/remote-database-provider&gt;&lt;language&gt;eng&lt;/language&gt;&lt;/record&gt;&lt;/Cite&gt;&lt;/EndNote&gt;</w:instrText>
      </w:r>
      <w:r>
        <w:fldChar w:fldCharType="separate"/>
      </w:r>
      <w:r>
        <w:rPr>
          <w:noProof/>
        </w:rPr>
        <w:t>(Mathew et al., 2007)</w:t>
      </w:r>
      <w:r>
        <w:fldChar w:fldCharType="end"/>
      </w:r>
      <w:r>
        <w:t>.</w:t>
      </w:r>
    </w:p>
    <w:p w14:paraId="7F60AA14" w14:textId="2675E1B5" w:rsidR="00FF40D6" w:rsidRDefault="001B35D4" w:rsidP="003A1AC5">
      <w:pPr>
        <w:ind w:firstLine="360"/>
      </w:pPr>
      <w:r>
        <w:t>T</w:t>
      </w:r>
      <w:r w:rsidR="00FF40D6">
        <w:t>he most “obvious selection pressure for AMR” on cattle farms is the use of antimicrobials for treating sick animals</w:t>
      </w:r>
      <w:r>
        <w:t xml:space="preserve"> </w:t>
      </w:r>
      <w: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fldChar w:fldCharType="separate"/>
      </w:r>
      <w:r>
        <w:rPr>
          <w:noProof/>
        </w:rPr>
        <w:t>(Call et al., 2008)</w:t>
      </w:r>
      <w:r>
        <w:fldChar w:fldCharType="end"/>
      </w:r>
      <w:r w:rsidR="00D73D93">
        <w:t xml:space="preserve">. </w:t>
      </w:r>
      <w:r>
        <w:t>Specifically, this can promote</w:t>
      </w:r>
      <w:r w:rsidR="00FF40D6">
        <w:t xml:space="preserve"> AMR</w:t>
      </w:r>
      <w:r>
        <w:t xml:space="preserve"> on cattle farms</w:t>
      </w:r>
      <w:r w:rsidR="00FF40D6">
        <w:t xml:space="preserve"> by two potential mechanisms: 1) treatment with antimicrobials provides a competitive advantage for strains that carry resistance to that particular drug, allowing </w:t>
      </w:r>
      <w:r w:rsidR="00CA3A5A">
        <w:t xml:space="preserve">the relative proportion of </w:t>
      </w:r>
      <w:r w:rsidR="00FF40D6">
        <w:t>resistant bacteria</w:t>
      </w:r>
      <w:r w:rsidR="00CA3A5A">
        <w:t xml:space="preserve"> in a</w:t>
      </w:r>
      <w:r w:rsidR="00FF40D6">
        <w:t xml:space="preserve"> populations to increase; and 2) if resistance genes are harbored on horizontally transmissible elements (plasmids</w:t>
      </w:r>
      <w:r w:rsidR="004A42EB">
        <w:t xml:space="preserve"> or</w:t>
      </w:r>
      <w:r w:rsidR="00FF40D6">
        <w:t xml:space="preserve"> conjugative transposons), strains carrying these elements can then successfully disseminate them to new, previously-susceptible bacteria</w:t>
      </w:r>
      <w:r w:rsidR="00522E44">
        <w:t xml:space="preserve"> </w:t>
      </w:r>
      <w:r w:rsidR="00522E44">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rsidR="00522E44">
        <w:instrText xml:space="preserve"> ADDIN EN.CITE </w:instrText>
      </w:r>
      <w:r w:rsidR="00522E44">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rsidR="00522E44">
        <w:instrText xml:space="preserve"> ADDIN EN.CITE.DATA </w:instrText>
      </w:r>
      <w:r w:rsidR="00522E44">
        <w:fldChar w:fldCharType="end"/>
      </w:r>
      <w:r w:rsidR="00522E44">
        <w:fldChar w:fldCharType="separate"/>
      </w:r>
      <w:r w:rsidR="00522E44">
        <w:rPr>
          <w:noProof/>
        </w:rPr>
        <w:t>(Call et al., 2008)</w:t>
      </w:r>
      <w:r w:rsidR="00522E44">
        <w:fldChar w:fldCharType="end"/>
      </w:r>
      <w:r w:rsidR="00FF40D6">
        <w:t xml:space="preserve">. The primary reason for antimicrobial drug usage in adult dairy cows in the US is </w:t>
      </w:r>
      <w:r w:rsidR="00A961F3">
        <w:t xml:space="preserve">for treatment of </w:t>
      </w:r>
      <w:r w:rsidR="00FF40D6">
        <w:t xml:space="preserve">mastitis </w:t>
      </w:r>
      <w:r w:rsidR="00FF40D6">
        <w:fldChar w:fldCharType="begin"/>
      </w:r>
      <w:r w:rsidR="00FF40D6">
        <w:instrText xml:space="preserve"> ADDIN EN.CITE &lt;EndNote&gt;&lt;Cite&gt;&lt;Author&gt;Pol&lt;/Author&gt;&lt;Year&gt;2007&lt;/Year&gt;&lt;RecNum&gt;796&lt;/RecNum&gt;&lt;DisplayText&gt;(Pol and Ruegg, 2007b)&lt;/DisplayText&gt;&lt;record&gt;&lt;rec-number&gt;796&lt;/rec-number&gt;&lt;foreign-keys&gt;&lt;key app="EN" db-id="pss5de0wasp2t9es5tu5evzpa2svsdrveax9" timestamp="1720459125"&gt;796&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Treatment practices and quantification of antimicrobial drug usage in conventional and organic dairy farms in Wisconsin&lt;/title&gt;&lt;secondary-title&gt;J Dairy Sci&lt;/secondary-title&gt;&lt;/titles&gt;&lt;periodical&gt;&lt;full-title&gt;J Dairy Sci&lt;/full-title&gt;&lt;/periodical&gt;&lt;pages&gt;249-61&lt;/pages&gt;&lt;volume&gt;90&lt;/volume&gt;&lt;number&gt;1&lt;/number&gt;&lt;keywords&gt;&lt;keyword&gt;Animals&lt;/keyword&gt;&lt;keyword&gt;Anti-Infective Agents/administration &amp;amp; dosage/*therapeutic use&lt;/keyword&gt;&lt;keyword&gt;Cattle&lt;/keyword&gt;&lt;keyword&gt;Cattle Diseases/*drug therapy/epidemiology&lt;/keyword&gt;&lt;keyword&gt;Dairying/*methods&lt;/keyword&gt;&lt;keyword&gt;Endometritis/drug therapy/epidemiology&lt;/keyword&gt;&lt;keyword&gt;Female&lt;/keyword&gt;&lt;keyword&gt;Foot Diseases/epidemiology/veterinary&lt;/keyword&gt;&lt;keyword&gt;Mastitis, Bovine/drug therapy/epidemiology&lt;/keyword&gt;&lt;keyword&gt;Respiratory Tract Diseases/drug therapy/epidemiology/veterinary&lt;/keyword&gt;&lt;keyword&gt;Surveys and Questionnaires&lt;/keyword&gt;&lt;keyword&gt;Wisconsin&lt;/keyword&gt;&lt;/keywords&gt;&lt;dates&gt;&lt;year&gt;2007&lt;/year&gt;&lt;pub-dates&gt;&lt;date&gt;Jan&lt;/date&gt;&lt;/pub-dates&gt;&lt;/dates&gt;&lt;isbn&gt;0022-0302&lt;/isbn&gt;&lt;accession-num&gt;17183093&lt;/accession-num&gt;&lt;urls&gt;&lt;/urls&gt;&lt;electronic-resource-num&gt;10.3168/jds.S0022-0302(07)72626-7&lt;/electronic-resource-num&gt;&lt;remote-database-provider&gt;NLM&lt;/remote-database-provider&gt;&lt;language&gt;eng&lt;/language&gt;&lt;/record&gt;&lt;/Cite&gt;&lt;/EndNote&gt;</w:instrText>
      </w:r>
      <w:r w:rsidR="00FF40D6">
        <w:fldChar w:fldCharType="separate"/>
      </w:r>
      <w:r w:rsidR="00FF40D6">
        <w:rPr>
          <w:noProof/>
        </w:rPr>
        <w:t>(Pol and Ruegg, 2007b)</w:t>
      </w:r>
      <w:r w:rsidR="00FF40D6">
        <w:fldChar w:fldCharType="end"/>
      </w:r>
      <w:r w:rsidR="00FF40D6">
        <w:t xml:space="preserve">. </w:t>
      </w:r>
      <w:r w:rsidR="00A961F3">
        <w:t>Bacteria belonging to t</w:t>
      </w:r>
      <w:r w:rsidR="00234A13">
        <w:t xml:space="preserve">he genus </w:t>
      </w:r>
      <w:r w:rsidR="00234A13" w:rsidRPr="00234A13">
        <w:rPr>
          <w:i/>
          <w:iCs/>
        </w:rPr>
        <w:t>S</w:t>
      </w:r>
      <w:r w:rsidR="001A3B40" w:rsidRPr="00234A13">
        <w:rPr>
          <w:i/>
          <w:iCs/>
        </w:rPr>
        <w:t>taphylococc</w:t>
      </w:r>
      <w:r w:rsidR="00234A13" w:rsidRPr="00234A13">
        <w:rPr>
          <w:i/>
          <w:iCs/>
        </w:rPr>
        <w:t>us</w:t>
      </w:r>
      <w:r w:rsidR="004372D5">
        <w:t xml:space="preserve">, </w:t>
      </w:r>
      <w:r w:rsidR="00234A13">
        <w:t xml:space="preserve">which </w:t>
      </w:r>
      <w:r w:rsidR="00472CA9">
        <w:t xml:space="preserve">broadly </w:t>
      </w:r>
      <w:r w:rsidR="004372D5" w:rsidRPr="001A3B40">
        <w:t>includ</w:t>
      </w:r>
      <w:r w:rsidR="00472CA9">
        <w:t>es</w:t>
      </w:r>
      <w:r w:rsidR="004372D5" w:rsidRPr="001A3B40">
        <w:t xml:space="preserve"> the major mastitis pathogen </w:t>
      </w:r>
      <w:r w:rsidR="004372D5" w:rsidRPr="004372D5">
        <w:rPr>
          <w:i/>
          <w:iCs/>
        </w:rPr>
        <w:t>Staphylococcus aureus</w:t>
      </w:r>
      <w:r w:rsidR="00547E16">
        <w:t xml:space="preserve"> </w:t>
      </w:r>
      <w:r w:rsidR="004372D5" w:rsidRPr="001A3B40">
        <w:t>and a heterogeneous group of bacteria known as the non-aureus staphylococci and mammaliicocci</w:t>
      </w:r>
      <w:r w:rsidR="004372D5">
        <w:t xml:space="preserve"> (NASM),</w:t>
      </w:r>
      <w:r w:rsidR="001A3B40" w:rsidRPr="001A3B40">
        <w:t xml:space="preserve"> are the predominant pathogens causing </w:t>
      </w:r>
      <w:r w:rsidR="00770BF5">
        <w:t>intramammary infections (</w:t>
      </w:r>
      <w:r w:rsidR="001C5271">
        <w:t>IMI</w:t>
      </w:r>
      <w:r w:rsidR="00770BF5">
        <w:t>)</w:t>
      </w:r>
      <w:r w:rsidR="001A3B40" w:rsidRPr="001A3B40">
        <w:t xml:space="preserve"> in dairy animals </w:t>
      </w:r>
      <w:r w:rsidR="00E12DD3">
        <w:t>worldwide</w:t>
      </w:r>
      <w:r w:rsidR="004372D5">
        <w:t xml:space="preserve"> (as</w:t>
      </w:r>
      <w:r w:rsidR="007D2E74">
        <w:t xml:space="preserve"> summarized in De Buck et al., 2021).</w:t>
      </w:r>
      <w:r w:rsidR="0036479F">
        <w:t xml:space="preserve"> </w:t>
      </w:r>
      <w:r w:rsidR="006B29F3">
        <w:t xml:space="preserve">A limited number of antimicrobials are approved for treatment of mastitis in lactating dairy cattle in the US, including various β-lactams (penicillin, cephapirin, ceftiofur, amoxicillin, hetacillin, and cloxacillin) and one lincosamide (pirlimycin) </w:t>
      </w:r>
      <w:r w:rsidR="006B29F3">
        <w:fldChar w:fldCharType="begin"/>
      </w:r>
      <w:r w:rsidR="006B29F3">
        <w:instrText xml:space="preserve"> ADDIN EN.CITE &lt;EndNote&gt;&lt;Cite&gt;&lt;Author&gt;FARM&lt;/Author&gt;&lt;Year&gt;2020&lt;/Year&gt;&lt;RecNum&gt;834&lt;/RecNum&gt;&lt;DisplayText&gt;(FARM, 2020)&lt;/DisplayText&gt;&lt;record&gt;&lt;rec-number&gt;834&lt;/rec-number&gt;&lt;foreign-keys&gt;&lt;key app="EN" db-id="pss5de0wasp2t9es5tu5evzpa2svsdrveax9" timestamp="1721059306"&gt;834&lt;/key&gt;&lt;/foreign-keys&gt;&lt;ref-type name="Web Page"&gt;12&lt;/ref-type&gt;&lt;contributors&gt;&lt;authors&gt;&lt;author&gt;FARM&lt;/author&gt;&lt;/authors&gt;&lt;/contributors&gt;&lt;titles&gt;&lt;title&gt;Farmers Asssuring Responsible Management: Milk and dairy beef drug residue prevention reference manual 2020. Accessed July 15, 2024. https://nationaldairyfarm.com/wp-content/uploads/2018/10/DRM2020-Web.pdf&lt;/title&gt;&lt;/titles&gt;&lt;dates&gt;&lt;year&gt;2020&lt;/year&gt;&lt;/dates&gt;&lt;urls&gt;&lt;/urls&gt;&lt;/record&gt;&lt;/Cite&gt;&lt;/EndNote&gt;</w:instrText>
      </w:r>
      <w:r w:rsidR="006B29F3">
        <w:fldChar w:fldCharType="separate"/>
      </w:r>
      <w:r w:rsidR="006B29F3">
        <w:rPr>
          <w:noProof/>
        </w:rPr>
        <w:t>(FARM, 2020)</w:t>
      </w:r>
      <w:r w:rsidR="006B29F3">
        <w:fldChar w:fldCharType="end"/>
      </w:r>
      <w:r w:rsidR="006B29F3">
        <w:t xml:space="preserve">. </w:t>
      </w:r>
      <w:r w:rsidR="00FF40D6">
        <w:t xml:space="preserve">At this time, </w:t>
      </w:r>
      <w:r w:rsidR="00202506">
        <w:rPr>
          <w:i/>
          <w:iCs/>
        </w:rPr>
        <w:t xml:space="preserve">S. aureus, </w:t>
      </w:r>
      <w:r w:rsidR="00202506">
        <w:t xml:space="preserve">NASM, and other </w:t>
      </w:r>
      <w:r w:rsidR="00205E4A">
        <w:t xml:space="preserve">mastitis pathogens are generally susceptible to </w:t>
      </w:r>
      <w:r w:rsidR="002F76AB">
        <w:t xml:space="preserve">the </w:t>
      </w:r>
      <w:r w:rsidR="00205E4A">
        <w:t xml:space="preserve">antibiotics currently used to treat </w:t>
      </w:r>
      <w:r w:rsidR="001C5271">
        <w:t>IMI</w:t>
      </w:r>
      <w:r w:rsidR="00205E4A">
        <w:t xml:space="preserve"> </w:t>
      </w:r>
      <w:r w:rsidR="00DF52C0">
        <w:t>(</w:t>
      </w:r>
      <w:r w:rsidR="005C0248">
        <w:t xml:space="preserve">Kolar et al., 2024; Pol and Ruegg, 2007b; </w:t>
      </w:r>
      <w:r w:rsidR="00DF52C0">
        <w:t xml:space="preserve">with the </w:t>
      </w:r>
      <w:r w:rsidR="00BF710F">
        <w:t>notable</w:t>
      </w:r>
      <w:r w:rsidR="00DF52C0">
        <w:t xml:space="preserve"> exception of </w:t>
      </w:r>
      <w:r w:rsidR="00267B75">
        <w:t xml:space="preserve">some studies finding </w:t>
      </w:r>
      <w:r w:rsidR="00BF710F">
        <w:rPr>
          <w:i/>
          <w:iCs/>
        </w:rPr>
        <w:t>S. aureus</w:t>
      </w:r>
      <w:r w:rsidR="00BF710F">
        <w:t xml:space="preserve"> and NASM </w:t>
      </w:r>
      <w:r w:rsidR="002F76AB">
        <w:t xml:space="preserve">exhibiting </w:t>
      </w:r>
      <w:r w:rsidR="00A61EE3">
        <w:t xml:space="preserve">moderate </w:t>
      </w:r>
      <w:r w:rsidR="00277DD1">
        <w:t xml:space="preserve">resistance </w:t>
      </w:r>
      <w:r w:rsidR="00BF710F">
        <w:t>against penicillin</w:t>
      </w:r>
      <w:r w:rsidR="00D54E15">
        <w:t>, see below</w:t>
      </w:r>
      <w:r w:rsidR="00BF710F">
        <w:fldChar w:fldCharType="begin"/>
      </w:r>
      <w:r w:rsidR="00BF710F">
        <w:instrText xml:space="preserve"> ADDIN EN.CITE &lt;EndNote&gt;&lt;Cite ExcludeAuth="1" ExcludeYear="1" Hidden="1"&gt;&lt;Author&gt;Kolar&lt;/Author&gt;&lt;Year&gt;2024&lt;/Year&gt;&lt;RecNum&gt;845&lt;/RecNum&gt;&lt;record&gt;&lt;rec-number&gt;845&lt;/rec-number&gt;&lt;foreign-keys&gt;&lt;key app="EN" db-id="pss5de0wasp2t9es5tu5evzpa2svsdrveax9" timestamp="1721075280"&gt;845&lt;/key&gt;&lt;/foreign-keys&gt;&lt;ref-type name="Journal Article"&gt;17&lt;/ref-type&gt;&lt;contributors&gt;&lt;authors&gt;&lt;author&gt;Kolar, Quinn K.&lt;/author&gt;&lt;author&gt;Goncalves, Juliano L.&lt;/author&gt;&lt;author&gt;Erskine, Ronald J.&lt;/author&gt;&lt;author&gt;Ruegg, Pamela L.&lt;/author&gt;&lt;/authors&gt;&lt;/contributors&gt;&lt;titles&gt;&lt;title&gt;Comparison of Minimum Inhibitory Concentrations of Selected Antimicrobials for Non-Aureus Staphylococci, Enterococci, Lactococci, and Streptococci Isolated from Milk Samples of Cows with Clinical Mastitis&lt;/title&gt;&lt;secondary-title&gt;Antibiotics&lt;/secondary-title&gt;&lt;/titles&gt;&lt;periodical&gt;&lt;full-title&gt;Antibiotics&lt;/full-title&gt;&lt;/periodical&gt;&lt;pages&gt;91&lt;/pages&gt;&lt;volume&gt;13&lt;/volume&gt;&lt;number&gt;1&lt;/number&gt;&lt;dates&gt;&lt;year&gt;2024&lt;/year&gt;&lt;/dates&gt;&lt;publisher&gt;MDPI AG&lt;/publisher&gt;&lt;isbn&gt;2079-6382&lt;/isbn&gt;&lt;urls&gt;&lt;related-urls&gt;&lt;url&gt;https://dx.doi.org/10.3390/antibiotics13010091&lt;/url&gt;&lt;/related-urls&gt;&lt;/urls&gt;&lt;electronic-resource-num&gt;10.3390/antibiotics13010091&lt;/electronic-resource-num&gt;&lt;/record&gt;&lt;/Cite&gt;&lt;/EndNote&gt;</w:instrText>
      </w:r>
      <w:r w:rsidR="00000000">
        <w:fldChar w:fldCharType="separate"/>
      </w:r>
      <w:r w:rsidR="00BF710F">
        <w:fldChar w:fldCharType="end"/>
      </w:r>
      <w:r w:rsidR="00547E16">
        <w:t xml:space="preserve">). </w:t>
      </w:r>
      <w:r w:rsidR="002F0CF2">
        <w:t xml:space="preserve">However, </w:t>
      </w:r>
      <w:r w:rsidR="00BD1746">
        <w:t>efforts</w:t>
      </w:r>
      <w:r w:rsidR="00AB0939">
        <w:t xml:space="preserve"> to continue</w:t>
      </w:r>
      <w:r w:rsidR="00BD1746">
        <w:t xml:space="preserve"> </w:t>
      </w:r>
      <w:r w:rsidR="002F0CF2">
        <w:t>surve</w:t>
      </w:r>
      <w:r w:rsidR="00AB0939">
        <w:t>ying and understanding</w:t>
      </w:r>
      <w:r w:rsidR="002F0CF2">
        <w:t xml:space="preserve"> </w:t>
      </w:r>
      <w:r w:rsidR="0055074D">
        <w:t xml:space="preserve">the </w:t>
      </w:r>
      <w:r w:rsidR="009F58E0">
        <w:t>AMR</w:t>
      </w:r>
      <w:r w:rsidR="002F0CF2">
        <w:t xml:space="preserve"> patterns for these ubiquitous mastitis pathogens is warranted</w:t>
      </w:r>
      <w:r w:rsidR="00CA0991">
        <w:t>. T</w:t>
      </w:r>
      <w:r w:rsidR="005D2C4F">
        <w:t xml:space="preserve">he </w:t>
      </w:r>
      <w:r w:rsidR="00A65918">
        <w:t>importance</w:t>
      </w:r>
      <w:r w:rsidR="005D2C4F">
        <w:t xml:space="preserve"> of </w:t>
      </w:r>
      <w:r w:rsidR="005D2C4F">
        <w:rPr>
          <w:i/>
          <w:iCs/>
        </w:rPr>
        <w:t>S. aureus</w:t>
      </w:r>
      <w:r w:rsidR="00A65918">
        <w:t xml:space="preserve"> as a </w:t>
      </w:r>
      <w:r w:rsidR="001B06AF">
        <w:t>human pathogen</w:t>
      </w:r>
      <w:r w:rsidR="00037CCF">
        <w:t xml:space="preserve"> is well-established</w:t>
      </w:r>
      <w:r w:rsidR="001B06AF">
        <w:t xml:space="preserve"> </w:t>
      </w:r>
      <w:r w:rsidR="00A65918">
        <w:fldChar w:fldCharType="begin">
          <w:fldData xml:space="preserve">PEVuZE5vdGU+PENpdGU+PEF1dGhvcj5Ub25nPC9BdXRob3I+PFllYXI+MjAxNTwvWWVhcj48UmVj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</w:fldData>
        </w:fldChar>
      </w:r>
      <w:r w:rsidR="00A65918">
        <w:instrText xml:space="preserve"> ADDIN EN.CITE </w:instrText>
      </w:r>
      <w:r w:rsidR="00A65918">
        <w:fldChar w:fldCharType="begin">
          <w:fldData xml:space="preserve">PEVuZE5vdGU+PENpdGU+PEF1dGhvcj5Ub25nPC9BdXRob3I+PFllYXI+MjAxNTwvWWVhcj48UmVj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</w:fldData>
        </w:fldChar>
      </w:r>
      <w:r w:rsidR="00A65918">
        <w:instrText xml:space="preserve"> ADDIN EN.CITE.DATA </w:instrText>
      </w:r>
      <w:r w:rsidR="00A65918">
        <w:fldChar w:fldCharType="end"/>
      </w:r>
      <w:r w:rsidR="00A65918">
        <w:fldChar w:fldCharType="separate"/>
      </w:r>
      <w:r w:rsidR="00A65918">
        <w:rPr>
          <w:noProof/>
        </w:rPr>
        <w:t>(Tong et al., 2015)</w:t>
      </w:r>
      <w:r w:rsidR="00A65918">
        <w:fldChar w:fldCharType="end"/>
      </w:r>
      <w:r w:rsidR="00BB1809">
        <w:t>, and v</w:t>
      </w:r>
      <w:r w:rsidR="00BB1809" w:rsidRPr="00BB1809">
        <w:t xml:space="preserve">irulence genes </w:t>
      </w:r>
      <w:r w:rsidR="005D2C4F">
        <w:t>known</w:t>
      </w:r>
      <w:r w:rsidR="00BB1809" w:rsidRPr="00BB1809">
        <w:t xml:space="preserve"> to cause disease in </w:t>
      </w:r>
      <w:r w:rsidR="00BB1809">
        <w:t>both humans</w:t>
      </w:r>
      <w:r w:rsidR="00BB1809" w:rsidRPr="00BB1809">
        <w:t xml:space="preserve"> and animals have been demonstrated in NAS</w:t>
      </w:r>
      <w:r w:rsidR="00BB1809">
        <w:t>M</w:t>
      </w:r>
      <w:r w:rsidR="00BB1809" w:rsidRPr="00BB1809">
        <w:t xml:space="preserve"> isolates from bovine IMI</w:t>
      </w:r>
      <w:r w:rsidR="00BB1809">
        <w:t xml:space="preserve"> </w:t>
      </w:r>
      <w:r w:rsidR="006B7B56">
        <w:fldChar w:fldCharType="begin">
          <w:fldData xml:space="preserve">PEVuZE5vdGU+PENpdGU+PEF1dGhvcj5QYXJrPC9BdXRob3I+PFllYXI+MjAxMTwvWWVhcj48UmVj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</w:fldData>
        </w:fldChar>
      </w:r>
      <w:r w:rsidR="00120680">
        <w:instrText xml:space="preserve"> ADDIN EN.CITE </w:instrText>
      </w:r>
      <w:r w:rsidR="00120680">
        <w:fldChar w:fldCharType="begin">
          <w:fldData xml:space="preserve">PEVuZE5vdGU+PENpdGU+PEF1dGhvcj5QYXJrPC9BdXRob3I+PFllYXI+MjAxMTwvWWVhcj48UmVj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</w:fldData>
        </w:fldChar>
      </w:r>
      <w:r w:rsidR="00120680">
        <w:instrText xml:space="preserve"> ADDIN EN.CITE.DATA </w:instrText>
      </w:r>
      <w:r w:rsidR="00120680">
        <w:fldChar w:fldCharType="end"/>
      </w:r>
      <w:r w:rsidR="006B7B56">
        <w:fldChar w:fldCharType="separate"/>
      </w:r>
      <w:r w:rsidR="00120680">
        <w:rPr>
          <w:noProof/>
        </w:rPr>
        <w:t>(Park et al., 2011; Unal and Cinar, 2012)</w:t>
      </w:r>
      <w:r w:rsidR="006B7B56">
        <w:fldChar w:fldCharType="end"/>
      </w:r>
      <w:r w:rsidR="000A07AD">
        <w:t xml:space="preserve">. </w:t>
      </w:r>
      <w:r w:rsidR="006347FA">
        <w:t xml:space="preserve">Additionally, </w:t>
      </w:r>
      <w:r w:rsidR="00350DB4">
        <w:t>transmission of resistance genes</w:t>
      </w:r>
      <w:r w:rsidR="007404B8">
        <w:t xml:space="preserve"> between different </w:t>
      </w:r>
      <w:r w:rsidR="002F3CA0">
        <w:t>staphylococcal</w:t>
      </w:r>
      <w:r w:rsidR="007404B8">
        <w:t xml:space="preserve"> species </w:t>
      </w:r>
      <w:r w:rsidR="006A5837">
        <w:t>have led to</w:t>
      </w:r>
      <w:r w:rsidR="002F3CA0">
        <w:t xml:space="preserve"> the idea that NASM may act as a “reservoir” of AMR for more pathogenic staphylococcal species such as </w:t>
      </w:r>
      <w:r w:rsidR="002F3CA0">
        <w:rPr>
          <w:i/>
          <w:iCs/>
        </w:rPr>
        <w:t>S. aureus</w:t>
      </w:r>
      <w:r w:rsidR="002F3CA0">
        <w:t xml:space="preserve"> </w:t>
      </w:r>
      <w:r w:rsidR="000331C8">
        <w:fldChar w:fldCharType="begin">
          <w:fldData xml:space="preserve">PEVuZE5vdGU+PENpdGU+PEF1dGhvcj5LaGF6YW5kaTwvQXV0aG9yPjxZZWFyPjIwMTg8L1llYXI+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==
</w:fldData>
        </w:fldChar>
      </w:r>
      <w:r w:rsidR="003A23A5">
        <w:instrText xml:space="preserve"> ADDIN EN.CITE </w:instrText>
      </w:r>
      <w:r w:rsidR="003A23A5">
        <w:fldChar w:fldCharType="begin">
          <w:fldData xml:space="preserve">PEVuZE5vdGU+PENpdGU+PEF1dGhvcj5LaGF6YW5kaTwvQXV0aG9yPjxZZWFyPjIwMTg8L1llYXI+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==
</w:fldData>
        </w:fldChar>
      </w:r>
      <w:r w:rsidR="003A23A5">
        <w:instrText xml:space="preserve"> ADDIN EN.CITE.DATA </w:instrText>
      </w:r>
      <w:r w:rsidR="003A23A5">
        <w:fldChar w:fldCharType="end"/>
      </w:r>
      <w:r w:rsidR="000331C8">
        <w:fldChar w:fldCharType="separate"/>
      </w:r>
      <w:r w:rsidR="003A23A5">
        <w:rPr>
          <w:noProof/>
        </w:rPr>
        <w:t>(Cuny et al., 2017; Feßler et al., 2018; Khazandi et al., 2018)</w:t>
      </w:r>
      <w:r w:rsidR="000331C8">
        <w:fldChar w:fldCharType="end"/>
      </w:r>
      <w:r w:rsidR="003A23A5">
        <w:t>.</w:t>
      </w:r>
      <w:r w:rsidR="004348D1">
        <w:t xml:space="preserve"> </w:t>
      </w:r>
    </w:p>
    <w:p w14:paraId="4889EB73" w14:textId="24F773E4" w:rsidR="006C1B30" w:rsidRPr="007B5C78" w:rsidRDefault="00E2546D" w:rsidP="007B5C78">
      <w:pPr>
        <w:ind w:firstLine="360"/>
      </w:pPr>
      <w:r>
        <w:t>A unique opportunity</w:t>
      </w:r>
      <w:r w:rsidR="00BF2921">
        <w:t xml:space="preserve"> in which to </w:t>
      </w:r>
      <w:r w:rsidR="004C3DF0" w:rsidRPr="004C3DF0">
        <w:t>assess the effect of antimicrobial use on AMR</w:t>
      </w:r>
      <w:r w:rsidR="00E43510">
        <w:t xml:space="preserve"> of </w:t>
      </w:r>
      <w:r w:rsidR="00DD3BCD">
        <w:t>these important mastitis pathogens</w:t>
      </w:r>
      <w:r w:rsidR="004C3DF0" w:rsidRPr="004C3DF0">
        <w:t xml:space="preserve"> is to </w:t>
      </w:r>
      <w:r w:rsidR="00DD3BCD">
        <w:t>compare</w:t>
      </w:r>
      <w:r w:rsidR="004C3DF0" w:rsidRPr="004C3DF0">
        <w:t xml:space="preserve"> </w:t>
      </w:r>
      <w:r w:rsidR="00632222">
        <w:t xml:space="preserve">dairy </w:t>
      </w:r>
      <w:r w:rsidR="00047B25">
        <w:t xml:space="preserve">farm </w:t>
      </w:r>
      <w:r w:rsidR="004C3DF0" w:rsidRPr="004C3DF0">
        <w:t xml:space="preserve">systems </w:t>
      </w:r>
      <w:r w:rsidR="00632222">
        <w:t>which are managed “conventionally”</w:t>
      </w:r>
      <w:r w:rsidR="004C3DF0" w:rsidRPr="004C3DF0">
        <w:t xml:space="preserve"> </w:t>
      </w:r>
      <w:r w:rsidR="00632222">
        <w:t xml:space="preserve">to those that are managed </w:t>
      </w:r>
      <w:r w:rsidR="00AC79AE">
        <w:t>“organically.”</w:t>
      </w:r>
      <w:r w:rsidR="005F40A6">
        <w:t xml:space="preserve"> Although the definition </w:t>
      </w:r>
      <w:r w:rsidR="00356925">
        <w:t xml:space="preserve">can differ by </w:t>
      </w:r>
      <w:r w:rsidR="002605B4">
        <w:t>region</w:t>
      </w:r>
      <w:r w:rsidR="00356925">
        <w:t xml:space="preserve"> (namely, the </w:t>
      </w:r>
      <w:r w:rsidR="0083594D">
        <w:t>US</w:t>
      </w:r>
      <w:r w:rsidR="00E41E4F">
        <w:t xml:space="preserve"> </w:t>
      </w:r>
      <w:r w:rsidR="00356925">
        <w:t xml:space="preserve">and EU; </w:t>
      </w:r>
      <w:r w:rsidR="005F40A6">
        <w:t xml:space="preserve">see below), </w:t>
      </w:r>
      <w:r w:rsidR="00A97AFA">
        <w:t xml:space="preserve">antimicrobial usage on </w:t>
      </w:r>
      <w:r w:rsidR="005F40A6">
        <w:t>“</w:t>
      </w:r>
      <w:r w:rsidR="004C3DF0" w:rsidRPr="004C3DF0">
        <w:t>organic</w:t>
      </w:r>
      <w:r w:rsidR="005F40A6">
        <w:t>”</w:t>
      </w:r>
      <w:r w:rsidR="004C3DF0" w:rsidRPr="004C3DF0">
        <w:t xml:space="preserve"> dairies </w:t>
      </w:r>
      <w:r w:rsidR="00A97AFA">
        <w:t>is usually</w:t>
      </w:r>
      <w:r w:rsidR="004C3DF0" w:rsidRPr="004C3DF0">
        <w:t xml:space="preserve"> </w:t>
      </w:r>
      <w:r w:rsidR="009711DB">
        <w:t>less</w:t>
      </w:r>
      <w:r w:rsidR="004C3DF0" w:rsidRPr="004C3DF0">
        <w:t xml:space="preserve"> </w:t>
      </w:r>
      <w:r w:rsidR="009711DB">
        <w:t>or</w:t>
      </w:r>
      <w:r w:rsidR="004C3DF0" w:rsidRPr="004C3DF0">
        <w:t xml:space="preserve"> no</w:t>
      </w:r>
      <w:r w:rsidR="00A97AFA">
        <w:t>n-existent</w:t>
      </w:r>
      <w:r w:rsidR="004C3DF0" w:rsidRPr="004C3DF0">
        <w:t xml:space="preserve"> </w:t>
      </w:r>
      <w:r w:rsidR="00B05A4C">
        <w:t xml:space="preserve">when </w:t>
      </w:r>
      <w:r w:rsidR="004C3DF0" w:rsidRPr="004C3DF0">
        <w:t xml:space="preserve">compared </w:t>
      </w:r>
      <w:r w:rsidR="00B05A4C">
        <w:t xml:space="preserve">to </w:t>
      </w:r>
      <w:r w:rsidR="00B05A4C">
        <w:lastRenderedPageBreak/>
        <w:t>“</w:t>
      </w:r>
      <w:r w:rsidR="004C3DF0" w:rsidRPr="004C3DF0">
        <w:t>conventional’</w:t>
      </w:r>
      <w:r w:rsidR="00B05A4C">
        <w:t>” dairy farms</w:t>
      </w:r>
      <w:r w:rsidR="008F5A33">
        <w:t xml:space="preserve">. When comparing </w:t>
      </w:r>
      <w:r w:rsidR="003528B9">
        <w:t xml:space="preserve">bacterial isolates of bovine origin from these two types of systems, </w:t>
      </w:r>
      <w:r w:rsidR="00645759">
        <w:t xml:space="preserve">the </w:t>
      </w:r>
      <w:r w:rsidR="0000444E">
        <w:t xml:space="preserve">general </w:t>
      </w:r>
      <w:r w:rsidR="00645759">
        <w:t>hypothesis i</w:t>
      </w:r>
      <w:r w:rsidR="005F34D9">
        <w:t>s</w:t>
      </w:r>
      <w:r w:rsidR="00645759">
        <w:t xml:space="preserve"> that </w:t>
      </w:r>
      <w:r w:rsidR="00164303">
        <w:t>AMR</w:t>
      </w:r>
      <w:r w:rsidR="008F5A33" w:rsidRPr="008F5A33">
        <w:t xml:space="preserve"> </w:t>
      </w:r>
      <w:r w:rsidR="00F74B13">
        <w:t>would be expected to</w:t>
      </w:r>
      <w:r w:rsidR="008F5A33" w:rsidRPr="008F5A33">
        <w:t xml:space="preserve"> diminish in prevalence when anti</w:t>
      </w:r>
      <w:r w:rsidR="00BE7603">
        <w:t>microbial</w:t>
      </w:r>
      <w:r w:rsidR="008F5A33" w:rsidRPr="008F5A33">
        <w:t xml:space="preserve"> use is decreased or discontinued. </w:t>
      </w:r>
      <w:r w:rsidR="00EA5281">
        <w:t>Without</w:t>
      </w:r>
      <w:r w:rsidR="00BC4C0E" w:rsidRPr="008F5A33">
        <w:t xml:space="preserve"> the selective pressure</w:t>
      </w:r>
      <w:r w:rsidR="00BC4C0E">
        <w:t xml:space="preserve"> of antimicrobial usage</w:t>
      </w:r>
      <w:r w:rsidR="00BC4C0E" w:rsidRPr="008F5A33">
        <w:t xml:space="preserve"> </w:t>
      </w:r>
      <w:r w:rsidR="00BC4C0E">
        <w:t xml:space="preserve">(as on organic dairies), </w:t>
      </w:r>
      <w:r w:rsidR="008F5A33" w:rsidRPr="008F5A33">
        <w:t xml:space="preserve">bacterial strains </w:t>
      </w:r>
      <w:r w:rsidR="00853831">
        <w:t>contain</w:t>
      </w:r>
      <w:r w:rsidR="006F7756">
        <w:t>ing</w:t>
      </w:r>
      <w:r w:rsidR="008F5A33" w:rsidRPr="008F5A33">
        <w:t xml:space="preserve"> resistance genes</w:t>
      </w:r>
      <w:r w:rsidR="00853831">
        <w:t xml:space="preserve"> </w:t>
      </w:r>
      <w:r w:rsidR="00BF6F1A">
        <w:t>would</w:t>
      </w:r>
      <w:r w:rsidR="008F5A33" w:rsidRPr="008F5A33">
        <w:t xml:space="preserve"> gradually</w:t>
      </w:r>
      <w:r w:rsidR="00BF6F1A">
        <w:t xml:space="preserve"> be</w:t>
      </w:r>
      <w:r w:rsidR="008F5A33" w:rsidRPr="008F5A33">
        <w:t xml:space="preserve"> replaced by susceptible strains</w:t>
      </w:r>
      <w:r w:rsidR="006F7756">
        <w:t xml:space="preserve">, </w:t>
      </w:r>
      <w:r w:rsidR="00222058">
        <w:t>as</w:t>
      </w:r>
      <w:r w:rsidR="006F7756">
        <w:t xml:space="preserve"> selective advantage</w:t>
      </w:r>
      <w:r w:rsidR="00222058">
        <w:t xml:space="preserve"> is no longer conferred by AMR carriage</w:t>
      </w:r>
      <w:r w:rsidR="009A2649">
        <w:t xml:space="preserve"> (assuming AMR carriage</w:t>
      </w:r>
      <w:r w:rsidR="00720D02">
        <w:t xml:space="preserve"> incurs a fitness cost; see below)</w:t>
      </w:r>
      <w:r w:rsidR="00853831">
        <w:t>.</w:t>
      </w:r>
      <w:r w:rsidR="00E10B6D">
        <w:t xml:space="preserve"> The goal of this narrative review </w:t>
      </w:r>
      <w:r w:rsidR="00222058">
        <w:t>i</w:t>
      </w:r>
      <w:r w:rsidR="00E10B6D">
        <w:t>s to summarize studies</w:t>
      </w:r>
      <w:r w:rsidR="006B2D95">
        <w:t xml:space="preserve"> which </w:t>
      </w:r>
      <w:r w:rsidR="00222058">
        <w:t>compared</w:t>
      </w:r>
      <w:r w:rsidR="006B2D95">
        <w:t xml:space="preserve"> the relationship between antimicrobial usage at the farm level (organic vs. conventional) and antimicrobial susceptibility of </w:t>
      </w:r>
      <w:r w:rsidR="00EA0B7A">
        <w:t xml:space="preserve">bovine </w:t>
      </w:r>
      <w:r w:rsidR="006B2D95">
        <w:t>staphylococc</w:t>
      </w:r>
      <w:r w:rsidR="00EA0B7A">
        <w:t xml:space="preserve">al </w:t>
      </w:r>
      <w:r w:rsidR="00076B9F">
        <w:t>mastitis isolates.</w:t>
      </w:r>
    </w:p>
    <w:p w14:paraId="79272D60" w14:textId="77777777" w:rsidR="006A1BFA" w:rsidRDefault="006A1BFA" w:rsidP="006A1BFA">
      <w:pPr>
        <w:rPr>
          <w:rFonts w:cstheme="minorHAnsi"/>
          <w:b/>
          <w:bCs/>
          <w:i/>
          <w:iCs/>
          <w:color w:val="00B0F0"/>
        </w:rPr>
      </w:pPr>
    </w:p>
    <w:p w14:paraId="41385776" w14:textId="35AE4203" w:rsidR="00C77C35" w:rsidRPr="006A1BFA" w:rsidRDefault="00030665" w:rsidP="006A1BFA">
      <w:pPr>
        <w:rPr>
          <w:rFonts w:cstheme="minorHAnsi"/>
          <w:b/>
          <w:bCs/>
          <w:i/>
          <w:iCs/>
          <w:color w:val="00B0F0"/>
        </w:rPr>
      </w:pPr>
      <w:r w:rsidRPr="00BC02B3">
        <w:rPr>
          <w:rFonts w:cstheme="minorHAnsi"/>
          <w:b/>
          <w:bCs/>
          <w:i/>
          <w:iCs/>
          <w:color w:val="00B0F0"/>
        </w:rPr>
        <w:t>Limitations</w:t>
      </w:r>
      <w:r w:rsidR="00B55C21" w:rsidRPr="00BC02B3">
        <w:rPr>
          <w:rFonts w:cstheme="minorHAnsi"/>
          <w:b/>
          <w:bCs/>
          <w:i/>
          <w:iCs/>
          <w:color w:val="00B0F0"/>
        </w:rPr>
        <w:t xml:space="preserve"> and caveats for comparisons between studies</w:t>
      </w:r>
    </w:p>
    <w:p w14:paraId="396A7008" w14:textId="4CB2A274" w:rsidR="00EF200F" w:rsidRPr="002E29B5" w:rsidRDefault="00D9141C" w:rsidP="002E29B5">
      <w:pPr>
        <w:ind w:firstLine="360"/>
        <w:rPr>
          <w:rFonts w:cstheme="minorHAnsi"/>
        </w:rPr>
      </w:pPr>
      <w:r>
        <w:rPr>
          <w:rFonts w:cstheme="minorHAnsi"/>
        </w:rPr>
        <w:t>An</w:t>
      </w:r>
      <w:r w:rsidR="00EF200F">
        <w:rPr>
          <w:rFonts w:cstheme="minorHAnsi"/>
        </w:rPr>
        <w:t xml:space="preserve"> important </w:t>
      </w:r>
      <w:r w:rsidR="00C05EC2">
        <w:rPr>
          <w:rFonts w:cstheme="minorHAnsi"/>
        </w:rPr>
        <w:t>qualification</w:t>
      </w:r>
      <w:r w:rsidR="00EF200F">
        <w:rPr>
          <w:rFonts w:cstheme="minorHAnsi"/>
        </w:rPr>
        <w:t xml:space="preserve"> when considering the body of work comparing resistance patterns of mastitis pathogens</w:t>
      </w:r>
      <w:r w:rsidR="00BE0ECE">
        <w:rPr>
          <w:rFonts w:cstheme="minorHAnsi"/>
        </w:rPr>
        <w:t xml:space="preserve"> between management systems</w:t>
      </w:r>
      <w:r w:rsidR="00EF200F">
        <w:rPr>
          <w:rFonts w:cstheme="minorHAnsi"/>
        </w:rPr>
        <w:t xml:space="preserve"> is that “organic” </w:t>
      </w:r>
      <w:r w:rsidR="00BE0ECE">
        <w:rPr>
          <w:rFonts w:cstheme="minorHAnsi"/>
        </w:rPr>
        <w:t>dairies</w:t>
      </w:r>
      <w:r w:rsidR="00EF200F">
        <w:rPr>
          <w:rFonts w:cstheme="minorHAnsi"/>
        </w:rPr>
        <w:t xml:space="preserve"> </w:t>
      </w:r>
      <w:r w:rsidR="007A659C">
        <w:rPr>
          <w:rFonts w:cstheme="minorHAnsi"/>
        </w:rPr>
        <w:t xml:space="preserve">differ </w:t>
      </w:r>
      <w:r w:rsidR="009C2525">
        <w:rPr>
          <w:rFonts w:cstheme="minorHAnsi"/>
        </w:rPr>
        <w:t>between</w:t>
      </w:r>
      <w:r w:rsidR="00EF200F">
        <w:rPr>
          <w:rFonts w:cstheme="minorHAnsi"/>
        </w:rPr>
        <w:t xml:space="preserve"> the US and Europe, where the majority of these studies have been carried out. O</w:t>
      </w:r>
      <w:r w:rsidR="00EF200F" w:rsidRPr="003D4A61">
        <w:rPr>
          <w:rFonts w:cstheme="minorHAnsi"/>
        </w:rPr>
        <w:t xml:space="preserve">rganic regulations </w:t>
      </w:r>
      <w:r w:rsidR="009C2525">
        <w:rPr>
          <w:rFonts w:cstheme="minorHAnsi"/>
        </w:rPr>
        <w:t>in</w:t>
      </w:r>
      <w:r w:rsidR="00EF200F" w:rsidRPr="003D4A61">
        <w:rPr>
          <w:rFonts w:cstheme="minorHAnsi"/>
        </w:rPr>
        <w:t xml:space="preserve"> European countries still allow for some antimicrobial use (albeit with extended withdrawal periods and stricter veterinary oversight</w:t>
      </w:r>
      <w:r w:rsidR="009378C0">
        <w:rPr>
          <w:rFonts w:cstheme="minorHAnsi"/>
        </w:rPr>
        <w:t xml:space="preserve">; </w:t>
      </w:r>
      <w:r w:rsidR="009378C0" w:rsidRPr="003D4A61">
        <w:rPr>
          <w:rFonts w:cstheme="minorHAnsi"/>
        </w:rPr>
        <w:t>EU Commission, 2024)</w:t>
      </w:r>
      <w:r w:rsidR="009378C0" w:rsidRPr="003D4A61">
        <w:rPr>
          <w:rFonts w:cstheme="minorHAnsi"/>
        </w:rPr>
        <w:fldChar w:fldCharType="begin"/>
      </w:r>
      <w:r w:rsidR="00DE1602">
        <w:rPr>
          <w:rFonts w:cstheme="minorHAnsi"/>
        </w:rPr>
        <w:instrText xml:space="preserve"> ADDIN EN.CITE &lt;EndNote&gt;&lt;Cite Hidden="1"&gt;&lt;RecNum&gt;774&lt;/RecNum&gt;&lt;record&gt;&lt;rec-number&gt;774&lt;/rec-number&gt;&lt;foreign-keys&gt;&lt;key app="EN" db-id="pss5de0wasp2t9es5tu5evzpa2svsdrveax9" timestamp="1720357163"&gt;774&lt;/key&gt;&lt;/foreign-keys&gt;&lt;ref-type name="Web Page"&gt;12&lt;/ref-type&gt;&lt;contributors&gt;&lt;/contributors&gt;&lt;titles&gt;&lt;title&gt;European Commission: Organic production and products. 2024. Accessed June 7, 2024. https://agriculture.ec.europa.eu/farming/organic-farming/organic-production-and-products_en&lt;/title&gt;&lt;/titles&gt;&lt;dates&gt;&lt;/dates&gt;&lt;urls&gt;&lt;/urls&gt;&lt;/record&gt;&lt;/Cite&gt;&lt;/EndNote&gt;</w:instrText>
      </w:r>
      <w:r w:rsidR="00000000">
        <w:rPr>
          <w:rFonts w:cstheme="minorHAnsi"/>
        </w:rPr>
        <w:fldChar w:fldCharType="separate"/>
      </w:r>
      <w:r w:rsidR="009378C0" w:rsidRPr="003D4A61">
        <w:rPr>
          <w:rFonts w:cstheme="minorHAnsi"/>
        </w:rPr>
        <w:fldChar w:fldCharType="end"/>
      </w:r>
      <w:r w:rsidR="00EF200F" w:rsidRPr="003D4A61">
        <w:rPr>
          <w:rFonts w:cstheme="minorHAnsi"/>
        </w:rPr>
        <w:t xml:space="preserve">, while organic regulations in the US mandate that any animal treated with antimicrobials </w:t>
      </w:r>
      <w:r w:rsidR="009C2525">
        <w:rPr>
          <w:rFonts w:cstheme="minorHAnsi"/>
        </w:rPr>
        <w:t>be</w:t>
      </w:r>
      <w:r w:rsidR="00482CC0">
        <w:rPr>
          <w:rFonts w:cstheme="minorHAnsi"/>
        </w:rPr>
        <w:t xml:space="preserve"> permanently</w:t>
      </w:r>
      <w:r w:rsidR="00EF200F" w:rsidRPr="003D4A61">
        <w:rPr>
          <w:rFonts w:cstheme="minorHAnsi"/>
        </w:rPr>
        <w:t xml:space="preserve"> removed from the herd</w:t>
      </w:r>
      <w:r w:rsidR="009378C0">
        <w:rPr>
          <w:rFonts w:cstheme="minorHAnsi"/>
        </w:rPr>
        <w:t xml:space="preserve"> </w:t>
      </w:r>
      <w:r w:rsidR="009378C0" w:rsidRPr="003D4A61">
        <w:rPr>
          <w:rFonts w:cstheme="minorHAnsi"/>
        </w:rPr>
        <w:fldChar w:fldCharType="begin"/>
      </w:r>
      <w:r w:rsidR="009378C0" w:rsidRPr="003D4A61">
        <w:rPr>
          <w:rFonts w:cstheme="minorHAnsi"/>
        </w:rPr>
        <w:instrText xml:space="preserve"> ADDIN EN.CITE &lt;EndNote&gt;&lt;Cite&gt;&lt;Author&gt;USDA&lt;/Author&gt;&lt;Year&gt;2024&lt;/Year&gt;&lt;RecNum&gt;773&lt;/RecNum&gt;&lt;DisplayText&gt;(USDA, 2024)&lt;/DisplayText&gt;&lt;record&gt;&lt;rec-number&gt;773&lt;/rec-number&gt;&lt;foreign-keys&gt;&lt;key app="EN" db-id="pss5de0wasp2t9es5tu5evzpa2svsdrveax9" timestamp="1720356777"&gt;773&lt;/key&gt;&lt;/foreign-keys&gt;&lt;ref-type name="Web Page"&gt;12&lt;/ref-type&gt;&lt;contributors&gt;&lt;authors&gt;&lt;author&gt;USDA&lt;/author&gt;&lt;/authors&gt;&lt;/contributors&gt;&lt;titles&gt;&lt;title&gt;USDA Organic Regulations. Accessed June 7, 2024. https://www.ecfr.gov/current/title-7/subtitle-B/chapter-I/subchapter-M/part-205?toc=1&lt;/title&gt;&lt;/titles&gt;&lt;dates&gt;&lt;year&gt;2024&lt;/year&gt;&lt;/dates&gt;&lt;urls&gt;&lt;/urls&gt;&lt;/record&gt;&lt;/Cite&gt;&lt;/EndNote&gt;</w:instrText>
      </w:r>
      <w:r w:rsidR="009378C0" w:rsidRPr="003D4A61">
        <w:rPr>
          <w:rFonts w:cstheme="minorHAnsi"/>
        </w:rPr>
        <w:fldChar w:fldCharType="separate"/>
      </w:r>
      <w:r w:rsidR="009378C0" w:rsidRPr="003D4A61">
        <w:rPr>
          <w:rFonts w:cstheme="minorHAnsi"/>
          <w:noProof/>
        </w:rPr>
        <w:t>(USDA, 2024)</w:t>
      </w:r>
      <w:r w:rsidR="009378C0" w:rsidRPr="003D4A61">
        <w:rPr>
          <w:rFonts w:cstheme="minorHAnsi"/>
        </w:rPr>
        <w:fldChar w:fldCharType="end"/>
      </w:r>
      <w:r w:rsidR="00EF200F" w:rsidRPr="003D4A61">
        <w:rPr>
          <w:rFonts w:cstheme="minorHAnsi"/>
        </w:rPr>
        <w:t xml:space="preserve">. The level of on-farm antimicrobial usage (and therefore selective pressure for resistance) therefore differs between European and US dairies, making comparisons between studies carried out under these varying </w:t>
      </w:r>
      <w:r w:rsidR="006B350D">
        <w:rPr>
          <w:rFonts w:cstheme="minorHAnsi"/>
        </w:rPr>
        <w:t xml:space="preserve">regulations </w:t>
      </w:r>
      <w:r w:rsidR="00400E3C">
        <w:rPr>
          <w:rFonts w:cstheme="minorHAnsi"/>
        </w:rPr>
        <w:t>somewhat complicated.</w:t>
      </w:r>
      <w:r w:rsidR="00EF200F" w:rsidRPr="003D4A61">
        <w:rPr>
          <w:rFonts w:cstheme="minorHAnsi"/>
        </w:rPr>
        <w:t xml:space="preserve"> </w:t>
      </w:r>
      <w:r w:rsidR="0027191B">
        <w:rPr>
          <w:rFonts w:cstheme="minorHAnsi"/>
        </w:rPr>
        <w:t xml:space="preserve">Specific </w:t>
      </w:r>
      <w:r w:rsidR="002E272D">
        <w:rPr>
          <w:rFonts w:cstheme="minorHAnsi"/>
        </w:rPr>
        <w:t>rules</w:t>
      </w:r>
      <w:r w:rsidR="00EF200F" w:rsidRPr="003D4A61">
        <w:rPr>
          <w:rFonts w:cstheme="minorHAnsi"/>
        </w:rPr>
        <w:t xml:space="preserve"> for both organic dairy production certifications have evolved over time </w:t>
      </w:r>
      <w:r w:rsidR="00EF200F" w:rsidRPr="003D4A61">
        <w:rPr>
          <w:rFonts w:cstheme="minorHAnsi"/>
        </w:rPr>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00EF200F" w:rsidRPr="003D4A61">
        <w:rPr>
          <w:rFonts w:cstheme="minorHAnsi"/>
        </w:rPr>
        <w:instrText xml:space="preserve"> ADDIN EN.CITE </w:instrText>
      </w:r>
      <w:r w:rsidR="00EF200F" w:rsidRPr="003D4A61">
        <w:rPr>
          <w:rFonts w:cstheme="minorHAnsi"/>
        </w:rPr>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00EF200F" w:rsidRPr="003D4A61">
        <w:rPr>
          <w:rFonts w:cstheme="minorHAnsi"/>
        </w:rPr>
        <w:instrText xml:space="preserve"> ADDIN EN.CITE.DATA </w:instrText>
      </w:r>
      <w:r w:rsidR="00EF200F" w:rsidRPr="003D4A61">
        <w:rPr>
          <w:rFonts w:cstheme="minorHAnsi"/>
        </w:rPr>
      </w:r>
      <w:r w:rsidR="00EF200F" w:rsidRPr="003D4A61">
        <w:rPr>
          <w:rFonts w:cstheme="minorHAnsi"/>
        </w:rPr>
        <w:fldChar w:fldCharType="end"/>
      </w:r>
      <w:r w:rsidR="00EF200F" w:rsidRPr="003D4A61">
        <w:rPr>
          <w:rFonts w:cstheme="minorHAnsi"/>
        </w:rPr>
      </w:r>
      <w:r w:rsidR="00EF200F" w:rsidRPr="003D4A61">
        <w:rPr>
          <w:rFonts w:cstheme="minorHAnsi"/>
        </w:rPr>
        <w:fldChar w:fldCharType="separate"/>
      </w:r>
      <w:r w:rsidR="00EF200F" w:rsidRPr="003D4A61">
        <w:rPr>
          <w:rFonts w:cstheme="minorHAnsi"/>
          <w:noProof/>
        </w:rPr>
        <w:t>(Dimitri and Nehring, 2022; Grodkowski et al., 2023)</w:t>
      </w:r>
      <w:r w:rsidR="00EF200F" w:rsidRPr="003D4A61">
        <w:rPr>
          <w:rFonts w:cstheme="minorHAnsi"/>
        </w:rPr>
        <w:fldChar w:fldCharType="end"/>
      </w:r>
      <w:r w:rsidR="00EF200F" w:rsidRPr="003D4A61">
        <w:rPr>
          <w:rFonts w:cstheme="minorHAnsi"/>
        </w:rPr>
        <w:t xml:space="preserve">, further adding to the nuance of </w:t>
      </w:r>
      <w:r w:rsidR="00903F79">
        <w:rPr>
          <w:rFonts w:cstheme="minorHAnsi"/>
        </w:rPr>
        <w:t>what is meant by</w:t>
      </w:r>
      <w:r w:rsidR="00EF200F" w:rsidRPr="003D4A61">
        <w:rPr>
          <w:rFonts w:cstheme="minorHAnsi"/>
        </w:rPr>
        <w:t xml:space="preserve"> </w:t>
      </w:r>
      <w:r w:rsidR="00903F79">
        <w:rPr>
          <w:rFonts w:cstheme="minorHAnsi"/>
        </w:rPr>
        <w:t>“</w:t>
      </w:r>
      <w:r w:rsidR="00EF200F" w:rsidRPr="003D4A61">
        <w:rPr>
          <w:rFonts w:cstheme="minorHAnsi"/>
        </w:rPr>
        <w:t>organic</w:t>
      </w:r>
      <w:r w:rsidR="00903F79">
        <w:rPr>
          <w:rFonts w:cstheme="minorHAnsi"/>
        </w:rPr>
        <w:t>”</w:t>
      </w:r>
      <w:r w:rsidR="00EF200F" w:rsidRPr="003D4A61">
        <w:rPr>
          <w:rFonts w:cstheme="minorHAnsi"/>
        </w:rPr>
        <w:t xml:space="preserve"> dairy production </w:t>
      </w:r>
      <w:r w:rsidR="000F3BBB">
        <w:rPr>
          <w:rFonts w:cstheme="minorHAnsi"/>
        </w:rPr>
        <w:t>in a retrospective analysis</w:t>
      </w:r>
      <w:r w:rsidR="00EF200F" w:rsidRPr="003D4A61">
        <w:rPr>
          <w:rFonts w:cstheme="minorHAnsi"/>
        </w:rPr>
        <w:t xml:space="preserve">. </w:t>
      </w:r>
      <w:r w:rsidR="00463BCD">
        <w:rPr>
          <w:rFonts w:cstheme="minorHAnsi"/>
        </w:rPr>
        <w:t>T</w:t>
      </w:r>
      <w:r w:rsidR="00EF200F">
        <w:rPr>
          <w:rFonts w:cstheme="minorHAnsi"/>
        </w:rPr>
        <w:t xml:space="preserve">he specific antimicrobials approved for usage in livestock varies by country, as well as which compounds are most commonly-used (e.g., for mastitis: penicillin in Finland, Taponen 2023; </w:t>
      </w:r>
      <w:r w:rsidR="00EF200F">
        <w:rPr>
          <w:rFonts w:cstheme="minorHAnsi"/>
          <w:color w:val="212121"/>
          <w:shd w:val="clear" w:color="auto" w:fill="FFFFFF"/>
        </w:rPr>
        <w:t xml:space="preserve">cephalosporins in the US, de Campos 2021). Even within the US, the amount and type of antimicrobials used in dairy cows changes over time as new products are developed or regulations around usage shift </w:t>
      </w:r>
      <w:r w:rsidR="00EF200F">
        <w:rPr>
          <w:rFonts w:cstheme="minorHAnsi"/>
          <w:color w:val="212121"/>
          <w:shd w:val="clear" w:color="auto" w:fill="FFFFFF"/>
        </w:rPr>
        <w:fldChar w:fldCharType="begin"/>
      </w:r>
      <w:r w:rsidR="00EF200F">
        <w:rPr>
          <w:rFonts w:cstheme="minorHAnsi"/>
          <w:color w:val="212121"/>
          <w:shd w:val="clear" w:color="auto" w:fill="FFFFFF"/>
        </w:rPr>
        <w:instrText xml:space="preserve"> ADDIN EN.CITE &lt;EndNote&gt;&lt;Cite&gt;&lt;Author&gt;USDA&lt;/Author&gt;&lt;Year&gt;2009&lt;/Year&gt;&lt;RecNum&gt;824&lt;/RecNum&gt;&lt;DisplayText&gt;(USDA, 2009)&lt;/DisplayText&gt;&lt;record&gt;&lt;rec-number&gt;824&lt;/rec-number&gt;&lt;foreign-keys&gt;&lt;key app="EN" db-id="pss5de0wasp2t9es5tu5evzpa2svsdrveax9" timestamp="1720973037"&gt;824&lt;/key&gt;&lt;/foreign-keys&gt;&lt;ref-type name="Web Page"&gt;12&lt;/ref-type&gt;&lt;contributors&gt;&lt;authors&gt;&lt;author&gt;USDA&lt;/author&gt;&lt;/authors&gt;&lt;/contributors&gt;&lt;titles&gt;&lt;title&gt;Dairy 2007: Part V: Changes in Dairy Cattle Health and Management Practices in the United States, 1996-2007 Accessed July 14, 2024. https://www.aphis.usda.gov/sites/default/files/dairy07_dr_partv_rev.pdf&lt;/title&gt;&lt;/titles&gt;&lt;dates&gt;&lt;year&gt;2009&lt;/year&gt;&lt;/dates&gt;&lt;urls&gt;&lt;/urls&gt;&lt;/record&gt;&lt;/Cite&gt;&lt;/EndNote&gt;</w:instrText>
      </w:r>
      <w:r w:rsidR="00EF200F">
        <w:rPr>
          <w:rFonts w:cstheme="minorHAnsi"/>
          <w:color w:val="212121"/>
          <w:shd w:val="clear" w:color="auto" w:fill="FFFFFF"/>
        </w:rPr>
        <w:fldChar w:fldCharType="separate"/>
      </w:r>
      <w:r w:rsidR="00EF200F">
        <w:rPr>
          <w:rFonts w:cstheme="minorHAnsi"/>
          <w:noProof/>
          <w:color w:val="212121"/>
          <w:shd w:val="clear" w:color="auto" w:fill="FFFFFF"/>
        </w:rPr>
        <w:t>(USDA, 2009)</w:t>
      </w:r>
      <w:r w:rsidR="00EF200F">
        <w:rPr>
          <w:rFonts w:cstheme="minorHAnsi"/>
          <w:color w:val="212121"/>
          <w:shd w:val="clear" w:color="auto" w:fill="FFFFFF"/>
        </w:rPr>
        <w:fldChar w:fldCharType="end"/>
      </w:r>
      <w:r w:rsidR="00EF200F">
        <w:rPr>
          <w:rFonts w:cstheme="minorHAnsi"/>
          <w:color w:val="212121"/>
          <w:shd w:val="clear" w:color="auto" w:fill="FFFFFF"/>
        </w:rPr>
        <w:t>.</w:t>
      </w:r>
      <w:r w:rsidR="00EF200F">
        <w:rPr>
          <w:rFonts w:cstheme="minorHAnsi"/>
        </w:rPr>
        <w:t xml:space="preserve"> </w:t>
      </w:r>
      <w:r w:rsidR="00EF200F" w:rsidRPr="003D4A61">
        <w:rPr>
          <w:rFonts w:cstheme="minorHAnsi"/>
        </w:rPr>
        <w:t xml:space="preserve">Consequently, geographic and temporal differences </w:t>
      </w:r>
      <w:r w:rsidR="00EF7A2C">
        <w:rPr>
          <w:rFonts w:cstheme="minorHAnsi"/>
        </w:rPr>
        <w:t xml:space="preserve">can </w:t>
      </w:r>
      <w:r w:rsidR="00EF200F" w:rsidRPr="00C32228">
        <w:rPr>
          <w:rFonts w:cstheme="minorHAnsi"/>
        </w:rPr>
        <w:t xml:space="preserve">affect </w:t>
      </w:r>
      <w:r w:rsidR="00EF200F">
        <w:rPr>
          <w:rFonts w:cstheme="minorHAnsi"/>
        </w:rPr>
        <w:t xml:space="preserve">the type and amount of </w:t>
      </w:r>
      <w:r w:rsidR="0092245A">
        <w:rPr>
          <w:rFonts w:cstheme="minorHAnsi"/>
        </w:rPr>
        <w:t xml:space="preserve">antimicrobial </w:t>
      </w:r>
      <w:r w:rsidR="00EF200F">
        <w:rPr>
          <w:rFonts w:cstheme="minorHAnsi"/>
        </w:rPr>
        <w:t>selective p</w:t>
      </w:r>
      <w:r w:rsidR="00EF200F" w:rsidRPr="00C32228">
        <w:rPr>
          <w:rFonts w:cstheme="minorHAnsi"/>
        </w:rPr>
        <w:t>ressure</w:t>
      </w:r>
      <w:r w:rsidR="00EF200F">
        <w:rPr>
          <w:rFonts w:cstheme="minorHAnsi"/>
        </w:rPr>
        <w:t xml:space="preserve"> </w:t>
      </w:r>
      <w:r w:rsidR="0092245A">
        <w:rPr>
          <w:rFonts w:cstheme="minorHAnsi"/>
        </w:rPr>
        <w:t>experienced by mastitis pathogens</w:t>
      </w:r>
      <w:r w:rsidR="00E4183A">
        <w:rPr>
          <w:rFonts w:cstheme="minorHAnsi"/>
        </w:rPr>
        <w:t xml:space="preserve"> on dairy far</w:t>
      </w:r>
      <w:r w:rsidR="00E249A1">
        <w:rPr>
          <w:rFonts w:cstheme="minorHAnsi"/>
        </w:rPr>
        <w:t>ms</w:t>
      </w:r>
      <w:r w:rsidR="00EF200F" w:rsidRPr="00C32228">
        <w:rPr>
          <w:rFonts w:cstheme="minorHAnsi"/>
        </w:rPr>
        <w:t>.</w:t>
      </w:r>
    </w:p>
    <w:p w14:paraId="2980341E" w14:textId="6605B3A5" w:rsidR="00C77C35" w:rsidRPr="00A1750F" w:rsidRDefault="00F3625A" w:rsidP="00160995">
      <w:pPr>
        <w:ind w:firstLine="360"/>
      </w:pPr>
      <w:r>
        <w:t>Direct c</w:t>
      </w:r>
      <w:r w:rsidR="00C77C35">
        <w:t>ompari</w:t>
      </w:r>
      <w:r w:rsidR="005D3A38">
        <w:t>son of</w:t>
      </w:r>
      <w:r w:rsidR="00C77C35">
        <w:t xml:space="preserve"> </w:t>
      </w:r>
      <w:r w:rsidR="00E749F1">
        <w:t>antimicrobial sensitivity results</w:t>
      </w:r>
      <w:r w:rsidR="00C77C35">
        <w:t xml:space="preserve"> </w:t>
      </w:r>
      <w:r w:rsidR="007A245B">
        <w:t>across</w:t>
      </w:r>
      <w:r w:rsidR="00C77C35">
        <w:t xml:space="preserve"> studies </w:t>
      </w:r>
      <w:r w:rsidR="00380688">
        <w:t>can be</w:t>
      </w:r>
      <w:r>
        <w:t xml:space="preserve"> problematic</w:t>
      </w:r>
      <w:r w:rsidR="00E33467">
        <w:t xml:space="preserve"> for a number of reasons</w:t>
      </w:r>
      <w:r w:rsidR="00C77C35">
        <w:t xml:space="preserve">. Importantly, </w:t>
      </w:r>
      <w:r w:rsidR="00BC5A40">
        <w:t xml:space="preserve">the </w:t>
      </w:r>
      <w:r w:rsidR="00C77C35">
        <w:t xml:space="preserve">methodology used to determine </w:t>
      </w:r>
      <w:r w:rsidR="00B470EB">
        <w:t>the minimum inhibitory concentration (</w:t>
      </w:r>
      <w:r w:rsidR="00C77C35">
        <w:t>MIC</w:t>
      </w:r>
      <w:r w:rsidR="00B470EB">
        <w:t>)</w:t>
      </w:r>
      <w:r w:rsidR="00C77C35">
        <w:t xml:space="preserve"> or categorization of an isolate as susceptible</w:t>
      </w:r>
      <w:r w:rsidR="00B470EB">
        <w:t xml:space="preserve"> </w:t>
      </w:r>
      <w:r w:rsidR="00C77C35">
        <w:t xml:space="preserve">or resistant varies between studies. </w:t>
      </w:r>
      <w:r w:rsidR="004F5FE3">
        <w:t xml:space="preserve">Further, </w:t>
      </w:r>
      <w:r w:rsidR="00527317">
        <w:t>i</w:t>
      </w:r>
      <w:r w:rsidR="00527317" w:rsidRPr="0091180D">
        <w:t>nconsistencies</w:t>
      </w:r>
      <w:r w:rsidR="00C77C35">
        <w:t xml:space="preserve"> exist</w:t>
      </w:r>
      <w:r w:rsidR="00C77C35" w:rsidRPr="0091180D">
        <w:t xml:space="preserve"> between phenotypic and genotypic </w:t>
      </w:r>
      <w:r w:rsidR="0038636B">
        <w:t>resistance</w:t>
      </w:r>
      <w:r w:rsidR="00A223A1">
        <w:t xml:space="preserve"> results</w:t>
      </w:r>
      <w:r w:rsidR="00C77C35">
        <w:t xml:space="preserve">, </w:t>
      </w:r>
      <w:r w:rsidR="00C77C35" w:rsidRPr="0091180D">
        <w:t>due</w:t>
      </w:r>
      <w:r w:rsidR="00C77C35">
        <w:t xml:space="preserve"> either</w:t>
      </w:r>
      <w:r w:rsidR="00C77C35" w:rsidRPr="0091180D">
        <w:t xml:space="preserve"> to </w:t>
      </w:r>
      <w:r w:rsidR="00917CDE">
        <w:t xml:space="preserve">1) </w:t>
      </w:r>
      <w:r w:rsidR="00C77C35" w:rsidRPr="0091180D">
        <w:t xml:space="preserve">detection of phenotypic resistance in the absence </w:t>
      </w:r>
      <w:r w:rsidR="004F5FE3">
        <w:t xml:space="preserve">of </w:t>
      </w:r>
      <w:r w:rsidR="00C77C35">
        <w:t xml:space="preserve">expected </w:t>
      </w:r>
      <w:r w:rsidR="00C77C35" w:rsidRPr="0091180D">
        <w:t xml:space="preserve">genotypic determinants, or </w:t>
      </w:r>
      <w:r w:rsidR="00917CDE">
        <w:t xml:space="preserve">2) </w:t>
      </w:r>
      <w:r w:rsidR="00C77C35" w:rsidRPr="0091180D">
        <w:t xml:space="preserve">phenotypic susceptibility despite </w:t>
      </w:r>
      <w:r w:rsidR="004F5FE3">
        <w:t xml:space="preserve">the </w:t>
      </w:r>
      <w:r w:rsidR="00C77C35" w:rsidRPr="0091180D">
        <w:t>presence of genotypic determinants</w:t>
      </w:r>
      <w:r w:rsidR="00C77C35">
        <w:t xml:space="preserve">. For </w:t>
      </w:r>
      <w:r w:rsidR="00532514">
        <w:t>isolates of</w:t>
      </w:r>
      <w:r w:rsidR="00C77C35">
        <w:t xml:space="preserve"> </w:t>
      </w:r>
      <w:r w:rsidR="00C77C35">
        <w:rPr>
          <w:i/>
          <w:iCs/>
        </w:rPr>
        <w:t xml:space="preserve">S. aureus </w:t>
      </w:r>
      <w:r w:rsidR="00532514">
        <w:t>associated with bovine mastitis</w:t>
      </w:r>
      <w:r w:rsidR="00C77C35" w:rsidRPr="0091180D">
        <w:t>, both</w:t>
      </w:r>
      <w:r w:rsidR="00C77C35">
        <w:t xml:space="preserve"> of these</w:t>
      </w:r>
      <w:r w:rsidR="00C77C35" w:rsidRPr="0091180D">
        <w:t xml:space="preserve"> types of discrepancies have been reported for penicillin resistance</w:t>
      </w:r>
      <w:r w:rsidR="00C77C35">
        <w:t xml:space="preserve"> </w:t>
      </w:r>
      <w:r w:rsidR="00C77C35">
        <w:fldChar w:fldCharType="begin"/>
      </w:r>
      <w:r w:rsidR="00C77C35">
        <w:instrText xml:space="preserve"> ADDIN EN.CITE &lt;EndNote&gt;&lt;Cite&gt;&lt;Author&gt;Sampimon&lt;/Author&gt;&lt;Year&gt;2009&lt;/Year&gt;&lt;RecNum&gt;803&lt;/RecNum&gt;&lt;DisplayText&gt;(Sampimon, 2009; Taponen et al., 2023)&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C77C35">
        <w:fldChar w:fldCharType="separate"/>
      </w:r>
      <w:r w:rsidR="00C77C35">
        <w:rPr>
          <w:noProof/>
        </w:rPr>
        <w:t>(Sampimon, 2009; Taponen et al., 2023)</w:t>
      </w:r>
      <w:r w:rsidR="00C77C35">
        <w:fldChar w:fldCharType="end"/>
      </w:r>
      <w:r w:rsidR="00C77C35" w:rsidRPr="0091180D">
        <w:t xml:space="preserve">. </w:t>
      </w:r>
      <w:r w:rsidR="00C77C35">
        <w:t xml:space="preserve">This also holds true for </w:t>
      </w:r>
      <w:r w:rsidR="009D5D64">
        <w:t xml:space="preserve">the </w:t>
      </w:r>
      <w:r w:rsidR="00C77C35">
        <w:t>other staphylococci</w:t>
      </w:r>
      <w:r w:rsidR="00D3772E">
        <w:t xml:space="preserve">; </w:t>
      </w:r>
      <w:r w:rsidR="00C77C35">
        <w:t xml:space="preserve"> </w:t>
      </w:r>
      <w:r w:rsidR="00161C33">
        <w:t xml:space="preserve">as summarized by </w:t>
      </w:r>
      <w:r w:rsidR="006A7DD1">
        <w:fldChar w:fldCharType="begin"/>
      </w:r>
      <w:r w:rsidR="006A7DD1">
        <w:instrText xml:space="preserve"> ADDIN EN.CITE &lt;EndNote&gt;&lt;Cite AuthorYear="1"&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6A7DD1">
        <w:fldChar w:fldCharType="separate"/>
      </w:r>
      <w:r w:rsidR="006A7DD1">
        <w:rPr>
          <w:noProof/>
        </w:rPr>
        <w:t>Sampimon (2009)</w:t>
      </w:r>
      <w:r w:rsidR="006A7DD1">
        <w:fldChar w:fldCharType="end"/>
      </w:r>
      <w:r w:rsidR="00161C33">
        <w:t>,</w:t>
      </w:r>
      <w:r w:rsidR="006A7DD1">
        <w:t xml:space="preserve"> </w:t>
      </w:r>
      <w:r w:rsidR="00C77C35">
        <w:t>“agreement between phenotypic and genotypic test results for assessment of resistance of CNS of bovine origin to penicillin, oxacillin, and ML [macrolide] antibiotics depended on the antimicrobial compound of interest and on methods used to analyse and interpret test results, but was rarely perfect</w:t>
      </w:r>
      <w:r w:rsidR="00161C33">
        <w:t>.</w:t>
      </w:r>
      <w:r w:rsidR="00C77C35">
        <w:t xml:space="preserve">” </w:t>
      </w:r>
      <w:r w:rsidR="00560739">
        <w:t xml:space="preserve">In a study by </w:t>
      </w:r>
      <w:r w:rsidR="00C77C35" w:rsidRPr="00D41E4D">
        <w:t>Taponen</w:t>
      </w:r>
      <w:r w:rsidR="00C77C35">
        <w:t xml:space="preserve"> et al.</w:t>
      </w:r>
      <w:r w:rsidR="00C77C35" w:rsidRPr="00D41E4D">
        <w:t xml:space="preserve"> </w:t>
      </w:r>
      <w:r w:rsidR="00C77C35">
        <w:t>(</w:t>
      </w:r>
      <w:r w:rsidR="00C77C35" w:rsidRPr="00D41E4D">
        <w:t>2023</w:t>
      </w:r>
      <w:r w:rsidR="00C77C35">
        <w:t>)</w:t>
      </w:r>
      <w:r w:rsidR="00C77C35" w:rsidRPr="00D41E4D">
        <w:t xml:space="preserve"> </w:t>
      </w:r>
      <w:r w:rsidR="00C77C35">
        <w:t>c</w:t>
      </w:r>
      <w:r w:rsidR="00C77C35" w:rsidRPr="00D41E4D">
        <w:t>ompar</w:t>
      </w:r>
      <w:r w:rsidR="00560739">
        <w:t>ing</w:t>
      </w:r>
      <w:r w:rsidR="00C77C35" w:rsidRPr="00D41E4D">
        <w:t xml:space="preserve"> methods of testing for </w:t>
      </w:r>
      <w:r w:rsidR="00C77C35">
        <w:rPr>
          <w:rFonts w:cstheme="minorHAnsi"/>
        </w:rPr>
        <w:t>β</w:t>
      </w:r>
      <w:r w:rsidR="00C77C35" w:rsidRPr="00D41E4D">
        <w:t xml:space="preserve">-lactamase </w:t>
      </w:r>
      <w:r w:rsidR="000A126E">
        <w:t xml:space="preserve">mediated </w:t>
      </w:r>
      <w:r w:rsidR="00C77C35" w:rsidRPr="00D41E4D">
        <w:t>resistance</w:t>
      </w:r>
      <w:r w:rsidR="00161C33">
        <w:t xml:space="preserve">, </w:t>
      </w:r>
      <w:r w:rsidR="008D4940">
        <w:t>o</w:t>
      </w:r>
      <w:r w:rsidR="00C77C35" w:rsidRPr="00D41E4D">
        <w:t>verall agreement between phenotypic and genotypic resistance tests was moderate to substantial</w:t>
      </w:r>
      <w:r w:rsidR="00161C33">
        <w:t xml:space="preserve"> for staphylococci from </w:t>
      </w:r>
      <w:r w:rsidR="001B5692">
        <w:t>bovine IMI</w:t>
      </w:r>
      <w:r w:rsidR="008D4940">
        <w:t>. However,</w:t>
      </w:r>
      <w:r w:rsidR="00C77C35" w:rsidRPr="00D41E4D">
        <w:t xml:space="preserve"> some inconsistencies </w:t>
      </w:r>
      <w:r w:rsidR="00AF61E4">
        <w:t xml:space="preserve">were found </w:t>
      </w:r>
      <w:r w:rsidR="00C77C35" w:rsidRPr="00D41E4D">
        <w:t xml:space="preserve">between phenotypic susceptibility by disk diffusion method, the nitrocefin test to assess </w:t>
      </w:r>
      <w:r w:rsidR="00C77C35">
        <w:rPr>
          <w:rFonts w:cstheme="minorHAnsi"/>
        </w:rPr>
        <w:t>β</w:t>
      </w:r>
      <w:r w:rsidR="00C77C35" w:rsidRPr="00D41E4D">
        <w:t xml:space="preserve">-lactamase </w:t>
      </w:r>
      <w:r w:rsidR="00C77C35" w:rsidRPr="00D41E4D">
        <w:lastRenderedPageBreak/>
        <w:t>production, and PCR to detect the presence of</w:t>
      </w:r>
      <w:r w:rsidR="004742CA">
        <w:t xml:space="preserve"> the</w:t>
      </w:r>
      <w:r w:rsidR="00C77C35" w:rsidRPr="00D41E4D">
        <w:t xml:space="preserve"> </w:t>
      </w:r>
      <w:r w:rsidR="00C77C35" w:rsidRPr="00D41E4D">
        <w:rPr>
          <w:i/>
          <w:iCs/>
        </w:rPr>
        <w:t>blaZ, mecA</w:t>
      </w:r>
      <w:r w:rsidR="00C77C35" w:rsidRPr="00D41E4D">
        <w:t xml:space="preserve">, and </w:t>
      </w:r>
      <w:r w:rsidR="00C77C35" w:rsidRPr="00D41E4D">
        <w:rPr>
          <w:i/>
          <w:iCs/>
        </w:rPr>
        <w:t>mecC</w:t>
      </w:r>
      <w:r w:rsidR="00C77C35" w:rsidRPr="00D41E4D">
        <w:t xml:space="preserve"> genes</w:t>
      </w:r>
      <w:r w:rsidR="00783A50">
        <w:t xml:space="preserve"> encoding the </w:t>
      </w:r>
      <w:r w:rsidR="00783A50">
        <w:rPr>
          <w:rFonts w:cstheme="minorHAnsi"/>
        </w:rPr>
        <w:t>β</w:t>
      </w:r>
      <w:r w:rsidR="00783A50" w:rsidRPr="00D41E4D">
        <w:t>-lactamase</w:t>
      </w:r>
      <w:r w:rsidR="00783A50">
        <w:t xml:space="preserve"> gene</w:t>
      </w:r>
      <w:r w:rsidR="00C77C35" w:rsidRPr="00D41E4D">
        <w:t>.</w:t>
      </w:r>
      <w:r w:rsidR="00C77C35">
        <w:t xml:space="preserve"> </w:t>
      </w:r>
      <w:r w:rsidR="00962856">
        <w:t>Disagreements</w:t>
      </w:r>
      <w:r w:rsidR="00C77C35">
        <w:t xml:space="preserve"> </w:t>
      </w:r>
      <w:r w:rsidR="00962856">
        <w:t xml:space="preserve">have also been described </w:t>
      </w:r>
      <w:r w:rsidR="002305EE">
        <w:t>within</w:t>
      </w:r>
      <w:r w:rsidR="00C77C35">
        <w:t xml:space="preserve"> </w:t>
      </w:r>
      <w:r w:rsidR="00A14C08">
        <w:t xml:space="preserve">different </w:t>
      </w:r>
      <w:r w:rsidR="00C77C35">
        <w:t xml:space="preserve">methods of phenotypic determination of resistance for mastitis </w:t>
      </w:r>
      <w:r w:rsidR="006E3538">
        <w:t>pathogens</w:t>
      </w:r>
      <w:r w:rsidR="00C77C35">
        <w:t xml:space="preserve">. </w:t>
      </w:r>
      <w:r w:rsidR="00C77C35" w:rsidRPr="00A1750F">
        <w:rPr>
          <w:rFonts w:cstheme="minorHAnsi"/>
        </w:rPr>
        <w:t xml:space="preserve">A study comparing </w:t>
      </w:r>
      <w:r w:rsidR="00B37465">
        <w:rPr>
          <w:rFonts w:cstheme="minorHAnsi"/>
        </w:rPr>
        <w:t>commer</w:t>
      </w:r>
      <w:r w:rsidR="00994292">
        <w:rPr>
          <w:rFonts w:cstheme="minorHAnsi"/>
        </w:rPr>
        <w:t xml:space="preserve">cially-available </w:t>
      </w:r>
      <w:r w:rsidR="00C77C35" w:rsidRPr="00A1750F">
        <w:rPr>
          <w:rFonts w:cstheme="minorHAnsi"/>
        </w:rPr>
        <w:t xml:space="preserve">broth microdilution </w:t>
      </w:r>
      <w:r w:rsidR="00994292">
        <w:rPr>
          <w:rFonts w:cstheme="minorHAnsi"/>
        </w:rPr>
        <w:t xml:space="preserve">plates </w:t>
      </w:r>
      <w:r w:rsidR="00C77C35" w:rsidRPr="00A1750F">
        <w:rPr>
          <w:rFonts w:cstheme="minorHAnsi"/>
        </w:rPr>
        <w:t xml:space="preserve">(Sensititre Custom Plates) and agar disk diffusion for determining antimicrobial susceptibility of </w:t>
      </w:r>
      <w:r w:rsidR="00994292">
        <w:rPr>
          <w:rFonts w:cstheme="minorHAnsi"/>
        </w:rPr>
        <w:t xml:space="preserve">bovine IMI </w:t>
      </w:r>
      <w:r w:rsidR="00C77C35" w:rsidRPr="00A1750F">
        <w:rPr>
          <w:rFonts w:cstheme="minorHAnsi"/>
        </w:rPr>
        <w:t>isolates found fair agreement overall (80.7%) between the two methods, but this varied based on the particular bacterial-antimicrobial combination tested</w:t>
      </w:r>
      <w:r w:rsidR="00C77C35">
        <w:rPr>
          <w:rFonts w:cstheme="minorHAnsi"/>
        </w:rPr>
        <w:t xml:space="preserve"> </w:t>
      </w:r>
      <w:r w:rsidR="00C77C35">
        <w:rPr>
          <w:rFonts w:cstheme="minorHAnsi"/>
        </w:rPr>
        <w:fldChar w:fldCharType="begin">
          <w:fldData xml:space="preserve">PEVuZE5vdGU+PENpdGU+PEF1dGhvcj5QYWxsYWRpbmk8L0F1dGhvcj48WWVhcj4yMDIzPC9ZZWFy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</w:fldData>
        </w:fldChar>
      </w:r>
      <w:r w:rsidR="00C77C35">
        <w:rPr>
          <w:rFonts w:cstheme="minorHAnsi"/>
        </w:rPr>
        <w:instrText xml:space="preserve"> ADDIN EN.CITE </w:instrText>
      </w:r>
      <w:r w:rsidR="00C77C35">
        <w:rPr>
          <w:rFonts w:cstheme="minorHAnsi"/>
        </w:rPr>
        <w:fldChar w:fldCharType="begin">
          <w:fldData xml:space="preserve">PEVuZE5vdGU+PENpdGU+PEF1dGhvcj5QYWxsYWRpbmk8L0F1dGhvcj48WWVhcj4yMDIzPC9ZZWFy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</w:fldData>
        </w:fldChar>
      </w:r>
      <w:r w:rsidR="00C77C35">
        <w:rPr>
          <w:rFonts w:cstheme="minorHAnsi"/>
        </w:rPr>
        <w:instrText xml:space="preserve"> ADDIN EN.CITE.DATA </w:instrText>
      </w:r>
      <w:r w:rsidR="00C77C35">
        <w:rPr>
          <w:rFonts w:cstheme="minorHAnsi"/>
        </w:rPr>
      </w:r>
      <w:r w:rsidR="00C77C35">
        <w:rPr>
          <w:rFonts w:cstheme="minorHAnsi"/>
        </w:rPr>
        <w:fldChar w:fldCharType="end"/>
      </w:r>
      <w:r w:rsidR="00C77C35">
        <w:rPr>
          <w:rFonts w:cstheme="minorHAnsi"/>
        </w:rPr>
      </w:r>
      <w:r w:rsidR="00C77C35">
        <w:rPr>
          <w:rFonts w:cstheme="minorHAnsi"/>
        </w:rPr>
        <w:fldChar w:fldCharType="separate"/>
      </w:r>
      <w:r w:rsidR="00C77C35">
        <w:rPr>
          <w:rFonts w:cstheme="minorHAnsi"/>
          <w:noProof/>
        </w:rPr>
        <w:t>(Palladini et al., 2023)</w:t>
      </w:r>
      <w:r w:rsidR="00C77C35">
        <w:rPr>
          <w:rFonts w:cstheme="minorHAnsi"/>
        </w:rPr>
        <w:fldChar w:fldCharType="end"/>
      </w:r>
      <w:r w:rsidR="00C77C35" w:rsidRPr="00A1750F">
        <w:rPr>
          <w:rFonts w:cstheme="minorHAnsi"/>
        </w:rPr>
        <w:t>. No NAS</w:t>
      </w:r>
      <w:r w:rsidR="005B26C2">
        <w:rPr>
          <w:rFonts w:cstheme="minorHAnsi"/>
        </w:rPr>
        <w:t>M</w:t>
      </w:r>
      <w:r w:rsidR="00C77C35" w:rsidRPr="00A1750F">
        <w:rPr>
          <w:rFonts w:cstheme="minorHAnsi"/>
        </w:rPr>
        <w:t xml:space="preserve"> species were </w:t>
      </w:r>
      <w:r w:rsidR="00986815">
        <w:rPr>
          <w:rFonts w:cstheme="minorHAnsi"/>
        </w:rPr>
        <w:t>included</w:t>
      </w:r>
      <w:r w:rsidR="00C77C35" w:rsidRPr="00A1750F">
        <w:rPr>
          <w:rFonts w:cstheme="minorHAnsi"/>
        </w:rPr>
        <w:t xml:space="preserve">, but there was satisfactory agreement (89 to 100%) for </w:t>
      </w:r>
      <w:r w:rsidR="00C77C35" w:rsidRPr="00A1750F">
        <w:rPr>
          <w:rFonts w:cstheme="minorHAnsi"/>
          <w:i/>
          <w:iCs/>
        </w:rPr>
        <w:t>S. aureus</w:t>
      </w:r>
      <w:r w:rsidR="00C77C35" w:rsidRPr="00A1750F">
        <w:rPr>
          <w:rFonts w:cstheme="minorHAnsi"/>
        </w:rPr>
        <w:t xml:space="preserve"> and all antimicrobial agents tested.</w:t>
      </w:r>
      <w:r w:rsidR="00C77C35">
        <w:t xml:space="preserve"> </w:t>
      </w:r>
      <w:r w:rsidR="00C77C35" w:rsidRPr="00D41E4D">
        <w:rPr>
          <w:rFonts w:cstheme="minorHAnsi"/>
          <w:shd w:val="clear" w:color="auto" w:fill="FFFFFF"/>
        </w:rPr>
        <w:t>In a study comparing Sensititre (broth microdilution) and disk diffusion</w:t>
      </w:r>
      <w:r w:rsidR="00C77C35" w:rsidRPr="00D41E4D">
        <w:rPr>
          <w:rFonts w:cstheme="minorHAnsi"/>
        </w:rPr>
        <w:t xml:space="preserve"> for </w:t>
      </w:r>
      <w:r w:rsidR="00C77C35" w:rsidRPr="00D41E4D">
        <w:rPr>
          <w:rFonts w:cstheme="minorHAnsi"/>
          <w:shd w:val="clear" w:color="auto" w:fill="FFFFFF"/>
        </w:rPr>
        <w:t xml:space="preserve">determining </w:t>
      </w:r>
      <w:r w:rsidR="00164303">
        <w:rPr>
          <w:rFonts w:cstheme="minorHAnsi"/>
          <w:shd w:val="clear" w:color="auto" w:fill="FFFFFF"/>
        </w:rPr>
        <w:t>AMR</w:t>
      </w:r>
      <w:r w:rsidR="00C77C35" w:rsidRPr="00D41E4D">
        <w:rPr>
          <w:rFonts w:cstheme="minorHAnsi"/>
          <w:shd w:val="clear" w:color="auto" w:fill="FFFFFF"/>
        </w:rPr>
        <w:t xml:space="preserve"> </w:t>
      </w:r>
      <w:r w:rsidR="00CF6BD7">
        <w:rPr>
          <w:rFonts w:cstheme="minorHAnsi"/>
          <w:shd w:val="clear" w:color="auto" w:fill="FFFFFF"/>
        </w:rPr>
        <w:t>in</w:t>
      </w:r>
      <w:r w:rsidR="00C77C35" w:rsidRPr="00D41E4D">
        <w:rPr>
          <w:rFonts w:cstheme="minorHAnsi"/>
          <w:shd w:val="clear" w:color="auto" w:fill="FFFFFF"/>
        </w:rPr>
        <w:t xml:space="preserve"> clinical mastitis pathogens, agreement was good for most isolate-antimicrobial MIC combinations</w:t>
      </w:r>
      <w:r w:rsidR="00C77C35">
        <w:rPr>
          <w:rFonts w:cstheme="minorHAnsi"/>
          <w:shd w:val="clear" w:color="auto" w:fill="FFFFFF"/>
        </w:rPr>
        <w:t xml:space="preserve"> </w:t>
      </w:r>
      <w:r w:rsidR="00C77C35">
        <w:rPr>
          <w:rFonts w:cstheme="minorHAnsi"/>
          <w:shd w:val="clear" w:color="auto" w:fill="FFFFFF"/>
        </w:rPr>
        <w:fldChar w:fldCharType="begin"/>
      </w:r>
      <w:r w:rsidR="00C77C35">
        <w:rPr>
          <w:rFonts w:cstheme="minorHAnsi"/>
          <w:shd w:val="clear" w:color="auto" w:fill="FFFFFF"/>
        </w:rPr>
        <w:instrText xml:space="preserve"> ADDIN EN.CITE &lt;EndNote&gt;&lt;Cite&gt;&lt;Author&gt;Saini&lt;/Author&gt;&lt;Year&gt;2011&lt;/Year&gt;&lt;RecNum&gt;818&lt;/RecNum&gt;&lt;DisplayText&gt;(Saini et al., 2011)&lt;/DisplayText&gt;&lt;record&gt;&lt;rec-number&gt;818&lt;/rec-number&gt;&lt;foreign-keys&gt;&lt;key app="EN" db-id="pss5de0wasp2t9es5tu5evzpa2svsdrveax9" timestamp="1720820871"&gt;818&lt;/key&gt;&lt;/foreign-keys&gt;&lt;ref-type name="Journal Article"&gt;17&lt;/ref-type&gt;&lt;contributors&gt;&lt;authors&gt;&lt;author&gt;Saini, V.&lt;/author&gt;&lt;author&gt;Riekerink, R. G.&lt;/author&gt;&lt;author&gt;McClure, J. T.&lt;/author&gt;&lt;author&gt;Barkema, H. W.&lt;/author&gt;&lt;/authors&gt;&lt;/contributors&gt;&lt;auth-address&gt;Department of Production Animal Health, University of Calgary, 3330 Hospital Drive NW, Calgary, Alberta T2N 4N1, Canada. vsaini@ucalgary.ca&lt;/auth-address&gt;&lt;titles&gt;&lt;title&gt;Diagnostic accuracy assessment of Sensititre and agar disk diffusion for determining antimicrobial resistance profiles of bovine clinical mastitis pathogens&lt;/title&gt;&lt;secondary-title&gt;J Clin Microbiol&lt;/secondary-title&gt;&lt;/titles&gt;&lt;periodical&gt;&lt;full-title&gt;J Clin Microbiol&lt;/full-title&gt;&lt;/periodical&gt;&lt;pages&gt;1568-77&lt;/pages&gt;&lt;volume&gt;49&lt;/volume&gt;&lt;number&gt;4&lt;/number&gt;&lt;edition&gt;20110126&lt;/edition&gt;&lt;keywords&gt;&lt;keyword&gt;Animals&lt;/keyword&gt;&lt;keyword&gt;Anti-Bacterial Agents/*pharmacology&lt;/keyword&gt;&lt;keyword&gt;Bacteria/*drug effects/isolation &amp;amp; purification&lt;/keyword&gt;&lt;keyword&gt;Cattle&lt;/keyword&gt;&lt;keyword&gt;*Drug Resistance, Bacterial&lt;/keyword&gt;&lt;keyword&gt;Female&lt;/keyword&gt;&lt;keyword&gt;Mastitis, Bovine/*microbiology&lt;/keyword&gt;&lt;keyword&gt;Microbial Sensitivity Tests/methods&lt;/keyword&gt;&lt;/keywords&gt;&lt;dates&gt;&lt;year&gt;2011&lt;/year&gt;&lt;pub-dates&gt;&lt;date&gt;Apr&lt;/date&gt;&lt;/pub-dates&gt;&lt;/dates&gt;&lt;isbn&gt;0095-1137 (Print)&amp;#xD;0095-1137&lt;/isbn&gt;&lt;accession-num&gt;21270215&lt;/accession-num&gt;&lt;urls&gt;&lt;/urls&gt;&lt;custom2&gt;PMC3122827&lt;/custom2&gt;&lt;electronic-resource-num&gt;10.1128/jcm.02209-10&lt;/electronic-resource-num&gt;&lt;remote-database-provider&gt;NLM&lt;/remote-database-provider&gt;&lt;language&gt;eng&lt;/language&gt;&lt;/record&gt;&lt;/Cite&gt;&lt;/EndNote&gt;</w:instrText>
      </w:r>
      <w:r w:rsidR="00C77C35">
        <w:rPr>
          <w:rFonts w:cstheme="minorHAnsi"/>
          <w:shd w:val="clear" w:color="auto" w:fill="FFFFFF"/>
        </w:rPr>
        <w:fldChar w:fldCharType="separate"/>
      </w:r>
      <w:r w:rsidR="00C77C35">
        <w:rPr>
          <w:rFonts w:cstheme="minorHAnsi"/>
          <w:noProof/>
          <w:shd w:val="clear" w:color="auto" w:fill="FFFFFF"/>
        </w:rPr>
        <w:t>(Saini et al., 2011)</w:t>
      </w:r>
      <w:r w:rsidR="00C77C35">
        <w:rPr>
          <w:rFonts w:cstheme="minorHAnsi"/>
          <w:shd w:val="clear" w:color="auto" w:fill="FFFFFF"/>
        </w:rPr>
        <w:fldChar w:fldCharType="end"/>
      </w:r>
      <w:r w:rsidR="00C77C35" w:rsidRPr="00D41E4D">
        <w:rPr>
          <w:rFonts w:cstheme="minorHAnsi"/>
          <w:shd w:val="clear" w:color="auto" w:fill="FFFFFF"/>
        </w:rPr>
        <w:t xml:space="preserve">. An important </w:t>
      </w:r>
      <w:r w:rsidR="00FE41BD">
        <w:rPr>
          <w:rFonts w:cstheme="minorHAnsi"/>
          <w:shd w:val="clear" w:color="auto" w:fill="FFFFFF"/>
        </w:rPr>
        <w:t>exception to this</w:t>
      </w:r>
      <w:r w:rsidR="00C77C35" w:rsidRPr="00D41E4D">
        <w:rPr>
          <w:rFonts w:cstheme="minorHAnsi"/>
          <w:shd w:val="clear" w:color="auto" w:fill="FFFFFF"/>
        </w:rPr>
        <w:t xml:space="preserve"> was that diagnostic accuracy was low </w:t>
      </w:r>
      <w:r w:rsidR="00453AF1">
        <w:rPr>
          <w:rFonts w:cstheme="minorHAnsi"/>
          <w:shd w:val="clear" w:color="auto" w:fill="FFFFFF"/>
        </w:rPr>
        <w:t xml:space="preserve">when </w:t>
      </w:r>
      <w:r w:rsidR="00C77C35" w:rsidRPr="00D41E4D">
        <w:rPr>
          <w:rFonts w:cstheme="minorHAnsi"/>
          <w:i/>
          <w:iCs/>
          <w:shd w:val="clear" w:color="auto" w:fill="FFFFFF"/>
        </w:rPr>
        <w:t>S. aureus</w:t>
      </w:r>
      <w:r w:rsidR="00D068BE">
        <w:rPr>
          <w:rFonts w:cstheme="minorHAnsi"/>
          <w:shd w:val="clear" w:color="auto" w:fill="FFFFFF"/>
        </w:rPr>
        <w:t xml:space="preserve"> was tested against both </w:t>
      </w:r>
      <w:r w:rsidR="00C77C35" w:rsidRPr="00D41E4D">
        <w:rPr>
          <w:rFonts w:cstheme="minorHAnsi"/>
          <w:shd w:val="clear" w:color="auto" w:fill="FFFFFF"/>
        </w:rPr>
        <w:t>ceftiofur</w:t>
      </w:r>
      <w:r w:rsidR="00D068BE">
        <w:rPr>
          <w:rFonts w:cstheme="minorHAnsi"/>
          <w:shd w:val="clear" w:color="auto" w:fill="FFFFFF"/>
        </w:rPr>
        <w:t xml:space="preserve"> and </w:t>
      </w:r>
      <w:r w:rsidR="00C77C35" w:rsidRPr="00D41E4D">
        <w:rPr>
          <w:rFonts w:cstheme="minorHAnsi"/>
          <w:shd w:val="clear" w:color="auto" w:fill="FFFFFF"/>
        </w:rPr>
        <w:t xml:space="preserve">oxacillin </w:t>
      </w:r>
      <w:r w:rsidR="003F0706">
        <w:rPr>
          <w:rFonts w:cstheme="minorHAnsi"/>
          <w:shd w:val="clear" w:color="auto" w:fill="FFFFFF"/>
        </w:rPr>
        <w:t>using</w:t>
      </w:r>
      <w:r w:rsidR="00C77C35" w:rsidRPr="00D41E4D">
        <w:rPr>
          <w:rFonts w:cstheme="minorHAnsi"/>
          <w:shd w:val="clear" w:color="auto" w:fill="FFFFFF"/>
        </w:rPr>
        <w:t xml:space="preserve"> either method. </w:t>
      </w:r>
      <w:r w:rsidR="00C77C35">
        <w:t>L</w:t>
      </w:r>
      <w:r w:rsidR="00C77C35" w:rsidRPr="00D41E4D">
        <w:t xml:space="preserve">ow correlation </w:t>
      </w:r>
      <w:r w:rsidR="00C77C35">
        <w:t xml:space="preserve">was also found </w:t>
      </w:r>
      <w:r w:rsidR="00DF7061">
        <w:t xml:space="preserve">when </w:t>
      </w:r>
      <w:r w:rsidR="00C77C35" w:rsidRPr="00D41E4D">
        <w:rPr>
          <w:i/>
          <w:iCs/>
        </w:rPr>
        <w:t>S. aureus</w:t>
      </w:r>
      <w:r w:rsidR="00DF7061">
        <w:t xml:space="preserve"> was tested against</w:t>
      </w:r>
      <w:r w:rsidR="00C77C35" w:rsidRPr="00D41E4D">
        <w:t xml:space="preserve"> erythromycin and neomycin </w:t>
      </w:r>
      <w:r w:rsidR="00C77C35">
        <w:rPr>
          <w:rFonts w:cstheme="minorHAnsi"/>
          <w:shd w:val="clear" w:color="auto" w:fill="FFFFFF"/>
        </w:rPr>
        <w:t>in another</w:t>
      </w:r>
      <w:r w:rsidR="00C77C35" w:rsidRPr="00D41E4D">
        <w:rPr>
          <w:rFonts w:cstheme="minorHAnsi"/>
          <w:shd w:val="clear" w:color="auto" w:fill="FFFFFF"/>
        </w:rPr>
        <w:t xml:space="preserve"> </w:t>
      </w:r>
      <w:r w:rsidR="00C77C35" w:rsidRPr="00D41E4D">
        <w:t xml:space="preserve">study comparing </w:t>
      </w:r>
      <w:r w:rsidR="00E93114">
        <w:t xml:space="preserve">2 </w:t>
      </w:r>
      <w:r w:rsidR="00C77C35" w:rsidRPr="00D41E4D">
        <w:t>dilution methods to determine MIC and disk diffusion diameters for mastitis</w:t>
      </w:r>
      <w:r w:rsidR="005D16D4">
        <w:t>-associated</w:t>
      </w:r>
      <w:r w:rsidR="00C77C35" w:rsidRPr="00D41E4D">
        <w:t xml:space="preserve"> isolates </w:t>
      </w:r>
      <w:r w:rsidR="00C77C35" w:rsidRPr="00D41E4D">
        <w:fldChar w:fldCharType="begin">
          <w:fldData xml:space="preserve">PEVuZE5vdGU+PENpdGU+PEF1dGhvcj5LbGVtZW50PC9BdXRob3I+PFllYXI+MjAwNTwvWWVhcj48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==
</w:fldData>
        </w:fldChar>
      </w:r>
      <w:r w:rsidR="00C77C35" w:rsidRPr="00D41E4D">
        <w:instrText xml:space="preserve"> ADDIN EN.CITE </w:instrText>
      </w:r>
      <w:r w:rsidR="00C77C35" w:rsidRPr="00D41E4D">
        <w:fldChar w:fldCharType="begin">
          <w:fldData xml:space="preserve">PEVuZE5vdGU+PENpdGU+PEF1dGhvcj5LbGVtZW50PC9BdXRob3I+PFllYXI+MjAwNTwvWWVhcj48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==
</w:fldData>
        </w:fldChar>
      </w:r>
      <w:r w:rsidR="00C77C35" w:rsidRPr="00D41E4D">
        <w:instrText xml:space="preserve"> ADDIN EN.CITE.DATA </w:instrText>
      </w:r>
      <w:r w:rsidR="00C77C35" w:rsidRPr="00D41E4D">
        <w:fldChar w:fldCharType="end"/>
      </w:r>
      <w:r w:rsidR="00C77C35" w:rsidRPr="00D41E4D">
        <w:fldChar w:fldCharType="separate"/>
      </w:r>
      <w:r w:rsidR="00C77C35" w:rsidRPr="00D41E4D">
        <w:rPr>
          <w:noProof/>
        </w:rPr>
        <w:t>(Klement et al., 2005)</w:t>
      </w:r>
      <w:r w:rsidR="00C77C35" w:rsidRPr="00D41E4D">
        <w:fldChar w:fldCharType="end"/>
      </w:r>
      <w:r w:rsidR="00577067">
        <w:t>. Further complicating comparison of AMR</w:t>
      </w:r>
      <w:r w:rsidR="00F53425">
        <w:t xml:space="preserve"> profiles</w:t>
      </w:r>
      <w:r w:rsidR="00577067">
        <w:t xml:space="preserve"> between studies</w:t>
      </w:r>
      <w:r w:rsidR="003238CF">
        <w:t xml:space="preserve"> is </w:t>
      </w:r>
      <w:r w:rsidR="0070600E">
        <w:t>shifting</w:t>
      </w:r>
      <w:r w:rsidR="003238CF">
        <w:t xml:space="preserve"> criteria for classifying </w:t>
      </w:r>
      <w:r w:rsidR="00950517">
        <w:t>an isolate as susceptible or resistant</w:t>
      </w:r>
      <w:r w:rsidR="003B6DAC">
        <w:t>.</w:t>
      </w:r>
      <w:r w:rsidR="00950517">
        <w:t xml:space="preserve"> </w:t>
      </w:r>
      <w:r w:rsidR="003B6DAC">
        <w:t>B</w:t>
      </w:r>
      <w:r w:rsidR="00577067" w:rsidRPr="00577067">
        <w:t xml:space="preserve">reakpoints </w:t>
      </w:r>
      <w:r w:rsidR="00950517">
        <w:t>for a</w:t>
      </w:r>
      <w:r w:rsidR="00577067" w:rsidRPr="00577067">
        <w:t xml:space="preserve">ntimicrobial </w:t>
      </w:r>
      <w:r w:rsidR="00950517">
        <w:t>s</w:t>
      </w:r>
      <w:r w:rsidR="00577067" w:rsidRPr="00577067">
        <w:t xml:space="preserve">usceptibility </w:t>
      </w:r>
      <w:r w:rsidR="00950517">
        <w:t>t</w:t>
      </w:r>
      <w:r w:rsidR="00577067" w:rsidRPr="00577067">
        <w:t>esting</w:t>
      </w:r>
      <w:r w:rsidR="00950517">
        <w:t xml:space="preserve"> are updated </w:t>
      </w:r>
      <w:r w:rsidR="0070600E">
        <w:t xml:space="preserve">every few years, and multiple </w:t>
      </w:r>
      <w:r w:rsidR="00D44E9B">
        <w:t xml:space="preserve">conflicting standards </w:t>
      </w:r>
      <w:r w:rsidR="00F33889">
        <w:t xml:space="preserve">exist </w:t>
      </w:r>
      <w:r w:rsidR="00D44E9B">
        <w:t>for categorization of resistant or susceptible bacteria</w:t>
      </w:r>
      <w:r w:rsidR="00CF22EE">
        <w:t xml:space="preserve"> </w:t>
      </w:r>
      <w:r w:rsidR="00781AD8">
        <w:t xml:space="preserve">which are </w:t>
      </w:r>
      <w:r w:rsidR="00CF22EE">
        <w:t xml:space="preserve">dependent on geographical location </w:t>
      </w:r>
      <w:r w:rsidR="006F374D">
        <w:t>(</w:t>
      </w:r>
      <w:r w:rsidR="006F374D" w:rsidRPr="006F374D">
        <w:t>Clinical &amp; Laboratory Standards Institute</w:t>
      </w:r>
      <w:r w:rsidR="006F374D">
        <w:t xml:space="preserve">, CLSI; </w:t>
      </w:r>
      <w:r w:rsidR="0082240A">
        <w:t>European Committee on Antimicrobial Susceptibility Testing, EUCAST).</w:t>
      </w:r>
    </w:p>
    <w:p w14:paraId="0401684E" w14:textId="6B00A755" w:rsidR="0025554A" w:rsidRPr="00BB7818" w:rsidRDefault="00C77C35" w:rsidP="00227C7A">
      <w:pPr>
        <w:ind w:firstLine="360"/>
      </w:pPr>
      <w:r>
        <w:t xml:space="preserve">Difference in sampling scheme </w:t>
      </w:r>
      <w:r w:rsidR="00517DEF">
        <w:t>for</w:t>
      </w:r>
      <w:r>
        <w:t xml:space="preserve"> studies collecting milk from </w:t>
      </w:r>
      <w:r w:rsidR="00341B98">
        <w:t xml:space="preserve">individual </w:t>
      </w:r>
      <w:r>
        <w:t xml:space="preserve">cows will affect </w:t>
      </w:r>
      <w:r w:rsidR="00341B98">
        <w:t xml:space="preserve">observed </w:t>
      </w:r>
      <w:r w:rsidR="00430541">
        <w:t xml:space="preserve">prevalence </w:t>
      </w:r>
      <w:r w:rsidR="00477040">
        <w:t xml:space="preserve">of </w:t>
      </w:r>
      <w:r>
        <w:t xml:space="preserve">resistance in bacteria isolated from samples. Within the studies summarized in </w:t>
      </w:r>
      <w:r w:rsidR="007E56CF">
        <w:t>this review</w:t>
      </w:r>
      <w:r>
        <w:t>, sampling strateg</w:t>
      </w:r>
      <w:r w:rsidR="00341B98">
        <w:t>ies</w:t>
      </w:r>
      <w:r>
        <w:t xml:space="preserve"> for quartermilk and criteria for cow inclusion vary widely. Some studies included sampled cows in a herd at random or without using any specific criteria </w:t>
      </w:r>
      <w:r>
        <w:fldChar w:fldCharType="begin">
          <w:fldData xml:space="preserve">PEVuZE5vdGU+PENpdGU+PEF1dGhvcj5UaWtvZnNreTwvQXV0aG9yPjxZZWFyPjIwMDM8L1llYXI+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UaWtvZnNreTwvQXV0aG9yPjxZZWFyPjIwMDM8L1llYXI+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Tikofsky et al., 2003; Bombyk et al., 2008; Garmo et al., 2010)</w:t>
      </w:r>
      <w:r>
        <w:fldChar w:fldCharType="end"/>
      </w:r>
      <w:r>
        <w:t xml:space="preserve">, while others used </w:t>
      </w:r>
      <w:r w:rsidR="00894CFB">
        <w:t>the California Mastitis test (</w:t>
      </w:r>
      <w:r>
        <w:t>CMT</w:t>
      </w:r>
      <w:r w:rsidR="00894CFB">
        <w:t>)</w:t>
      </w:r>
      <w:r>
        <w:t xml:space="preserve"> to selectively sample cows with </w:t>
      </w:r>
      <w:r w:rsidR="008B3A4A">
        <w:t xml:space="preserve">evidence of </w:t>
      </w:r>
      <w:r w:rsidR="0067496D">
        <w:t>extant</w:t>
      </w:r>
      <w:r w:rsidR="008B3A4A">
        <w:t xml:space="preserve"> </w:t>
      </w:r>
      <w:r>
        <w:t xml:space="preserve">mastitis </w:t>
      </w:r>
      <w:r>
        <w:fldChar w:fldCharType="begin">
          <w:fldData xml:space="preserve">PEVuZE5vdGU+PENpdGU+PEF1dGhvcj5CdXNhdG88L0F1dGhvcj48WWVhcj4yMDAwPC9ZZWFyPjxS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CdXNhdG88L0F1dGhvcj48WWVhcj4yMDAwPC9ZZWFyPjxS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Busato et al., 2000; Roesch et al., 2006)</w:t>
      </w:r>
      <w:r>
        <w:fldChar w:fldCharType="end"/>
      </w:r>
      <w:r>
        <w:t xml:space="preserve">. Bennedsgard et al. (2006) used a specific set of criteria in order to maximize their chances of sampling cows with </w:t>
      </w:r>
      <w:r>
        <w:rPr>
          <w:i/>
          <w:iCs/>
        </w:rPr>
        <w:t xml:space="preserve">S. aureus </w:t>
      </w:r>
      <w:r w:rsidR="00D613FB">
        <w:t>IMI</w:t>
      </w:r>
      <w:r w:rsidR="00B035C6">
        <w:t xml:space="preserve"> specifically</w:t>
      </w:r>
      <w:r>
        <w:t xml:space="preserve">, while others sampled </w:t>
      </w:r>
      <w:r w:rsidR="00B035C6">
        <w:t xml:space="preserve">only </w:t>
      </w:r>
      <w:r>
        <w:t xml:space="preserve">multiparous cows in the herd </w:t>
      </w:r>
      <w:r>
        <w:fldChar w:fldCharType="begin">
          <w:fldData xml:space="preserve">PEVuZE5vdGU+PENpdGU+PEF1dGhvcj5Qb2w8L0F1dGhvcj48WWVhcj4yMDA3PC9ZZWFyPjxSZWNO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</w:fldData>
        </w:fldChar>
      </w:r>
      <w:r>
        <w:instrText xml:space="preserve"> ADDIN EN.CITE </w:instrText>
      </w:r>
      <w:r>
        <w:fldChar w:fldCharType="begin">
          <w:fldData xml:space="preserve">PEVuZE5vdGU+PENpdGU+PEF1dGhvcj5Qb2w8L0F1dGhvcj48WWVhcj4yMDA3PC9ZZWFyPjxSZWNO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</w:fldData>
        </w:fldChar>
      </w:r>
      <w:r>
        <w:instrText xml:space="preserve"> ADDIN EN.CITE.DATA </w:instrText>
      </w:r>
      <w:r>
        <w:fldChar w:fldCharType="end"/>
      </w:r>
      <w:r>
        <w:fldChar w:fldCharType="separate"/>
      </w:r>
      <w:r>
        <w:rPr>
          <w:noProof/>
        </w:rPr>
        <w:t>(Pol and Ruegg, 2007a; McDougall et al., 2021)</w:t>
      </w:r>
      <w:r>
        <w:fldChar w:fldCharType="end"/>
      </w:r>
      <w:r>
        <w:t xml:space="preserve">. Sampling multiparous cows </w:t>
      </w:r>
      <w:r w:rsidR="00B035C6">
        <w:t>exclusively increases the likelihood</w:t>
      </w:r>
      <w:r>
        <w:t xml:space="preserve"> samples collected wi</w:t>
      </w:r>
      <w:r w:rsidR="00B035C6">
        <w:t>ll have</w:t>
      </w:r>
      <w:r>
        <w:t xml:space="preserve"> an </w:t>
      </w:r>
      <w:r w:rsidR="00D613FB">
        <w:t>IMI</w:t>
      </w:r>
      <w:r>
        <w:t xml:space="preserve">, as increasing parity is a risk factor for mastitis generally </w:t>
      </w:r>
      <w:r>
        <w:fldChar w:fldCharType="begin">
          <w:fldData xml:space="preserve">PEVuZE5vdGU+PENpdGU+PEF1dGhvcj5CYXJrZW1hPC9BdXRob3I+PFllYXI+MTk5ODwvWWVhcj48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CYXJrZW1hPC9BdXRob3I+PFllYXI+MTk5ODwvWWVhcj48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</w:fldData>
        </w:fldChar>
      </w:r>
      <w:r>
        <w:instrText xml:space="preserve"> ADDIN EN.CITE.DATA </w:instrText>
      </w:r>
      <w:r>
        <w:fldChar w:fldCharType="end"/>
      </w:r>
      <w:r>
        <w:fldChar w:fldCharType="separate"/>
      </w:r>
      <w:r>
        <w:rPr>
          <w:noProof/>
        </w:rPr>
        <w:t>(Barkema et al., 1998; Busato et al., 2000)</w:t>
      </w:r>
      <w:r>
        <w:fldChar w:fldCharType="end"/>
      </w:r>
      <w:r>
        <w:t xml:space="preserve"> and </w:t>
      </w:r>
      <w:r w:rsidR="00D613FB">
        <w:t>IMI</w:t>
      </w:r>
      <w:r>
        <w:t xml:space="preserve"> with </w:t>
      </w:r>
      <w:r>
        <w:rPr>
          <w:i/>
          <w:iCs/>
        </w:rPr>
        <w:t xml:space="preserve">S. aureus </w:t>
      </w:r>
      <w:r>
        <w:t xml:space="preserve">specifically </w:t>
      </w:r>
      <w:r w:rsidRPr="00154AE5">
        <w:fldChar w:fldCharType="begin">
          <w:fldData xml:space="preserve">PEVuZE5vdGU+PENpdGU+PEF1dGhvcj5UZW5oYWdlbjwvQXV0aG9yPjxZZWFyPjIwMDY8L1llYXI+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</w:fldData>
        </w:fldChar>
      </w:r>
      <w:r>
        <w:instrText xml:space="preserve"> ADDIN EN.CITE </w:instrText>
      </w:r>
      <w:r>
        <w:fldChar w:fldCharType="begin">
          <w:fldData xml:space="preserve">PEVuZE5vdGU+PENpdGU+PEF1dGhvcj5UZW5oYWdlbjwvQXV0aG9yPjxZZWFyPjIwMDY8L1llYXI+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</w:fldData>
        </w:fldChar>
      </w:r>
      <w:r>
        <w:instrText xml:space="preserve"> ADDIN EN.CITE.DATA </w:instrText>
      </w:r>
      <w:r>
        <w:fldChar w:fldCharType="end"/>
      </w:r>
      <w:r w:rsidRPr="00154AE5">
        <w:fldChar w:fldCharType="separate"/>
      </w:r>
      <w:r>
        <w:rPr>
          <w:noProof/>
        </w:rPr>
        <w:t>(Zadoks et al., 2001; Tenhagen et al., 2006)</w:t>
      </w:r>
      <w:r w:rsidRPr="00154AE5">
        <w:fldChar w:fldCharType="end"/>
      </w:r>
      <w:r>
        <w:t xml:space="preserve">. </w:t>
      </w:r>
      <w:r w:rsidR="00E62402">
        <w:t>The likelihood of different</w:t>
      </w:r>
      <w:r>
        <w:t xml:space="preserve"> NASM species </w:t>
      </w:r>
      <w:r w:rsidR="00D613FB">
        <w:t xml:space="preserve">causing IMI </w:t>
      </w:r>
      <w:r>
        <w:t>varies by parity</w:t>
      </w:r>
      <w:r w:rsidR="00AA7F4C">
        <w:t>, and resistance patterns are species-specific for NASM</w:t>
      </w:r>
      <w:r>
        <w:t xml:space="preserve"> (see below)</w:t>
      </w:r>
      <w:r w:rsidR="008F6E40">
        <w:t>. Therefore,</w:t>
      </w:r>
      <w:r>
        <w:t xml:space="preserve"> sampling multiparous cows </w:t>
      </w:r>
      <w:r w:rsidR="00BA5B6F">
        <w:t>exclusively</w:t>
      </w:r>
      <w:r>
        <w:t xml:space="preserve"> will bias which species are included and thereby the resistance profiles of mastitis pathogens described</w:t>
      </w:r>
      <w:r w:rsidR="00696E24">
        <w:t>.</w:t>
      </w:r>
      <w:r w:rsidR="005121E9">
        <w:t xml:space="preserve"> </w:t>
      </w:r>
      <w:r w:rsidR="00F17B03">
        <w:t>A</w:t>
      </w:r>
      <w:r w:rsidR="005121E9">
        <w:t xml:space="preserve"> further</w:t>
      </w:r>
      <w:r w:rsidR="00F17B03">
        <w:t xml:space="preserve"> consideration</w:t>
      </w:r>
      <w:r w:rsidR="00C968AF">
        <w:t xml:space="preserve"> </w:t>
      </w:r>
      <w:r w:rsidR="00F17B03">
        <w:t xml:space="preserve">is </w:t>
      </w:r>
      <w:r w:rsidR="0004322E">
        <w:t>whether</w:t>
      </w:r>
      <w:r w:rsidR="00222546">
        <w:t xml:space="preserve"> the bacteria</w:t>
      </w:r>
      <w:r w:rsidR="005121E9">
        <w:t xml:space="preserve"> included</w:t>
      </w:r>
      <w:r w:rsidR="00222546">
        <w:t xml:space="preserve"> were associated with cases of subclinical mastitis, clinical mastitis, or both</w:t>
      </w:r>
      <w:r w:rsidR="000E15E2">
        <w:t xml:space="preserve">. </w:t>
      </w:r>
      <w:r w:rsidR="009B59C5">
        <w:t xml:space="preserve">AMR </w:t>
      </w:r>
      <w:r w:rsidR="00E84736">
        <w:t>has been shown to be</w:t>
      </w:r>
      <w:r w:rsidR="009B59C5">
        <w:t xml:space="preserve"> more prevalent in NASM isolates associated with clinical </w:t>
      </w:r>
      <w:r w:rsidR="00B27056">
        <w:t>vs. subclinical mastitis</w:t>
      </w:r>
      <w:r w:rsidR="0054581D">
        <w:t xml:space="preserve">, </w:t>
      </w:r>
      <w:r w:rsidR="0002542F">
        <w:t xml:space="preserve">so </w:t>
      </w:r>
      <w:r w:rsidR="00501216">
        <w:t xml:space="preserve">inclusion criteria </w:t>
      </w:r>
      <w:r w:rsidR="0002542F">
        <w:t>around sample type</w:t>
      </w:r>
      <w:r w:rsidR="00501216">
        <w:t xml:space="preserve"> will affect the observed AMR prevalence</w:t>
      </w:r>
      <w:r w:rsidR="00BC01B5">
        <w:t>.</w:t>
      </w:r>
      <w:r w:rsidR="00B27056">
        <w:t xml:space="preserve"> </w:t>
      </w:r>
      <w:r w:rsidR="00BC01B5">
        <w:t xml:space="preserve">Oxacillin resistance was more frequent in clinical mastitis isolates (56.5%) </w:t>
      </w:r>
      <w:r w:rsidR="00A83132">
        <w:t>vs.</w:t>
      </w:r>
      <w:r w:rsidR="00BC01B5">
        <w:t xml:space="preserve"> subclinical mastitis isolates (43.9%</w:t>
      </w:r>
      <w:r w:rsidR="00D041C7">
        <w:t>; Frey et al., 2013),</w:t>
      </w:r>
      <w:r w:rsidR="00A42447">
        <w:t xml:space="preserve"> </w:t>
      </w:r>
      <w:r w:rsidR="00A42447">
        <w:rPr>
          <w:rFonts w:cstheme="minorHAnsi"/>
        </w:rPr>
        <w:t>β</w:t>
      </w:r>
      <w:r w:rsidR="00A42447">
        <w:t xml:space="preserve">-lactamase production was more common in subclinical vs. clinical cases </w:t>
      </w:r>
      <w:r w:rsidR="00A42447">
        <w:fldChar w:fldCharType="begin"/>
      </w:r>
      <w:r w:rsidR="00A42447">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A42447">
        <w:fldChar w:fldCharType="separate"/>
      </w:r>
      <w:r w:rsidR="00A42447">
        <w:rPr>
          <w:noProof/>
        </w:rPr>
        <w:t>(Persson Waller et al., 2011)</w:t>
      </w:r>
      <w:r w:rsidR="00A42447">
        <w:fldChar w:fldCharType="end"/>
      </w:r>
      <w:r w:rsidR="00734723">
        <w:t>, and</w:t>
      </w:r>
      <w:r w:rsidR="008C14D2">
        <w:t xml:space="preserve"> </w:t>
      </w:r>
      <w:r w:rsidR="00FC5EB2">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00FC5EB2">
        <w:instrText xml:space="preserve"> ADDIN EN.CITE </w:instrText>
      </w:r>
      <w:r w:rsidR="00FC5EB2">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00FC5EB2">
        <w:instrText xml:space="preserve"> ADDIN EN.CITE.DATA </w:instrText>
      </w:r>
      <w:r w:rsidR="00FC5EB2">
        <w:fldChar w:fldCharType="end"/>
      </w:r>
      <w:r w:rsidR="00FC5EB2">
        <w:fldChar w:fldCharType="separate"/>
      </w:r>
      <w:r w:rsidR="00FC5EB2">
        <w:rPr>
          <w:noProof/>
        </w:rPr>
        <w:t>Wuytack et al. (2020)</w:t>
      </w:r>
      <w:r w:rsidR="00FC5EB2">
        <w:fldChar w:fldCharType="end"/>
      </w:r>
      <w:r w:rsidR="00FC5EB2">
        <w:t xml:space="preserve"> found carriage of the resistance gene </w:t>
      </w:r>
      <w:r w:rsidR="00FC5EB2">
        <w:rPr>
          <w:i/>
          <w:iCs/>
        </w:rPr>
        <w:t>mecA</w:t>
      </w:r>
      <w:r w:rsidR="00FC5EB2">
        <w:t xml:space="preserve"> </w:t>
      </w:r>
      <w:r w:rsidR="00945406">
        <w:t>was proportionately higher in</w:t>
      </w:r>
      <w:r w:rsidR="00FC5EB2">
        <w:t xml:space="preserve"> NASM isolates causing clinical vs. subclinical infection. </w:t>
      </w:r>
      <w:r w:rsidR="00F503BE">
        <w:t>However</w:t>
      </w:r>
      <w:r w:rsidR="008C14D2">
        <w:t xml:space="preserve">, </w:t>
      </w:r>
      <w:r w:rsidR="000910F0">
        <w:t>as</w:t>
      </w:r>
      <w:r w:rsidR="008A65DC">
        <w:t xml:space="preserve"> </w:t>
      </w:r>
      <w:r w:rsidR="00FE45ED">
        <w:t xml:space="preserve">certain </w:t>
      </w:r>
      <w:r w:rsidR="00AD25CD">
        <w:t>NASM are more likely to be associated with clinical mastitis vs. subclinical mastitis</w:t>
      </w:r>
      <w:r w:rsidR="00CC58F9">
        <w:t xml:space="preserve"> and vice versa</w:t>
      </w:r>
      <w:r w:rsidR="00E93C52" w:rsidRPr="00E93C52">
        <w:t xml:space="preserve"> (Persson Waller et al., 2011</w:t>
      </w:r>
      <w:r w:rsidR="00E93C52">
        <w:t xml:space="preserve">; although, see </w:t>
      </w:r>
      <w:r w:rsidR="00E93C52">
        <w:fldChar w:fldCharType="begin">
          <w:fldData xml:space="preserve">PEVuZE5vdGU+PENpdGUgRXhjbHVkZUF1dGg9IjEiIEV4Y2x1ZGVZZWFyPSIxIiBIaWRkZW49IjEi
PjxBdXRob3I+Q29uZGFzPC9BdXRob3I+PFllYXI+MjAxNzwvWWVhcj48UmVjTnVtPjEyPC9SZWNO
dW0+PHJlY29yZD48cmVjLW51bWJlcj4xMjwvcmVjLW51bWJlcj48Zm9yZWlnbi1rZXlzPjxrZXkg
YXBwPSJFTiIgZGItaWQ9InBzczVkZTB3YXNwMnQ5ZXM1dHU1ZXZ6cGEyc3ZzZHJ2ZWF4OSIgdGlt
ZXN0YW1wPSIxNjE5NDU4NTAxIj4xMj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Sb3ksIEouIFAuPC9hdXRob3I+PGF1dGhvcj5LZWVmZSwgRy4gUC48L2F1
dGhvcj48YXV0aG9yPkRlVnJpZXMsIFQuIEouPC9hdXRob3I+PGF1dGhvcj5NaWRkbGV0b24sIEou
IFIuPC9hdXRob3I+PGF1dGhvcj5EdWZvdXIsIFMuPC9hdXRob3I+PGF1dGhvcj5CYXJrZW1hLCBI
LiBXLjwvYXV0aG9yPjwvYXV0aG9ycz48L2NvbnRyaWJ1dG9ycz48YXV0aC1hZGRyZXNzPk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JiN4RDtDYW5hZGlhbiBC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</w:fldData>
        </w:fldChar>
      </w:r>
      <w:r w:rsidR="00E93C52">
        <w:instrText xml:space="preserve"> ADDIN EN.CITE </w:instrText>
      </w:r>
      <w:r w:rsidR="00E93C52">
        <w:fldChar w:fldCharType="begin">
          <w:fldData xml:space="preserve">PEVuZE5vdGU+PENpdGUgRXhjbHVkZUF1dGg9IjEiIEV4Y2x1ZGVZZWFyPSIxIiBIaWRkZW49IjEi
PjxBdXRob3I+Q29uZGFzPC9BdXRob3I+PFllYXI+MjAxNzwvWWVhcj48UmVjTnVtPjEyPC9SZWNO
dW0+PHJlY29yZD48cmVjLW51bWJlcj4xMjwvcmVjLW51bWJlcj48Zm9yZWlnbi1rZXlzPjxrZXkg
YXBwPSJFTiIgZGItaWQ9InBzczVkZTB3YXNwMnQ5ZXM1dHU1ZXZ6cGEyc3ZzZHJ2ZWF4OSIgdGlt
ZXN0YW1wPSIxNjE5NDU4NTAxIj4xMj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Sb3ksIEouIFAuPC9hdXRob3I+PGF1dGhvcj5LZWVmZSwgRy4gUC48L2F1
dGhvcj48YXV0aG9yPkRlVnJpZXMsIFQuIEouPC9hdXRob3I+PGF1dGhvcj5NaWRkbGV0b24sIEou
IFIuPC9hdXRob3I+PGF1dGhvcj5EdWZvdXIsIFMuPC9hdXRob3I+PGF1dGhvcj5CYXJrZW1hLCBI
LiBXLjwvYXV0aG9yPjwvYXV0aG9ycz48L2NvbnRyaWJ1dG9ycz48YXV0aC1hZGRyZXNzPk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JiN4RDtDYW5hZGlhbiBC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</w:fldData>
        </w:fldChar>
      </w:r>
      <w:r w:rsidR="00E93C52">
        <w:instrText xml:space="preserve"> ADDIN EN.CITE.DATA </w:instrText>
      </w:r>
      <w:r w:rsidR="00E93C52">
        <w:fldChar w:fldCharType="end"/>
      </w:r>
      <w:r w:rsidR="00000000">
        <w:fldChar w:fldCharType="separate"/>
      </w:r>
      <w:r w:rsidR="00E93C52">
        <w:fldChar w:fldCharType="end"/>
      </w:r>
      <w:r w:rsidR="00E93C52">
        <w:t>Condas et al., 2017</w:t>
      </w:r>
      <w:r w:rsidR="00AE6C8A">
        <w:t>b</w:t>
      </w:r>
      <w:r w:rsidR="00E93C52" w:rsidRPr="00E93C52">
        <w:t>)</w:t>
      </w:r>
      <w:r w:rsidR="00C06567">
        <w:t xml:space="preserve"> </w:t>
      </w:r>
      <w:r w:rsidR="000910F0">
        <w:t>and resistance patterns</w:t>
      </w:r>
      <w:r w:rsidR="008E14C1">
        <w:t xml:space="preserve"> of NASM are species-specific</w:t>
      </w:r>
      <w:r w:rsidR="003E11F0">
        <w:t xml:space="preserve"> (see below)</w:t>
      </w:r>
      <w:r w:rsidR="008E14C1">
        <w:t xml:space="preserve">, </w:t>
      </w:r>
      <w:r w:rsidR="0004716B">
        <w:t>th</w:t>
      </w:r>
      <w:r w:rsidR="00520A69">
        <w:t>is observed</w:t>
      </w:r>
      <w:r w:rsidR="0004716B">
        <w:t xml:space="preserve"> </w:t>
      </w:r>
      <w:r w:rsidR="008E14C1">
        <w:t xml:space="preserve">difference in AMR prevalence </w:t>
      </w:r>
      <w:r w:rsidR="0004716B">
        <w:t>between</w:t>
      </w:r>
      <w:r w:rsidR="008E14C1">
        <w:t xml:space="preserve"> </w:t>
      </w:r>
      <w:r w:rsidR="00E370BB">
        <w:t>sample</w:t>
      </w:r>
      <w:r w:rsidR="00520A69">
        <w:t xml:space="preserve"> type</w:t>
      </w:r>
      <w:r w:rsidR="00E370BB">
        <w:t xml:space="preserve"> </w:t>
      </w:r>
      <w:r w:rsidR="0004716B">
        <w:t>may ultimately</w:t>
      </w:r>
      <w:r w:rsidR="00E93C52">
        <w:t xml:space="preserve"> </w:t>
      </w:r>
      <w:r w:rsidR="00BF18B8">
        <w:t xml:space="preserve">result </w:t>
      </w:r>
      <w:r w:rsidR="0028236C">
        <w:t>from</w:t>
      </w:r>
      <w:r w:rsidR="008E14C1">
        <w:t xml:space="preserve"> </w:t>
      </w:r>
      <w:r w:rsidR="0004716B">
        <w:t xml:space="preserve">species </w:t>
      </w:r>
      <w:r w:rsidR="008E14C1">
        <w:t xml:space="preserve">differences </w:t>
      </w:r>
      <w:r w:rsidR="00490593">
        <w:t>between the 2 categories</w:t>
      </w:r>
      <w:r w:rsidR="008E14C1">
        <w:t>.</w:t>
      </w:r>
      <w:r w:rsidR="006F7DD6">
        <w:t xml:space="preserve"> </w:t>
      </w:r>
      <w:r w:rsidR="00775E27">
        <w:t xml:space="preserve">In Persson Waller et al. (2011), </w:t>
      </w:r>
      <w:r w:rsidRPr="00775E27">
        <w:rPr>
          <w:i/>
          <w:iCs/>
        </w:rPr>
        <w:t>S. epidermidis</w:t>
      </w:r>
      <w:r>
        <w:t xml:space="preserve"> </w:t>
      </w:r>
      <w:r w:rsidR="00201847">
        <w:t xml:space="preserve">and </w:t>
      </w:r>
      <w:r w:rsidR="00201847">
        <w:rPr>
          <w:i/>
          <w:iCs/>
        </w:rPr>
        <w:t xml:space="preserve">S. saprophyticus </w:t>
      </w:r>
      <w:r w:rsidR="00201847">
        <w:t>were</w:t>
      </w:r>
      <w:r>
        <w:t xml:space="preserve"> more prevalent in subclinical </w:t>
      </w:r>
      <w:r w:rsidR="00C36C77">
        <w:t>vs.</w:t>
      </w:r>
      <w:r>
        <w:t xml:space="preserve"> clinical mastitis, while </w:t>
      </w:r>
      <w:r w:rsidRPr="00775E27">
        <w:rPr>
          <w:i/>
          <w:iCs/>
        </w:rPr>
        <w:t>S</w:t>
      </w:r>
      <w:r w:rsidR="00201847">
        <w:rPr>
          <w:i/>
          <w:iCs/>
        </w:rPr>
        <w:t>.</w:t>
      </w:r>
      <w:r w:rsidRPr="00775E27">
        <w:rPr>
          <w:i/>
          <w:iCs/>
        </w:rPr>
        <w:t xml:space="preserve"> hyicus</w:t>
      </w:r>
      <w:r>
        <w:t xml:space="preserve"> was more common in clinical </w:t>
      </w:r>
      <w:r>
        <w:lastRenderedPageBreak/>
        <w:t>mastitis. The</w:t>
      </w:r>
      <w:r w:rsidR="00D65032">
        <w:t xml:space="preserve"> authors </w:t>
      </w:r>
      <w:r w:rsidR="00BF512C">
        <w:t xml:space="preserve">attribute </w:t>
      </w:r>
      <w:r>
        <w:t>the higher proportion of penicillin resistance in subclinical isolates to the high prevalence of</w:t>
      </w:r>
      <w:r w:rsidRPr="00AD1B2F">
        <w:rPr>
          <w:i/>
          <w:iCs/>
        </w:rPr>
        <w:t xml:space="preserve"> S. epidermidis </w:t>
      </w:r>
      <w:r w:rsidR="00BF5F63">
        <w:t xml:space="preserve">and </w:t>
      </w:r>
      <w:r w:rsidR="00BF5F63">
        <w:rPr>
          <w:i/>
          <w:iCs/>
        </w:rPr>
        <w:t xml:space="preserve">S. saprophyticus </w:t>
      </w:r>
      <w:r>
        <w:t xml:space="preserve">in </w:t>
      </w:r>
      <w:r w:rsidR="00FE71DA">
        <w:t>these</w:t>
      </w:r>
      <w:r w:rsidR="00AD1B2F">
        <w:t xml:space="preserve"> samples, </w:t>
      </w:r>
      <w:r w:rsidR="000C6EC8">
        <w:t xml:space="preserve">as these species demonstrated </w:t>
      </w:r>
      <w:r w:rsidR="00121CC6">
        <w:t xml:space="preserve">significantly more penicillin resistance </w:t>
      </w:r>
      <w:r w:rsidR="00FE71DA">
        <w:t xml:space="preserve">when </w:t>
      </w:r>
      <w:r w:rsidR="00541130">
        <w:t>compared with</w:t>
      </w:r>
      <w:r w:rsidR="00121CC6">
        <w:t xml:space="preserve"> other NASM.</w:t>
      </w:r>
      <w:r w:rsidR="00EA7777">
        <w:t xml:space="preserve"> Further support that </w:t>
      </w:r>
      <w:r w:rsidR="00170F1D">
        <w:t>differences in AMR for NASM associated with clinical vs. subclinical</w:t>
      </w:r>
      <w:r w:rsidR="009116DB">
        <w:t xml:space="preserve"> mastitis is </w:t>
      </w:r>
      <w:r w:rsidR="007E45B9">
        <w:t xml:space="preserve">primarily </w:t>
      </w:r>
      <w:r w:rsidR="009116DB">
        <w:t xml:space="preserve">a result of species differences is found in Naushad et al. (2018). </w:t>
      </w:r>
      <w:r w:rsidR="00891F88">
        <w:t xml:space="preserve">In their analyses of </w:t>
      </w:r>
      <w:r w:rsidR="0018332E">
        <w:t xml:space="preserve">328 </w:t>
      </w:r>
      <w:r w:rsidR="009C039A">
        <w:t xml:space="preserve">NASM isolates from </w:t>
      </w:r>
      <w:r w:rsidR="005E4F74">
        <w:t xml:space="preserve">samples with </w:t>
      </w:r>
      <w:r w:rsidR="009C039A">
        <w:t xml:space="preserve">subclinical mastitis </w:t>
      </w:r>
      <w:r w:rsidR="0018332E">
        <w:t>and 57 isolates from clinical mastitis,</w:t>
      </w:r>
      <w:r w:rsidR="009C039A">
        <w:t xml:space="preserve"> </w:t>
      </w:r>
      <w:r w:rsidR="004D6F2B">
        <w:t>within the same species</w:t>
      </w:r>
      <w:r>
        <w:t>, no significant differences</w:t>
      </w:r>
      <w:r w:rsidR="004D6F2B">
        <w:t xml:space="preserve"> existed</w:t>
      </w:r>
      <w:r>
        <w:t xml:space="preserve"> in the prevalence of drug-specific AMR or resistance determinants when contrasting the two </w:t>
      </w:r>
      <w:r w:rsidR="00800CFC">
        <w:t>sample types</w:t>
      </w:r>
      <w:r w:rsidR="004D6F2B">
        <w:t>.</w:t>
      </w:r>
      <w:r w:rsidR="003664C9">
        <w:t xml:space="preserve"> </w:t>
      </w:r>
    </w:p>
    <w:p w14:paraId="11B7716F" w14:textId="77777777" w:rsidR="00AB6FAC" w:rsidRPr="003D4A61" w:rsidRDefault="00AB6FAC" w:rsidP="00E64934">
      <w:pPr>
        <w:rPr>
          <w:rFonts w:cstheme="minorHAnsi"/>
          <w:color w:val="808080" w:themeColor="background1" w:themeShade="80"/>
        </w:rPr>
      </w:pPr>
    </w:p>
    <w:p w14:paraId="2CF951A1" w14:textId="371A150D" w:rsidR="008E1668" w:rsidRPr="002719EE" w:rsidRDefault="002719EE" w:rsidP="00E64934">
      <w:pPr>
        <w:rPr>
          <w:rFonts w:cstheme="minorHAnsi"/>
          <w:b/>
          <w:bCs/>
          <w:i/>
          <w:iCs/>
          <w:color w:val="00B0F0"/>
        </w:rPr>
      </w:pPr>
      <w:r>
        <w:rPr>
          <w:rFonts w:cstheme="minorHAnsi"/>
          <w:b/>
          <w:bCs/>
          <w:i/>
          <w:iCs/>
          <w:color w:val="00B0F0"/>
        </w:rPr>
        <w:t>Summary of studies describing AMR of staphylococci from conventional vs. organic dairies</w:t>
      </w:r>
    </w:p>
    <w:p w14:paraId="0D241299" w14:textId="3687F0B6" w:rsidR="0023002F" w:rsidRDefault="003F5ED5" w:rsidP="001C5D1F">
      <w:pPr>
        <w:ind w:firstLine="360"/>
      </w:pPr>
      <w:r>
        <w:t>N</w:t>
      </w:r>
      <w:r w:rsidR="0023002F">
        <w:t xml:space="preserve">omenclature for the group of staphylococci causing </w:t>
      </w:r>
      <w:r w:rsidR="00AF64EF">
        <w:t xml:space="preserve">bovine </w:t>
      </w:r>
      <w:r w:rsidR="0023002F">
        <w:t xml:space="preserve">IMI excluding </w:t>
      </w:r>
      <w:r w:rsidR="0023002F">
        <w:rPr>
          <w:i/>
          <w:iCs/>
        </w:rPr>
        <w:t xml:space="preserve">S. </w:t>
      </w:r>
      <w:r w:rsidR="0023002F" w:rsidRPr="00CD1845">
        <w:rPr>
          <w:i/>
          <w:iCs/>
        </w:rPr>
        <w:t>aureus</w:t>
      </w:r>
      <w:r w:rsidR="0023002F" w:rsidRPr="00CD1845">
        <w:t xml:space="preserve"> </w:t>
      </w:r>
      <w:r w:rsidR="0023002F">
        <w:t xml:space="preserve">has shifted over the past few decades, as both phylogeny and techniques </w:t>
      </w:r>
      <w:r w:rsidR="00DF7967">
        <w:t xml:space="preserve">for species-level identification </w:t>
      </w:r>
      <w:r w:rsidR="0023002F">
        <w:t>have evolved. Some species which had been previously identified as staphylococci were recognized more recently as belonging instead to a closely related genus (</w:t>
      </w:r>
      <w:r w:rsidR="0023002F">
        <w:rPr>
          <w:i/>
          <w:iCs/>
        </w:rPr>
        <w:t>Mammaliicoccus</w:t>
      </w:r>
      <w:r w:rsidR="0023002F">
        <w:t xml:space="preserve">), and identification methods beyond </w:t>
      </w:r>
      <w:r w:rsidR="00BD65BC">
        <w:t>a</w:t>
      </w:r>
      <w:r w:rsidR="0023002F">
        <w:t xml:space="preserve"> coagulase test have become more widely used. Although NASM is used throughout the rest of the review, the t</w:t>
      </w:r>
      <w:r w:rsidR="0023002F" w:rsidRPr="008A3054">
        <w:t>erminology used</w:t>
      </w:r>
      <w:r w:rsidR="00601974">
        <w:t xml:space="preserve"> below</w:t>
      </w:r>
      <w:r w:rsidR="0023002F">
        <w:t xml:space="preserve"> when referring to results of a specific study</w:t>
      </w:r>
      <w:r w:rsidR="0023002F" w:rsidRPr="008A3054">
        <w:t xml:space="preserve"> is consistent with authors’ language and groupings of organisms</w:t>
      </w:r>
      <w:r w:rsidR="0023002F">
        <w:t xml:space="preserve"> (e.g., “coagulase-negative staphylococci,” or “CNS;” “non-</w:t>
      </w:r>
      <w:r w:rsidR="0023002F" w:rsidRPr="00E12089">
        <w:rPr>
          <w:i/>
          <w:iCs/>
        </w:rPr>
        <w:t>aureus</w:t>
      </w:r>
      <w:r w:rsidR="0023002F">
        <w:t xml:space="preserve"> staphylococci,” or “NAS”)</w:t>
      </w:r>
      <w:r w:rsidR="00601974">
        <w:t>. This decision was made</w:t>
      </w:r>
      <w:r w:rsidR="0023002F">
        <w:t xml:space="preserve"> in an attempt to be consistent with the</w:t>
      </w:r>
      <w:r w:rsidR="0015420A">
        <w:t xml:space="preserve"> original authors’</w:t>
      </w:r>
      <w:r w:rsidR="00837710">
        <w:t xml:space="preserve"> contemporary</w:t>
      </w:r>
      <w:r w:rsidR="0023002F">
        <w:t xml:space="preserve"> understanding of phylogeny and methodology. </w:t>
      </w:r>
    </w:p>
    <w:p w14:paraId="333E10B4" w14:textId="0FEC294E" w:rsidR="00CA61AC" w:rsidRPr="003D4A61" w:rsidRDefault="00C05914" w:rsidP="001C5D1F">
      <w:pPr>
        <w:ind w:firstLine="360"/>
        <w:rPr>
          <w:rFonts w:cstheme="minorHAnsi"/>
        </w:rPr>
      </w:pPr>
      <w:r w:rsidRPr="003D4A61">
        <w:rPr>
          <w:rFonts w:cstheme="minorHAnsi"/>
        </w:rPr>
        <w:t xml:space="preserve">Overall, studies comparing </w:t>
      </w:r>
      <w:r w:rsidR="00164303">
        <w:rPr>
          <w:rFonts w:cstheme="minorHAnsi"/>
        </w:rPr>
        <w:t>AMR</w:t>
      </w:r>
      <w:r w:rsidRPr="003D4A61">
        <w:rPr>
          <w:rFonts w:cstheme="minorHAnsi"/>
        </w:rPr>
        <w:t xml:space="preserve"> of </w:t>
      </w:r>
      <w:r w:rsidR="00D72095">
        <w:rPr>
          <w:rFonts w:cstheme="minorHAnsi"/>
        </w:rPr>
        <w:t xml:space="preserve">mastitis-associated </w:t>
      </w:r>
      <w:r w:rsidRPr="003D4A61">
        <w:rPr>
          <w:rFonts w:cstheme="minorHAnsi"/>
        </w:rPr>
        <w:t xml:space="preserve">staphylococci between herds under organic management and herds managed conventionally find either no difference or </w:t>
      </w:r>
      <w:r w:rsidR="00BF1C71">
        <w:rPr>
          <w:rFonts w:cstheme="minorHAnsi"/>
        </w:rPr>
        <w:t xml:space="preserve">that </w:t>
      </w:r>
      <w:r w:rsidR="00BF1C71" w:rsidRPr="003D4A61">
        <w:rPr>
          <w:rFonts w:cstheme="minorHAnsi"/>
        </w:rPr>
        <w:t xml:space="preserve">isolates originating </w:t>
      </w:r>
      <w:r w:rsidR="00BF1C71">
        <w:rPr>
          <w:rFonts w:cstheme="minorHAnsi"/>
        </w:rPr>
        <w:t>from</w:t>
      </w:r>
      <w:r w:rsidR="00BF1C71" w:rsidRPr="003D4A61">
        <w:rPr>
          <w:rFonts w:cstheme="minorHAnsi"/>
        </w:rPr>
        <w:t xml:space="preserve"> organic farms </w:t>
      </w:r>
      <w:r w:rsidR="00BF1C71">
        <w:rPr>
          <w:rFonts w:cstheme="minorHAnsi"/>
        </w:rPr>
        <w:t xml:space="preserve">exhibit slightly </w:t>
      </w:r>
      <w:r w:rsidRPr="003D4A61">
        <w:rPr>
          <w:rFonts w:cstheme="minorHAnsi"/>
        </w:rPr>
        <w:t>more susceptibility (Table</w:t>
      </w:r>
      <w:r w:rsidR="00163153">
        <w:rPr>
          <w:rFonts w:cstheme="minorHAnsi"/>
        </w:rPr>
        <w:t xml:space="preserve"> 1</w:t>
      </w:r>
      <w:r w:rsidRPr="003D4A61">
        <w:rPr>
          <w:rFonts w:cstheme="minorHAnsi"/>
        </w:rPr>
        <w:t xml:space="preserve">). However, these studies vary widely in their approach to exploring this question, primarily in number of isolates included and herds sampled, as well as approach to statistical analysis. </w:t>
      </w:r>
      <w:r w:rsidR="00FE1CD0" w:rsidRPr="003D4A61">
        <w:rPr>
          <w:rFonts w:cstheme="minorHAnsi"/>
        </w:rPr>
        <w:t>In a descriptive study</w:t>
      </w:r>
      <w:r w:rsidR="006C03AC" w:rsidRPr="003D4A61">
        <w:rPr>
          <w:rFonts w:cstheme="minorHAnsi"/>
        </w:rPr>
        <w:t xml:space="preserve"> from Switzerland, </w:t>
      </w:r>
      <w:r w:rsidR="00023C8D" w:rsidRPr="003D4A61">
        <w:rPr>
          <w:rFonts w:cstheme="minorHAnsi"/>
        </w:rPr>
        <w:fldChar w:fldCharType="begin"/>
      </w:r>
      <w:r w:rsidR="00023C8D" w:rsidRPr="003D4A61">
        <w:rPr>
          <w:rFonts w:cstheme="minorHAnsi"/>
        </w:rPr>
        <w:instrText xml:space="preserve"> ADDIN EN.CITE &lt;EndNote&gt;&lt;Cite AuthorYear="1"&gt;&lt;Author&gt;Busato&lt;/Author&gt;&lt;Year&gt;2000&lt;/Year&gt;&lt;RecNum&gt;775&lt;/RecNum&gt;&lt;DisplayText&gt;Busato et al. (2000)&lt;/DisplayText&gt;&lt;record&gt;&lt;rec-number&gt;775&lt;/rec-number&gt;&lt;foreign-keys&gt;&lt;key app="EN" db-id="pss5de0wasp2t9es5tu5evzpa2svsdrveax9" timestamp="1720361665"&gt;775&lt;/key&gt;&lt;/foreign-keys&gt;&lt;ref-type name="Journal Article"&gt;17&lt;/ref-type&gt;&lt;contributors&gt;&lt;authors&gt;&lt;author&gt;Busato, A.&lt;/author&gt;&lt;author&gt;Trachsel, P.&lt;/author&gt;&lt;author&gt;Schällibaum, M.&lt;/author&gt;&lt;author&gt;Blum, J. W.&lt;/author&gt;&lt;/authors&gt;&lt;/contributors&gt;&lt;auth-address&gt;Faculty of Veterinary Medicine, Institute of Animal Breeding, University of Berne, Bremgartenstrasse 109a, CH-3012, Berne, Switzerland.&lt;/auth-address&gt;&lt;titles&gt;&lt;title&gt;Udder health and risk factors for subclinical mastitis in organic dairy farms in Switzerland&lt;/title&gt;&lt;secondary-title&gt;Prev Vet Med&lt;/secondary-title&gt;&lt;/titles&gt;&lt;periodical&gt;&lt;full-title&gt;Prev Vet Med&lt;/full-title&gt;&lt;/periodical&gt;&lt;pages&gt;205-20&lt;/pages&gt;&lt;volume&gt;44&lt;/volume&gt;&lt;number&gt;3-4&lt;/number&gt;&lt;keywords&gt;&lt;keyword&gt;Animal Husbandry&lt;/keyword&gt;&lt;keyword&gt;Animals&lt;/keyword&gt;&lt;keyword&gt;Bacterial Infections/veterinary&lt;/keyword&gt;&lt;keyword&gt;Cattle&lt;/keyword&gt;&lt;keyword&gt;Drug Resistance, Microbial&lt;/keyword&gt;&lt;keyword&gt;Female&lt;/keyword&gt;&lt;keyword&gt;Mammary Glands, Animal/*pathology&lt;/keyword&gt;&lt;keyword&gt;Mastitis, Bovine/epidemiology/*etiology/pathology&lt;/keyword&gt;&lt;keyword&gt;Milk/microbiology&lt;/keyword&gt;&lt;keyword&gt;Prevalence&lt;/keyword&gt;&lt;keyword&gt;Risk Factors&lt;/keyword&gt;&lt;keyword&gt;Switzerland/epidemiology&lt;/keyword&gt;&lt;/keywords&gt;&lt;dates&gt;&lt;year&gt;2000&lt;/year&gt;&lt;pub-dates&gt;&lt;date&gt;Apr 28&lt;/date&gt;&lt;/pub-dates&gt;&lt;/dates&gt;&lt;isbn&gt;0167-5877 (Print)&amp;#xD;0167-5877&lt;/isbn&gt;&lt;accession-num&gt;10760403&lt;/accession-num&gt;&lt;urls&gt;&lt;/urls&gt;&lt;electronic-resource-num&gt;10.1016/s0167-5877(00)00104-5&lt;/electronic-resource-num&gt;&lt;remote-database-provider&gt;NLM&lt;/remote-database-provider&gt;&lt;language&gt;eng&lt;/language&gt;&lt;/record&gt;&lt;/Cite&gt;&lt;/EndNote&gt;</w:instrText>
      </w:r>
      <w:r w:rsidR="00023C8D" w:rsidRPr="003D4A61">
        <w:rPr>
          <w:rFonts w:cstheme="minorHAnsi"/>
        </w:rPr>
        <w:fldChar w:fldCharType="separate"/>
      </w:r>
      <w:r w:rsidR="00023C8D" w:rsidRPr="003D4A61">
        <w:rPr>
          <w:rFonts w:cstheme="minorHAnsi"/>
          <w:noProof/>
        </w:rPr>
        <w:t>Busato et al. (2000)</w:t>
      </w:r>
      <w:r w:rsidR="00023C8D" w:rsidRPr="003D4A61">
        <w:rPr>
          <w:rFonts w:cstheme="minorHAnsi"/>
        </w:rPr>
        <w:fldChar w:fldCharType="end"/>
      </w:r>
      <w:r w:rsidR="00023C8D" w:rsidRPr="003D4A61">
        <w:rPr>
          <w:rFonts w:cstheme="minorHAnsi"/>
        </w:rPr>
        <w:t xml:space="preserve"> </w:t>
      </w:r>
      <w:r w:rsidR="0080047D" w:rsidRPr="003D4A61">
        <w:rPr>
          <w:rFonts w:cstheme="minorHAnsi"/>
        </w:rPr>
        <w:t xml:space="preserve">found that </w:t>
      </w:r>
      <w:r w:rsidR="001228B9" w:rsidRPr="003D4A61">
        <w:rPr>
          <w:rFonts w:cstheme="minorHAnsi"/>
        </w:rPr>
        <w:t>the proportion</w:t>
      </w:r>
      <w:r w:rsidR="00DB3712">
        <w:rPr>
          <w:rFonts w:cstheme="minorHAnsi"/>
        </w:rPr>
        <w:t>s</w:t>
      </w:r>
      <w:r w:rsidR="001228B9" w:rsidRPr="003D4A61">
        <w:rPr>
          <w:rFonts w:cstheme="minorHAnsi"/>
        </w:rPr>
        <w:t xml:space="preserve"> of </w:t>
      </w:r>
      <w:r w:rsidR="001228B9" w:rsidRPr="003D4A61">
        <w:rPr>
          <w:rFonts w:cstheme="minorHAnsi"/>
          <w:i/>
          <w:iCs/>
        </w:rPr>
        <w:t>S. aureus</w:t>
      </w:r>
      <w:r w:rsidR="001228B9" w:rsidRPr="003D4A61">
        <w:rPr>
          <w:rFonts w:cstheme="minorHAnsi"/>
        </w:rPr>
        <w:t xml:space="preserve"> isolates from </w:t>
      </w:r>
      <w:r w:rsidR="003C4BED" w:rsidRPr="003D4A61">
        <w:rPr>
          <w:rFonts w:cstheme="minorHAnsi"/>
        </w:rPr>
        <w:t>organic</w:t>
      </w:r>
      <w:r w:rsidR="001228B9" w:rsidRPr="003D4A61">
        <w:rPr>
          <w:rFonts w:cstheme="minorHAnsi"/>
        </w:rPr>
        <w:t xml:space="preserve"> herds</w:t>
      </w:r>
      <w:r w:rsidR="003D0C25">
        <w:rPr>
          <w:rFonts w:cstheme="minorHAnsi"/>
        </w:rPr>
        <w:t xml:space="preserve"> (ORG)</w:t>
      </w:r>
      <w:r w:rsidR="001228B9" w:rsidRPr="003D4A61">
        <w:rPr>
          <w:rFonts w:cstheme="minorHAnsi"/>
        </w:rPr>
        <w:t xml:space="preserve"> resistant to different antimicrobials </w:t>
      </w:r>
      <w:r w:rsidR="008352E8" w:rsidRPr="003D4A61">
        <w:rPr>
          <w:rFonts w:cstheme="minorHAnsi"/>
        </w:rPr>
        <w:t>w</w:t>
      </w:r>
      <w:r w:rsidR="00DB3712">
        <w:rPr>
          <w:rFonts w:cstheme="minorHAnsi"/>
        </w:rPr>
        <w:t>ere</w:t>
      </w:r>
      <w:r w:rsidR="001228B9" w:rsidRPr="003D4A61">
        <w:rPr>
          <w:rFonts w:cstheme="minorHAnsi"/>
        </w:rPr>
        <w:t xml:space="preserve"> </w:t>
      </w:r>
      <w:r w:rsidR="00C538D7">
        <w:rPr>
          <w:rFonts w:cstheme="minorHAnsi"/>
        </w:rPr>
        <w:t>equivalent</w:t>
      </w:r>
      <w:r w:rsidR="001228B9" w:rsidRPr="003D4A61">
        <w:rPr>
          <w:rFonts w:cstheme="minorHAnsi"/>
        </w:rPr>
        <w:t xml:space="preserve"> to those from </w:t>
      </w:r>
      <w:r w:rsidR="00386476" w:rsidRPr="003D4A61">
        <w:rPr>
          <w:rFonts w:cstheme="minorHAnsi"/>
        </w:rPr>
        <w:t>conventional</w:t>
      </w:r>
      <w:r w:rsidR="001228B9" w:rsidRPr="003D4A61">
        <w:rPr>
          <w:rFonts w:cstheme="minorHAnsi"/>
        </w:rPr>
        <w:t xml:space="preserve"> herds</w:t>
      </w:r>
      <w:r w:rsidR="003D0C25">
        <w:rPr>
          <w:rFonts w:cstheme="minorHAnsi"/>
        </w:rPr>
        <w:t xml:space="preserve"> (CON)</w:t>
      </w:r>
      <w:r w:rsidR="00386476" w:rsidRPr="003D4A61">
        <w:rPr>
          <w:rFonts w:cstheme="minorHAnsi"/>
        </w:rPr>
        <w:t>. Similarly, the proportion</w:t>
      </w:r>
      <w:r w:rsidR="00DB3712">
        <w:rPr>
          <w:rFonts w:cstheme="minorHAnsi"/>
        </w:rPr>
        <w:t>s</w:t>
      </w:r>
      <w:r w:rsidR="00386476" w:rsidRPr="003D4A61">
        <w:rPr>
          <w:rFonts w:cstheme="minorHAnsi"/>
        </w:rPr>
        <w:t xml:space="preserve"> of resistant isolates of CNS w</w:t>
      </w:r>
      <w:r w:rsidR="00DB3712">
        <w:rPr>
          <w:rFonts w:cstheme="minorHAnsi"/>
        </w:rPr>
        <w:t>ere</w:t>
      </w:r>
      <w:r w:rsidR="00A5482E" w:rsidRPr="003D4A61">
        <w:rPr>
          <w:rFonts w:cstheme="minorHAnsi"/>
        </w:rPr>
        <w:t xml:space="preserve"> comparable between the two systems, with the exception of a numerically higher proportion resistant to rifamyin from organic herds</w:t>
      </w:r>
      <w:r w:rsidR="00BF2EBF" w:rsidRPr="003D4A61">
        <w:rPr>
          <w:rFonts w:cstheme="minorHAnsi"/>
        </w:rPr>
        <w:t xml:space="preserve">. </w:t>
      </w:r>
      <w:r w:rsidR="00E546FE" w:rsidRPr="003D4A61">
        <w:rPr>
          <w:rFonts w:cstheme="minorHAnsi"/>
        </w:rPr>
        <w:t>A limitation of this study is that the d</w:t>
      </w:r>
      <w:r w:rsidR="0080047D" w:rsidRPr="003D4A61">
        <w:rPr>
          <w:rFonts w:cstheme="minorHAnsi"/>
        </w:rPr>
        <w:t xml:space="preserve">ata describing </w:t>
      </w:r>
      <w:r w:rsidR="00FA0C70">
        <w:rPr>
          <w:rFonts w:cstheme="minorHAnsi"/>
        </w:rPr>
        <w:t>susceptibility</w:t>
      </w:r>
      <w:r w:rsidR="0080047D" w:rsidRPr="003D4A61">
        <w:rPr>
          <w:rFonts w:cstheme="minorHAnsi"/>
        </w:rPr>
        <w:t xml:space="preserve"> of staphylococci from </w:t>
      </w:r>
      <w:r w:rsidR="00E546FE" w:rsidRPr="003D4A61">
        <w:rPr>
          <w:rFonts w:cstheme="minorHAnsi"/>
        </w:rPr>
        <w:t xml:space="preserve">conventional </w:t>
      </w:r>
      <w:r w:rsidR="0080047D" w:rsidRPr="003D4A61">
        <w:rPr>
          <w:rFonts w:cstheme="minorHAnsi"/>
        </w:rPr>
        <w:t xml:space="preserve">herds </w:t>
      </w:r>
      <w:r w:rsidR="00E546FE" w:rsidRPr="003D4A61">
        <w:rPr>
          <w:rFonts w:cstheme="minorHAnsi"/>
        </w:rPr>
        <w:t>was</w:t>
      </w:r>
      <w:r w:rsidR="0080047D" w:rsidRPr="003D4A61">
        <w:rPr>
          <w:rFonts w:cstheme="minorHAnsi"/>
        </w:rPr>
        <w:t xml:space="preserve"> from a previously unpublished survey by the authors</w:t>
      </w:r>
      <w:r w:rsidR="00E546FE" w:rsidRPr="003D4A61">
        <w:rPr>
          <w:rFonts w:cstheme="minorHAnsi"/>
        </w:rPr>
        <w:t>, and not contemporaneous with analysis of the organic isolates</w:t>
      </w:r>
      <w:r w:rsidR="0080047D" w:rsidRPr="003D4A61">
        <w:rPr>
          <w:rFonts w:cstheme="minorHAnsi"/>
        </w:rPr>
        <w:t>.</w:t>
      </w:r>
      <w:r w:rsidR="00B32556" w:rsidRPr="003D4A61">
        <w:rPr>
          <w:rFonts w:cstheme="minorHAnsi"/>
        </w:rPr>
        <w:t xml:space="preserve"> In another descriptive study</w:t>
      </w:r>
      <w:r w:rsidR="002C3D68" w:rsidRPr="003D4A61">
        <w:rPr>
          <w:rFonts w:cstheme="minorHAnsi"/>
        </w:rPr>
        <w:t xml:space="preserve">, researchers in Norway </w:t>
      </w:r>
      <w:r w:rsidR="002C3D68" w:rsidRPr="003D4A61">
        <w:rPr>
          <w:rFonts w:cstheme="minorHAnsi"/>
        </w:rPr>
        <w:fldChar w:fldCharType="begin"/>
      </w:r>
      <w:r w:rsidR="002C3D68" w:rsidRPr="003D4A61">
        <w:rPr>
          <w:rFonts w:cstheme="minorHAnsi"/>
        </w:rPr>
        <w:instrText xml:space="preserve"> ADDIN EN.CITE &lt;EndNote&gt;&lt;Cite&gt;&lt;Author&gt;Garmo&lt;/Author&gt;&lt;Year&gt;2010&lt;/Year&gt;&lt;RecNum&gt;784&lt;/RecNum&gt;&lt;DisplayText&gt;(Garmo et al., 2010)&lt;/DisplayText&gt;&lt;record&gt;&lt;rec-number&gt;784&lt;/rec-number&gt;&lt;foreign-keys&gt;&lt;key app="EN" db-id="pss5de0wasp2t9es5tu5evzpa2svsdrveax9" timestamp="1720362072"&gt;784&lt;/key&gt;&lt;/foreign-keys&gt;&lt;ref-type name="Journal Article"&gt;17&lt;/ref-type&gt;&lt;contributors&gt;&lt;authors&gt;&lt;author&gt;Garmo, Randi T.&lt;/author&gt;&lt;author&gt;Waage, Steinar&lt;/author&gt;&lt;author&gt;Sviland, Ståle&lt;/author&gt;&lt;author&gt;Henriksen, Britt If&lt;/author&gt;&lt;author&gt;Østerå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pages&gt;11&lt;/pages&gt;&lt;volume&gt;52&lt;/volume&gt;&lt;number&gt;1&lt;/number&gt;&lt;dates&gt;&lt;year&gt;2010&lt;/year&gt;&lt;/dates&gt;&lt;publisher&gt;Springer Science and Business Media LLC&lt;/publisher&gt;&lt;isbn&gt;1751-0147&lt;/isbn&gt;&lt;urls&gt;&lt;related-urls&gt;&lt;url&gt;https://dx.doi.org/10.1186/1751-0147-52-11&lt;/url&gt;&lt;/related-urls&gt;&lt;/urls&gt;&lt;electronic-resource-num&gt;10.1186/1751-0147-52-11&lt;/electronic-resource-num&gt;&lt;/record&gt;&lt;/Cite&gt;&lt;/EndNote&gt;</w:instrText>
      </w:r>
      <w:r w:rsidR="002C3D68" w:rsidRPr="003D4A61">
        <w:rPr>
          <w:rFonts w:cstheme="minorHAnsi"/>
        </w:rPr>
        <w:fldChar w:fldCharType="separate"/>
      </w:r>
      <w:r w:rsidR="002C3D68" w:rsidRPr="003D4A61">
        <w:rPr>
          <w:rFonts w:cstheme="minorHAnsi"/>
          <w:noProof/>
        </w:rPr>
        <w:t>(Garmo et al., 2010)</w:t>
      </w:r>
      <w:r w:rsidR="002C3D68" w:rsidRPr="003D4A61">
        <w:rPr>
          <w:rFonts w:cstheme="minorHAnsi"/>
        </w:rPr>
        <w:fldChar w:fldCharType="end"/>
      </w:r>
      <w:r w:rsidR="002C3D68" w:rsidRPr="003D4A61">
        <w:rPr>
          <w:rFonts w:cstheme="minorHAnsi"/>
        </w:rPr>
        <w:t xml:space="preserve"> found </w:t>
      </w:r>
      <w:r w:rsidR="005C6CA8" w:rsidRPr="003D4A61">
        <w:rPr>
          <w:rFonts w:cstheme="minorHAnsi"/>
        </w:rPr>
        <w:t xml:space="preserve">similar proportions of </w:t>
      </w:r>
      <w:r w:rsidR="00B32556" w:rsidRPr="003D4A61">
        <w:rPr>
          <w:rFonts w:cstheme="minorHAnsi"/>
          <w:i/>
          <w:iCs/>
        </w:rPr>
        <w:t>S. aureus</w:t>
      </w:r>
      <w:r w:rsidR="00B32556" w:rsidRPr="003D4A61">
        <w:rPr>
          <w:rFonts w:cstheme="minorHAnsi"/>
        </w:rPr>
        <w:t xml:space="preserve"> and CNS isolates resistant to penicillin </w:t>
      </w:r>
      <w:r w:rsidR="005C6CA8" w:rsidRPr="003D4A61">
        <w:rPr>
          <w:rFonts w:cstheme="minorHAnsi"/>
        </w:rPr>
        <w:t>between the two herd types</w:t>
      </w:r>
      <w:r w:rsidR="00EC51CB" w:rsidRPr="003D4A61">
        <w:rPr>
          <w:rFonts w:cstheme="minorHAnsi"/>
        </w:rPr>
        <w:t xml:space="preserve"> (</w:t>
      </w:r>
      <w:r w:rsidR="002009B1" w:rsidRPr="003D4A61">
        <w:rPr>
          <w:rFonts w:cstheme="minorHAnsi"/>
          <w:i/>
          <w:iCs/>
        </w:rPr>
        <w:t>S. aureus</w:t>
      </w:r>
      <w:r w:rsidR="00365232" w:rsidRPr="003D4A61">
        <w:rPr>
          <w:rFonts w:cstheme="minorHAnsi"/>
          <w:i/>
          <w:iCs/>
        </w:rPr>
        <w:t>:</w:t>
      </w:r>
      <w:r w:rsidR="002009B1" w:rsidRPr="003D4A61">
        <w:rPr>
          <w:rFonts w:cstheme="minorHAnsi"/>
        </w:rPr>
        <w:t xml:space="preserve"> 6</w:t>
      </w:r>
      <w:r w:rsidR="00DF6D46" w:rsidRPr="003D4A61">
        <w:rPr>
          <w:rFonts w:cstheme="minorHAnsi"/>
        </w:rPr>
        <w:t>/</w:t>
      </w:r>
      <w:r w:rsidR="002009B1" w:rsidRPr="003D4A61">
        <w:rPr>
          <w:rFonts w:cstheme="minorHAnsi"/>
        </w:rPr>
        <w:t>68</w:t>
      </w:r>
      <w:r w:rsidR="00687314" w:rsidRPr="003D4A61">
        <w:rPr>
          <w:rFonts w:cstheme="minorHAnsi"/>
        </w:rPr>
        <w:t xml:space="preserve"> or </w:t>
      </w:r>
      <w:r w:rsidR="002009B1" w:rsidRPr="003D4A61">
        <w:rPr>
          <w:rFonts w:cstheme="minorHAnsi"/>
        </w:rPr>
        <w:t>8.8% from CON</w:t>
      </w:r>
      <w:r w:rsidR="00365232" w:rsidRPr="003D4A61">
        <w:rPr>
          <w:rFonts w:cstheme="minorHAnsi"/>
        </w:rPr>
        <w:t xml:space="preserve">, vs. </w:t>
      </w:r>
      <w:r w:rsidR="002009B1" w:rsidRPr="003D4A61">
        <w:rPr>
          <w:rFonts w:cstheme="minorHAnsi"/>
        </w:rPr>
        <w:t>9</w:t>
      </w:r>
      <w:r w:rsidR="00365232" w:rsidRPr="003D4A61">
        <w:rPr>
          <w:rFonts w:cstheme="minorHAnsi"/>
        </w:rPr>
        <w:t>/</w:t>
      </w:r>
      <w:r w:rsidR="002009B1" w:rsidRPr="003D4A61">
        <w:rPr>
          <w:rFonts w:cstheme="minorHAnsi"/>
        </w:rPr>
        <w:t xml:space="preserve">64 </w:t>
      </w:r>
      <w:r w:rsidR="00365232" w:rsidRPr="003D4A61">
        <w:rPr>
          <w:rFonts w:cstheme="minorHAnsi"/>
        </w:rPr>
        <w:t xml:space="preserve">or </w:t>
      </w:r>
      <w:r w:rsidR="002009B1" w:rsidRPr="003D4A61">
        <w:rPr>
          <w:rFonts w:cstheme="minorHAnsi"/>
        </w:rPr>
        <w:t>14.0% from ORG</w:t>
      </w:r>
      <w:r w:rsidR="00365232" w:rsidRPr="003D4A61">
        <w:rPr>
          <w:rFonts w:cstheme="minorHAnsi"/>
        </w:rPr>
        <w:t xml:space="preserve">; </w:t>
      </w:r>
      <w:r w:rsidR="0063461B" w:rsidRPr="003D4A61">
        <w:rPr>
          <w:rFonts w:cstheme="minorHAnsi"/>
        </w:rPr>
        <w:t>CNS: 81/167 or 48.5%</w:t>
      </w:r>
      <w:r w:rsidR="00714E02" w:rsidRPr="003D4A61">
        <w:rPr>
          <w:rFonts w:cstheme="minorHAnsi"/>
        </w:rPr>
        <w:t xml:space="preserve"> for CON, vs.</w:t>
      </w:r>
      <w:r w:rsidR="0063461B" w:rsidRPr="003D4A61">
        <w:rPr>
          <w:rFonts w:cstheme="minorHAnsi"/>
        </w:rPr>
        <w:t xml:space="preserve"> 93</w:t>
      </w:r>
      <w:r w:rsidR="00714E02" w:rsidRPr="003D4A61">
        <w:rPr>
          <w:rFonts w:cstheme="minorHAnsi"/>
        </w:rPr>
        <w:t>/</w:t>
      </w:r>
      <w:r w:rsidR="0063461B" w:rsidRPr="003D4A61">
        <w:rPr>
          <w:rFonts w:cstheme="minorHAnsi"/>
        </w:rPr>
        <w:t xml:space="preserve">200 </w:t>
      </w:r>
      <w:r w:rsidR="00714E02" w:rsidRPr="003D4A61">
        <w:rPr>
          <w:rFonts w:cstheme="minorHAnsi"/>
        </w:rPr>
        <w:t xml:space="preserve">or </w:t>
      </w:r>
      <w:r w:rsidR="0063461B" w:rsidRPr="003D4A61">
        <w:rPr>
          <w:rFonts w:cstheme="minorHAnsi"/>
        </w:rPr>
        <w:t>46.5%</w:t>
      </w:r>
      <w:r w:rsidR="00714E02" w:rsidRPr="003D4A61">
        <w:rPr>
          <w:rFonts w:cstheme="minorHAnsi"/>
        </w:rPr>
        <w:t xml:space="preserve"> </w:t>
      </w:r>
      <w:r w:rsidR="0063461B" w:rsidRPr="003D4A61">
        <w:rPr>
          <w:rFonts w:cstheme="minorHAnsi"/>
        </w:rPr>
        <w:t>from ORG</w:t>
      </w:r>
      <w:r w:rsidR="00714E02" w:rsidRPr="003D4A61">
        <w:rPr>
          <w:rFonts w:cstheme="minorHAnsi"/>
        </w:rPr>
        <w:t>)</w:t>
      </w:r>
      <w:r w:rsidR="0063461B" w:rsidRPr="003D4A61">
        <w:rPr>
          <w:rFonts w:cstheme="minorHAnsi"/>
        </w:rPr>
        <w:t>.</w:t>
      </w:r>
      <w:r w:rsidR="009954EB" w:rsidRPr="003D4A61">
        <w:rPr>
          <w:rFonts w:cstheme="minorHAnsi"/>
        </w:rPr>
        <w:t xml:space="preserve"> </w:t>
      </w:r>
      <w:r w:rsidR="00D00A53" w:rsidRPr="003D4A61">
        <w:rPr>
          <w:rFonts w:cstheme="minorHAnsi"/>
        </w:rPr>
        <w:t>The authors note that p</w:t>
      </w:r>
      <w:r w:rsidR="00B32556" w:rsidRPr="003D4A61">
        <w:rPr>
          <w:rFonts w:cstheme="minorHAnsi"/>
        </w:rPr>
        <w:t xml:space="preserve">enicillin resistance was proportionately higher in CNS vs. </w:t>
      </w:r>
      <w:r w:rsidR="00B32556" w:rsidRPr="003D4A61">
        <w:rPr>
          <w:rFonts w:cstheme="minorHAnsi"/>
          <w:i/>
          <w:iCs/>
        </w:rPr>
        <w:t>S. aureus</w:t>
      </w:r>
      <w:r w:rsidR="00B32556" w:rsidRPr="003D4A61">
        <w:rPr>
          <w:rFonts w:cstheme="minorHAnsi"/>
        </w:rPr>
        <w:t xml:space="preserve"> isolates</w:t>
      </w:r>
      <w:r w:rsidR="00D00A53" w:rsidRPr="003D4A61">
        <w:rPr>
          <w:rFonts w:cstheme="minorHAnsi"/>
        </w:rPr>
        <w:t xml:space="preserve">, </w:t>
      </w:r>
      <w:r w:rsidR="00622622" w:rsidRPr="003D4A61">
        <w:rPr>
          <w:rFonts w:cstheme="minorHAnsi"/>
        </w:rPr>
        <w:t xml:space="preserve">consistent with </w:t>
      </w:r>
      <w:r w:rsidR="00A05F41" w:rsidRPr="003D4A61">
        <w:rPr>
          <w:rFonts w:cstheme="minorHAnsi"/>
        </w:rPr>
        <w:t>more recent</w:t>
      </w:r>
      <w:r w:rsidR="00622622" w:rsidRPr="003D4A61">
        <w:rPr>
          <w:rFonts w:cstheme="minorHAnsi"/>
        </w:rPr>
        <w:t xml:space="preserve"> work looking at the resistance of staphylococci from </w:t>
      </w:r>
      <w:r w:rsidR="00E443B0" w:rsidRPr="003D4A61">
        <w:rPr>
          <w:rFonts w:cstheme="minorHAnsi"/>
        </w:rPr>
        <w:t>bovine milk samples</w:t>
      </w:r>
      <w:r w:rsidR="00622622" w:rsidRPr="003D4A61">
        <w:rPr>
          <w:rFonts w:cstheme="minorHAnsi"/>
        </w:rPr>
        <w:t xml:space="preserve"> </w:t>
      </w:r>
      <w:r w:rsidR="00E443B0" w:rsidRPr="003D4A61">
        <w:rPr>
          <w:rFonts w:cstheme="minorHAnsi"/>
        </w:rPr>
        <w:t xml:space="preserve">(as summarized in </w:t>
      </w:r>
      <w:r w:rsidR="00E443B0" w:rsidRPr="003D4A61">
        <w:rPr>
          <w:rFonts w:cstheme="minorHAnsi"/>
        </w:rPr>
        <w:fldChar w:fldCharType="begin"/>
      </w:r>
      <w:r w:rsidR="00E443B0" w:rsidRPr="003D4A61">
        <w:rPr>
          <w:rFonts w:cstheme="minorHAnsi"/>
        </w:rPr>
        <w:instrText xml:space="preserve"> ADDIN EN.CITE &lt;EndNote&gt;&lt;Cite ExcludeAuth="1" ExcludeYear="1" Hidden="1"&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000000">
        <w:rPr>
          <w:rFonts w:cstheme="minorHAnsi"/>
        </w:rPr>
        <w:fldChar w:fldCharType="separate"/>
      </w:r>
      <w:r w:rsidR="00E443B0" w:rsidRPr="003D4A61">
        <w:rPr>
          <w:rFonts w:cstheme="minorHAnsi"/>
        </w:rPr>
        <w:fldChar w:fldCharType="end"/>
      </w:r>
      <w:r w:rsidR="00E443B0" w:rsidRPr="003D4A61">
        <w:rPr>
          <w:rFonts w:cstheme="minorHAnsi"/>
        </w:rPr>
        <w:t>Taponen</w:t>
      </w:r>
      <w:r w:rsidR="00682CD6">
        <w:rPr>
          <w:rFonts w:cstheme="minorHAnsi"/>
        </w:rPr>
        <w:t xml:space="preserve"> et al.</w:t>
      </w:r>
      <w:r w:rsidR="00E443B0" w:rsidRPr="003D4A61">
        <w:rPr>
          <w:rFonts w:cstheme="minorHAnsi"/>
        </w:rPr>
        <w:t>, 2023)</w:t>
      </w:r>
      <w:r w:rsidR="00B32556" w:rsidRPr="003D4A61">
        <w:rPr>
          <w:rFonts w:cstheme="minorHAnsi"/>
        </w:rPr>
        <w:t>.</w:t>
      </w:r>
      <w:r w:rsidR="00143627" w:rsidRPr="003D4A61">
        <w:rPr>
          <w:rFonts w:cstheme="minorHAnsi"/>
        </w:rPr>
        <w:t xml:space="preserve"> In a Swiss study comparing resistance profiles of NAS and </w:t>
      </w:r>
      <w:r w:rsidR="00143627" w:rsidRPr="003D4A61">
        <w:rPr>
          <w:rFonts w:cstheme="minorHAnsi"/>
          <w:i/>
          <w:iCs/>
        </w:rPr>
        <w:t>S. aureus</w:t>
      </w:r>
      <w:r w:rsidR="00143627" w:rsidRPr="003D4A61">
        <w:rPr>
          <w:rFonts w:cstheme="minorHAnsi"/>
        </w:rPr>
        <w:t xml:space="preserve"> from </w:t>
      </w:r>
      <w:r w:rsidR="00CC2C2B" w:rsidRPr="003D4A61">
        <w:rPr>
          <w:rFonts w:cstheme="minorHAnsi"/>
        </w:rPr>
        <w:t>quartermilk samples,</w:t>
      </w:r>
      <w:r w:rsidR="006A6C44" w:rsidRPr="003D4A61">
        <w:rPr>
          <w:rFonts w:cstheme="minorHAnsi"/>
        </w:rPr>
        <w:t xml:space="preserve"> </w:t>
      </w:r>
      <w:r w:rsidR="00FA7BC8" w:rsidRPr="003D4A61">
        <w:rPr>
          <w:rFonts w:cstheme="minorHAnsi"/>
        </w:rPr>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00FA7BC8" w:rsidRPr="003D4A61">
        <w:rPr>
          <w:rFonts w:cstheme="minorHAnsi"/>
        </w:rPr>
        <w:instrText xml:space="preserve"> ADDIN EN.CITE </w:instrText>
      </w:r>
      <w:r w:rsidR="00FA7BC8" w:rsidRPr="003D4A61">
        <w:rPr>
          <w:rFonts w:cstheme="minorHAnsi"/>
        </w:rPr>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00FA7BC8" w:rsidRPr="003D4A61">
        <w:rPr>
          <w:rFonts w:cstheme="minorHAnsi"/>
        </w:rPr>
        <w:instrText xml:space="preserve"> ADDIN EN.CITE.DATA </w:instrText>
      </w:r>
      <w:r w:rsidR="00FA7BC8" w:rsidRPr="003D4A61">
        <w:rPr>
          <w:rFonts w:cstheme="minorHAnsi"/>
        </w:rPr>
      </w:r>
      <w:r w:rsidR="00FA7BC8" w:rsidRPr="003D4A61">
        <w:rPr>
          <w:rFonts w:cstheme="minorHAnsi"/>
        </w:rPr>
        <w:fldChar w:fldCharType="end"/>
      </w:r>
      <w:r w:rsidR="00FA7BC8" w:rsidRPr="003D4A61">
        <w:rPr>
          <w:rFonts w:cstheme="minorHAnsi"/>
        </w:rPr>
      </w:r>
      <w:r w:rsidR="00FA7BC8" w:rsidRPr="003D4A61">
        <w:rPr>
          <w:rFonts w:cstheme="minorHAnsi"/>
        </w:rPr>
        <w:fldChar w:fldCharType="separate"/>
      </w:r>
      <w:r w:rsidR="00FA7BC8" w:rsidRPr="003D4A61">
        <w:rPr>
          <w:rFonts w:cstheme="minorHAnsi"/>
          <w:noProof/>
        </w:rPr>
        <w:t>Roesch et al. (2006)</w:t>
      </w:r>
      <w:r w:rsidR="00FA7BC8" w:rsidRPr="003D4A61">
        <w:rPr>
          <w:rFonts w:cstheme="minorHAnsi"/>
        </w:rPr>
        <w:fldChar w:fldCharType="end"/>
      </w:r>
      <w:r w:rsidR="000C1E90" w:rsidRPr="003D4A61">
        <w:rPr>
          <w:rFonts w:cstheme="minorHAnsi"/>
        </w:rPr>
        <w:t xml:space="preserve"> also found that NAS isolates </w:t>
      </w:r>
      <w:r w:rsidR="00211786">
        <w:rPr>
          <w:rFonts w:cstheme="minorHAnsi"/>
        </w:rPr>
        <w:t>exhibited</w:t>
      </w:r>
      <w:r w:rsidR="000C1E90" w:rsidRPr="003D4A61">
        <w:rPr>
          <w:rFonts w:cstheme="minorHAnsi"/>
        </w:rPr>
        <w:t xml:space="preserve"> a higher </w:t>
      </w:r>
      <w:r w:rsidR="005046B6">
        <w:rPr>
          <w:rFonts w:cstheme="minorHAnsi"/>
        </w:rPr>
        <w:t xml:space="preserve">overall </w:t>
      </w:r>
      <w:r w:rsidR="000C1E90" w:rsidRPr="003D4A61">
        <w:rPr>
          <w:rFonts w:cstheme="minorHAnsi"/>
        </w:rPr>
        <w:t xml:space="preserve">percentage of </w:t>
      </w:r>
      <w:r w:rsidR="00164303">
        <w:rPr>
          <w:rFonts w:cstheme="minorHAnsi"/>
        </w:rPr>
        <w:t>AMR</w:t>
      </w:r>
      <w:r w:rsidR="000C1E90" w:rsidRPr="003D4A61">
        <w:rPr>
          <w:rFonts w:cstheme="minorHAnsi"/>
        </w:rPr>
        <w:t xml:space="preserve"> than </w:t>
      </w:r>
      <w:r w:rsidR="000C1E90" w:rsidRPr="003D4A61">
        <w:rPr>
          <w:rFonts w:cstheme="minorHAnsi"/>
          <w:i/>
          <w:iCs/>
        </w:rPr>
        <w:t>S. aureus</w:t>
      </w:r>
      <w:r w:rsidR="000C1E90" w:rsidRPr="003D4A61">
        <w:rPr>
          <w:rFonts w:cstheme="minorHAnsi"/>
        </w:rPr>
        <w:t xml:space="preserve"> isolates.</w:t>
      </w:r>
      <w:r w:rsidR="00CC2C2B" w:rsidRPr="003D4A61">
        <w:rPr>
          <w:rFonts w:cstheme="minorHAnsi"/>
        </w:rPr>
        <w:t xml:space="preserve"> </w:t>
      </w:r>
      <w:r w:rsidR="00E57324" w:rsidRPr="003D4A61">
        <w:rPr>
          <w:rFonts w:cstheme="minorHAnsi"/>
        </w:rPr>
        <w:t>For 12 antimicrobials representing either drugs used to treat mastitis in dairy herds or drugs important in human medicine</w:t>
      </w:r>
      <w:r w:rsidR="00E2747E" w:rsidRPr="003D4A61">
        <w:rPr>
          <w:rFonts w:cstheme="minorHAnsi"/>
        </w:rPr>
        <w:t>, t</w:t>
      </w:r>
      <w:r w:rsidR="00E21426" w:rsidRPr="003D4A61">
        <w:rPr>
          <w:rFonts w:cstheme="minorHAnsi"/>
        </w:rPr>
        <w:t>hey found that p</w:t>
      </w:r>
      <w:r w:rsidR="00926A42" w:rsidRPr="003D4A61">
        <w:rPr>
          <w:rFonts w:cstheme="minorHAnsi"/>
        </w:rPr>
        <w:t xml:space="preserve">ercentage of </w:t>
      </w:r>
      <w:r w:rsidR="00164303">
        <w:rPr>
          <w:rFonts w:cstheme="minorHAnsi"/>
        </w:rPr>
        <w:t>AMR</w:t>
      </w:r>
      <w:r w:rsidR="00926A42" w:rsidRPr="003D4A61">
        <w:rPr>
          <w:rFonts w:cstheme="minorHAnsi"/>
        </w:rPr>
        <w:t xml:space="preserve"> did not differ significantly between </w:t>
      </w:r>
      <w:r w:rsidR="00926A42" w:rsidRPr="003D4A61">
        <w:rPr>
          <w:rFonts w:cstheme="minorHAnsi"/>
          <w:i/>
          <w:iCs/>
        </w:rPr>
        <w:t>S. aureus</w:t>
      </w:r>
      <w:r w:rsidR="00926A42" w:rsidRPr="003D4A61">
        <w:rPr>
          <w:rFonts w:cstheme="minorHAnsi"/>
        </w:rPr>
        <w:t xml:space="preserve"> and NAS isolates from cows kept on </w:t>
      </w:r>
      <w:r w:rsidR="00E21426" w:rsidRPr="003D4A61">
        <w:rPr>
          <w:rFonts w:cstheme="minorHAnsi"/>
        </w:rPr>
        <w:t>organic</w:t>
      </w:r>
      <w:r w:rsidR="00926A42" w:rsidRPr="003D4A61">
        <w:rPr>
          <w:rFonts w:cstheme="minorHAnsi"/>
        </w:rPr>
        <w:t xml:space="preserve"> </w:t>
      </w:r>
      <w:r w:rsidR="002B42EB">
        <w:rPr>
          <w:rFonts w:cstheme="minorHAnsi"/>
        </w:rPr>
        <w:t>vs.</w:t>
      </w:r>
      <w:r w:rsidR="00926A42" w:rsidRPr="003D4A61">
        <w:rPr>
          <w:rFonts w:cstheme="minorHAnsi"/>
        </w:rPr>
        <w:t xml:space="preserve"> </w:t>
      </w:r>
      <w:r w:rsidR="00E21426" w:rsidRPr="003D4A61">
        <w:rPr>
          <w:rFonts w:cstheme="minorHAnsi"/>
        </w:rPr>
        <w:t>conventional</w:t>
      </w:r>
      <w:r w:rsidR="00926A42" w:rsidRPr="003D4A61">
        <w:rPr>
          <w:rFonts w:cstheme="minorHAnsi"/>
        </w:rPr>
        <w:t xml:space="preserve"> herds</w:t>
      </w:r>
      <w:r w:rsidR="00E2747E" w:rsidRPr="003D4A61">
        <w:rPr>
          <w:rFonts w:cstheme="minorHAnsi"/>
        </w:rPr>
        <w:t>.</w:t>
      </w:r>
      <w:r w:rsidR="00926A42" w:rsidRPr="003D4A61">
        <w:rPr>
          <w:rFonts w:cstheme="minorHAnsi"/>
        </w:rPr>
        <w:t xml:space="preserve"> </w:t>
      </w:r>
      <w:r w:rsidR="002F7F19" w:rsidRPr="003D4A61">
        <w:rPr>
          <w:rFonts w:cstheme="minorHAnsi"/>
        </w:rPr>
        <w:t>Although t</w:t>
      </w:r>
      <w:r w:rsidR="00926A42" w:rsidRPr="003D4A61">
        <w:rPr>
          <w:rFonts w:cstheme="minorHAnsi"/>
        </w:rPr>
        <w:t xml:space="preserve">he </w:t>
      </w:r>
      <w:r w:rsidR="000261F5">
        <w:rPr>
          <w:rFonts w:cstheme="minorHAnsi"/>
        </w:rPr>
        <w:t xml:space="preserve">overall </w:t>
      </w:r>
      <w:r w:rsidR="00926A42" w:rsidRPr="003D4A61">
        <w:rPr>
          <w:rFonts w:cstheme="minorHAnsi"/>
        </w:rPr>
        <w:t xml:space="preserve">proportion of </w:t>
      </w:r>
      <w:r w:rsidR="00926A42" w:rsidRPr="003D4A61">
        <w:rPr>
          <w:rFonts w:cstheme="minorHAnsi"/>
          <w:i/>
          <w:iCs/>
        </w:rPr>
        <w:t>S. aureus</w:t>
      </w:r>
      <w:r w:rsidR="00926A42" w:rsidRPr="003D4A61">
        <w:rPr>
          <w:rFonts w:cstheme="minorHAnsi"/>
        </w:rPr>
        <w:t xml:space="preserve"> isolates</w:t>
      </w:r>
      <w:r w:rsidR="006F7117">
        <w:rPr>
          <w:rFonts w:cstheme="minorHAnsi"/>
        </w:rPr>
        <w:t xml:space="preserve"> resistant to ≤1</w:t>
      </w:r>
      <w:r w:rsidR="0052600C">
        <w:rPr>
          <w:rFonts w:cstheme="minorHAnsi"/>
        </w:rPr>
        <w:t xml:space="preserve"> antimicrobial</w:t>
      </w:r>
      <w:r w:rsidR="00926A42" w:rsidRPr="003D4A61">
        <w:rPr>
          <w:rFonts w:cstheme="minorHAnsi"/>
        </w:rPr>
        <w:t xml:space="preserve"> was numerically higher from </w:t>
      </w:r>
      <w:r w:rsidR="002F7F19" w:rsidRPr="003D4A61">
        <w:rPr>
          <w:rFonts w:cstheme="minorHAnsi"/>
        </w:rPr>
        <w:t>organic</w:t>
      </w:r>
      <w:r w:rsidR="00926A42" w:rsidRPr="003D4A61">
        <w:rPr>
          <w:rFonts w:cstheme="minorHAnsi"/>
        </w:rPr>
        <w:t xml:space="preserve"> cows (16/46, 35%) vs. </w:t>
      </w:r>
      <w:r w:rsidR="002F7F19" w:rsidRPr="003D4A61">
        <w:rPr>
          <w:rFonts w:cstheme="minorHAnsi"/>
        </w:rPr>
        <w:t>conventional</w:t>
      </w:r>
      <w:r w:rsidR="00926A42" w:rsidRPr="003D4A61">
        <w:rPr>
          <w:rFonts w:cstheme="minorHAnsi"/>
        </w:rPr>
        <w:t xml:space="preserve"> cows (6/33, 18%), this difference was not statistically significant. The </w:t>
      </w:r>
      <w:r w:rsidR="00926A42" w:rsidRPr="003D4A61">
        <w:rPr>
          <w:rFonts w:cstheme="minorHAnsi"/>
        </w:rPr>
        <w:lastRenderedPageBreak/>
        <w:t xml:space="preserve">proportion of </w:t>
      </w:r>
      <w:r w:rsidR="00734760">
        <w:rPr>
          <w:rFonts w:cstheme="minorHAnsi"/>
        </w:rPr>
        <w:t>NAS</w:t>
      </w:r>
      <w:r w:rsidR="00926A42" w:rsidRPr="003D4A61">
        <w:rPr>
          <w:rFonts w:cstheme="minorHAnsi"/>
        </w:rPr>
        <w:t xml:space="preserve"> isolates </w:t>
      </w:r>
      <w:r w:rsidR="0052600C">
        <w:rPr>
          <w:rFonts w:cstheme="minorHAnsi"/>
        </w:rPr>
        <w:t xml:space="preserve">resistant ≤1 antimicrobial to </w:t>
      </w:r>
      <w:r w:rsidR="00037F94" w:rsidRPr="003D4A61">
        <w:rPr>
          <w:rFonts w:cstheme="minorHAnsi"/>
        </w:rPr>
        <w:t xml:space="preserve">between systems </w:t>
      </w:r>
      <w:r w:rsidR="00926A42" w:rsidRPr="003D4A61">
        <w:rPr>
          <w:rFonts w:cstheme="minorHAnsi"/>
        </w:rPr>
        <w:t xml:space="preserve">was very similar </w:t>
      </w:r>
      <w:r w:rsidR="00037F94" w:rsidRPr="003D4A61">
        <w:rPr>
          <w:rFonts w:cstheme="minorHAnsi"/>
        </w:rPr>
        <w:t xml:space="preserve">(ORG: </w:t>
      </w:r>
      <w:r w:rsidR="00926A42" w:rsidRPr="003D4A61">
        <w:rPr>
          <w:rFonts w:cstheme="minorHAnsi"/>
        </w:rPr>
        <w:t>9/19, 47%</w:t>
      </w:r>
      <w:r w:rsidR="00037F94" w:rsidRPr="003D4A61">
        <w:rPr>
          <w:rFonts w:cstheme="minorHAnsi"/>
        </w:rPr>
        <w:t>;</w:t>
      </w:r>
      <w:r w:rsidR="00926A42" w:rsidRPr="003D4A61">
        <w:rPr>
          <w:rFonts w:cstheme="minorHAnsi"/>
        </w:rPr>
        <w:t xml:space="preserve"> CON</w:t>
      </w:r>
      <w:r w:rsidR="00037F94" w:rsidRPr="003D4A61">
        <w:rPr>
          <w:rFonts w:cstheme="minorHAnsi"/>
        </w:rPr>
        <w:t xml:space="preserve">: </w:t>
      </w:r>
      <w:r w:rsidR="00926A42" w:rsidRPr="003D4A61">
        <w:rPr>
          <w:rFonts w:cstheme="minorHAnsi"/>
        </w:rPr>
        <w:t xml:space="preserve">10/19, 53%). </w:t>
      </w:r>
    </w:p>
    <w:p w14:paraId="280BFA67" w14:textId="3EE73302" w:rsidR="00926A42" w:rsidRPr="003D4A61" w:rsidRDefault="00F04750" w:rsidP="00D63F05">
      <w:pPr>
        <w:ind w:firstLine="360"/>
        <w:rPr>
          <w:rFonts w:cstheme="minorHAnsi"/>
        </w:rPr>
      </w:pPr>
      <w:r>
        <w:rPr>
          <w:rFonts w:cstheme="minorHAnsi"/>
        </w:rPr>
        <w:t>In contrast</w:t>
      </w:r>
      <w:r w:rsidR="00462704" w:rsidRPr="003D4A61">
        <w:rPr>
          <w:rFonts w:cstheme="minorHAnsi"/>
        </w:rPr>
        <w:t xml:space="preserve">, </w:t>
      </w:r>
      <w:r w:rsidR="000C72BA" w:rsidRPr="003D4A61">
        <w:rPr>
          <w:rFonts w:cstheme="minorHAnsi"/>
        </w:rPr>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000C72BA" w:rsidRPr="003D4A61">
        <w:rPr>
          <w:rFonts w:cstheme="minorHAnsi"/>
        </w:rPr>
        <w:instrText xml:space="preserve"> ADDIN EN.CITE </w:instrText>
      </w:r>
      <w:r w:rsidR="000C72BA" w:rsidRPr="003D4A61">
        <w:rPr>
          <w:rFonts w:cstheme="minorHAnsi"/>
        </w:rPr>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000C72BA" w:rsidRPr="003D4A61">
        <w:rPr>
          <w:rFonts w:cstheme="minorHAnsi"/>
        </w:rPr>
        <w:instrText xml:space="preserve"> ADDIN EN.CITE.DATA </w:instrText>
      </w:r>
      <w:r w:rsidR="000C72BA" w:rsidRPr="003D4A61">
        <w:rPr>
          <w:rFonts w:cstheme="minorHAnsi"/>
        </w:rPr>
      </w:r>
      <w:r w:rsidR="000C72BA" w:rsidRPr="003D4A61">
        <w:rPr>
          <w:rFonts w:cstheme="minorHAnsi"/>
        </w:rPr>
        <w:fldChar w:fldCharType="end"/>
      </w:r>
      <w:r w:rsidR="000C72BA" w:rsidRPr="003D4A61">
        <w:rPr>
          <w:rFonts w:cstheme="minorHAnsi"/>
        </w:rPr>
      </w:r>
      <w:r w:rsidR="000C72BA" w:rsidRPr="003D4A61">
        <w:rPr>
          <w:rFonts w:cstheme="minorHAnsi"/>
        </w:rPr>
        <w:fldChar w:fldCharType="separate"/>
      </w:r>
      <w:r w:rsidR="000C72BA" w:rsidRPr="003D4A61">
        <w:rPr>
          <w:rFonts w:cstheme="minorHAnsi"/>
          <w:noProof/>
        </w:rPr>
        <w:t>Bombyk et al. (2008)</w:t>
      </w:r>
      <w:r w:rsidR="000C72BA" w:rsidRPr="003D4A61">
        <w:rPr>
          <w:rFonts w:cstheme="minorHAnsi"/>
        </w:rPr>
        <w:fldChar w:fldCharType="end"/>
      </w:r>
      <w:r w:rsidR="000C72BA" w:rsidRPr="003D4A61">
        <w:rPr>
          <w:rFonts w:cstheme="minorHAnsi"/>
        </w:rPr>
        <w:t xml:space="preserve"> found that </w:t>
      </w:r>
      <w:r w:rsidR="00C03BE0" w:rsidRPr="003D4A61">
        <w:rPr>
          <w:rFonts w:cstheme="minorHAnsi"/>
        </w:rPr>
        <w:t xml:space="preserve">staphylococci causing mastitis on </w:t>
      </w:r>
      <w:r w:rsidR="000C72BA" w:rsidRPr="003D4A61">
        <w:rPr>
          <w:rFonts w:cstheme="minorHAnsi"/>
        </w:rPr>
        <w:t>o</w:t>
      </w:r>
      <w:r w:rsidR="00A35DEB" w:rsidRPr="003D4A61">
        <w:rPr>
          <w:rFonts w:cstheme="minorHAnsi"/>
        </w:rPr>
        <w:t>rganic dair</w:t>
      </w:r>
      <w:r w:rsidR="00C03BE0" w:rsidRPr="003D4A61">
        <w:rPr>
          <w:rFonts w:cstheme="minorHAnsi"/>
        </w:rPr>
        <w:t>ies</w:t>
      </w:r>
      <w:r w:rsidR="00A35DEB" w:rsidRPr="003D4A61">
        <w:rPr>
          <w:rFonts w:cstheme="minorHAnsi"/>
        </w:rPr>
        <w:t xml:space="preserve"> w</w:t>
      </w:r>
      <w:r w:rsidR="00C03BE0" w:rsidRPr="003D4A61">
        <w:rPr>
          <w:rFonts w:cstheme="minorHAnsi"/>
        </w:rPr>
        <w:t>ere</w:t>
      </w:r>
      <w:r w:rsidR="00A35DEB" w:rsidRPr="003D4A61">
        <w:rPr>
          <w:rFonts w:cstheme="minorHAnsi"/>
        </w:rPr>
        <w:t xml:space="preserve"> associated with more overall antimicrobial susceptibility than</w:t>
      </w:r>
      <w:r w:rsidR="00404492" w:rsidRPr="003D4A61">
        <w:rPr>
          <w:rFonts w:cstheme="minorHAnsi"/>
        </w:rPr>
        <w:t xml:space="preserve"> those from conventional farms</w:t>
      </w:r>
      <w:r w:rsidR="00A35DEB" w:rsidRPr="003D4A61">
        <w:rPr>
          <w:rFonts w:cstheme="minorHAnsi"/>
        </w:rPr>
        <w:t xml:space="preserve">. </w:t>
      </w:r>
      <w:r w:rsidR="00B34D58" w:rsidRPr="003D4A61">
        <w:rPr>
          <w:rFonts w:cstheme="minorHAnsi"/>
        </w:rPr>
        <w:t xml:space="preserve">For this study, researchers differentiated </w:t>
      </w:r>
      <w:r w:rsidR="00980EC7">
        <w:rPr>
          <w:rFonts w:cstheme="minorHAnsi"/>
        </w:rPr>
        <w:t xml:space="preserve">mastitis-associated </w:t>
      </w:r>
      <w:r w:rsidR="005B3AA8" w:rsidRPr="003D4A61">
        <w:rPr>
          <w:rFonts w:cstheme="minorHAnsi"/>
        </w:rPr>
        <w:t>staphylococci</w:t>
      </w:r>
      <w:r w:rsidR="00B34D58" w:rsidRPr="003D4A61">
        <w:rPr>
          <w:rFonts w:cstheme="minorHAnsi"/>
        </w:rPr>
        <w:t xml:space="preserve"> </w:t>
      </w:r>
      <w:r w:rsidR="008274FC" w:rsidRPr="003D4A61">
        <w:rPr>
          <w:rFonts w:cstheme="minorHAnsi"/>
        </w:rPr>
        <w:t xml:space="preserve">into </w:t>
      </w:r>
      <w:r w:rsidR="002D4916" w:rsidRPr="003D4A61">
        <w:rPr>
          <w:rFonts w:cstheme="minorHAnsi"/>
        </w:rPr>
        <w:t>3</w:t>
      </w:r>
      <w:r w:rsidR="008274FC" w:rsidRPr="003D4A61">
        <w:rPr>
          <w:rFonts w:cstheme="minorHAnsi"/>
        </w:rPr>
        <w:t xml:space="preserve"> categories: coagulase-positive </w:t>
      </w:r>
      <w:r w:rsidR="008274FC" w:rsidRPr="003D4A61">
        <w:rPr>
          <w:rFonts w:cstheme="minorHAnsi"/>
          <w:i/>
          <w:iCs/>
        </w:rPr>
        <w:t>Staph.</w:t>
      </w:r>
      <w:r w:rsidR="008274FC" w:rsidRPr="003D4A61">
        <w:rPr>
          <w:rFonts w:cstheme="minorHAnsi"/>
        </w:rPr>
        <w:t xml:space="preserve"> (CPS), novobiocin-sensitive CNS (NSCNS), and novobiocin-resistant CNS (NRCNS). </w:t>
      </w:r>
      <w:r w:rsidR="00A35DEB" w:rsidRPr="003D4A61">
        <w:rPr>
          <w:rFonts w:cstheme="minorHAnsi"/>
        </w:rPr>
        <w:t xml:space="preserve">In an analysis combining all </w:t>
      </w:r>
      <w:r w:rsidR="00FC4015" w:rsidRPr="003D4A61">
        <w:rPr>
          <w:rFonts w:cstheme="minorHAnsi"/>
        </w:rPr>
        <w:t xml:space="preserve">3 </w:t>
      </w:r>
      <w:r w:rsidR="00A35DEB" w:rsidRPr="003D4A61">
        <w:rPr>
          <w:rFonts w:cstheme="minorHAnsi"/>
        </w:rPr>
        <w:t xml:space="preserve">groupings of staphylococci, a larger proportion of isolates from </w:t>
      </w:r>
      <w:r w:rsidR="00FC4015" w:rsidRPr="003D4A61">
        <w:rPr>
          <w:rFonts w:cstheme="minorHAnsi"/>
        </w:rPr>
        <w:t>organic</w:t>
      </w:r>
      <w:r w:rsidR="00A35DEB" w:rsidRPr="003D4A61">
        <w:rPr>
          <w:rFonts w:cstheme="minorHAnsi"/>
        </w:rPr>
        <w:t xml:space="preserve"> herds were susceptible to pirlimycin and tetracycline compared with those from </w:t>
      </w:r>
      <w:r w:rsidR="00FC4015" w:rsidRPr="003D4A61">
        <w:rPr>
          <w:rFonts w:cstheme="minorHAnsi"/>
        </w:rPr>
        <w:t>conventional</w:t>
      </w:r>
      <w:r w:rsidR="00A35DEB" w:rsidRPr="003D4A61">
        <w:rPr>
          <w:rFonts w:cstheme="minorHAnsi"/>
        </w:rPr>
        <w:t xml:space="preserve"> herds. Susceptibility to erythromycin and penicillin did not differ significantly by herd type when all staphylococci were combined (CON vs. ORG).</w:t>
      </w:r>
      <w:r w:rsidR="00F83D62" w:rsidRPr="003D4A61">
        <w:rPr>
          <w:rFonts w:cstheme="minorHAnsi"/>
        </w:rPr>
        <w:t xml:space="preserve"> No significant differences between organic and </w:t>
      </w:r>
      <w:r w:rsidR="00CC38DD" w:rsidRPr="003D4A61">
        <w:rPr>
          <w:rFonts w:cstheme="minorHAnsi"/>
        </w:rPr>
        <w:t xml:space="preserve">conventional systems were found for </w:t>
      </w:r>
      <w:r w:rsidR="00CC38DD" w:rsidRPr="003D4A61">
        <w:rPr>
          <w:rFonts w:cstheme="minorHAnsi"/>
          <w:i/>
          <w:iCs/>
        </w:rPr>
        <w:t>S. aureus</w:t>
      </w:r>
      <w:r w:rsidR="00CC38DD" w:rsidRPr="003D4A61">
        <w:rPr>
          <w:rFonts w:cstheme="minorHAnsi"/>
        </w:rPr>
        <w:t>, although the numbers of isolates found was fairly small compared to both categories of CNS</w:t>
      </w:r>
      <w:r w:rsidR="00AB71B6" w:rsidRPr="003D4A61">
        <w:rPr>
          <w:rFonts w:cstheme="minorHAnsi"/>
        </w:rPr>
        <w:t xml:space="preserve"> (36 </w:t>
      </w:r>
      <w:r w:rsidR="00AB71B6" w:rsidRPr="003D4A61">
        <w:rPr>
          <w:rFonts w:cstheme="minorHAnsi"/>
          <w:i/>
          <w:iCs/>
        </w:rPr>
        <w:t>S. aureus</w:t>
      </w:r>
      <w:r w:rsidR="00AB71B6" w:rsidRPr="003D4A61">
        <w:rPr>
          <w:rFonts w:cstheme="minorHAnsi"/>
        </w:rPr>
        <w:t xml:space="preserve"> vs. 210 NSCNS and 159 NRCNS). </w:t>
      </w:r>
      <w:r w:rsidR="00A35DEB" w:rsidRPr="003D4A61">
        <w:rPr>
          <w:rFonts w:cstheme="minorHAnsi"/>
        </w:rPr>
        <w:t>When</w:t>
      </w:r>
      <w:r w:rsidR="00DF1C87" w:rsidRPr="003D4A61">
        <w:rPr>
          <w:rFonts w:cstheme="minorHAnsi"/>
        </w:rPr>
        <w:t xml:space="preserve"> each</w:t>
      </w:r>
      <w:r w:rsidR="00A35DEB" w:rsidRPr="003D4A61">
        <w:rPr>
          <w:rFonts w:cstheme="minorHAnsi"/>
        </w:rPr>
        <w:t xml:space="preserve"> category of CNS (novobiocin</w:t>
      </w:r>
      <w:r w:rsidR="00DF1C87" w:rsidRPr="003D4A61">
        <w:rPr>
          <w:rFonts w:cstheme="minorHAnsi"/>
        </w:rPr>
        <w:t>-</w:t>
      </w:r>
      <w:r w:rsidR="00A35DEB" w:rsidRPr="003D4A61">
        <w:rPr>
          <w:rFonts w:cstheme="minorHAnsi"/>
        </w:rPr>
        <w:t>susceptible or resistant)</w:t>
      </w:r>
      <w:r w:rsidR="00DF1C87" w:rsidRPr="003D4A61">
        <w:rPr>
          <w:rFonts w:cstheme="minorHAnsi"/>
        </w:rPr>
        <w:t xml:space="preserve"> was analyzed separately</w:t>
      </w:r>
      <w:r w:rsidR="00A35DEB" w:rsidRPr="003D4A61">
        <w:rPr>
          <w:rFonts w:cstheme="minorHAnsi"/>
        </w:rPr>
        <w:t xml:space="preserve">, isolates within both </w:t>
      </w:r>
      <w:r w:rsidR="00C67425" w:rsidRPr="003D4A61">
        <w:rPr>
          <w:rFonts w:cstheme="minorHAnsi"/>
        </w:rPr>
        <w:t>groups</w:t>
      </w:r>
      <w:r w:rsidR="00A35DEB" w:rsidRPr="003D4A61">
        <w:rPr>
          <w:rFonts w:cstheme="minorHAnsi"/>
        </w:rPr>
        <w:t xml:space="preserve"> from </w:t>
      </w:r>
      <w:r w:rsidR="00DF1C87" w:rsidRPr="003D4A61">
        <w:rPr>
          <w:rFonts w:cstheme="minorHAnsi"/>
        </w:rPr>
        <w:t>organic</w:t>
      </w:r>
      <w:r w:rsidR="00A35DEB" w:rsidRPr="003D4A61">
        <w:rPr>
          <w:rFonts w:cstheme="minorHAnsi"/>
        </w:rPr>
        <w:t xml:space="preserve"> herds were more likely to be susceptible to pirlimycin than CNS from </w:t>
      </w:r>
      <w:r w:rsidR="00C67425" w:rsidRPr="003D4A61">
        <w:rPr>
          <w:rFonts w:cstheme="minorHAnsi"/>
        </w:rPr>
        <w:t>conventional</w:t>
      </w:r>
      <w:r w:rsidR="00A35DEB" w:rsidRPr="003D4A61">
        <w:rPr>
          <w:rFonts w:cstheme="minorHAnsi"/>
        </w:rPr>
        <w:t xml:space="preserve"> dairies. No difference in tetracycline, erythromycin or penicillin susceptibility was seen between herd types (CON vs. ORG) within either CNS category. A larger proportion of NSCNS vs. NRCNS </w:t>
      </w:r>
      <w:r w:rsidR="007656FB" w:rsidRPr="003D4A61">
        <w:rPr>
          <w:rFonts w:cstheme="minorHAnsi"/>
        </w:rPr>
        <w:t xml:space="preserve">(when analyzed separately for </w:t>
      </w:r>
      <w:r w:rsidR="00C67425" w:rsidRPr="003D4A61">
        <w:rPr>
          <w:rFonts w:cstheme="minorHAnsi"/>
        </w:rPr>
        <w:t>conventional</w:t>
      </w:r>
      <w:r w:rsidR="00A35DEB" w:rsidRPr="003D4A61">
        <w:rPr>
          <w:rFonts w:cstheme="minorHAnsi"/>
        </w:rPr>
        <w:t xml:space="preserve"> and </w:t>
      </w:r>
      <w:r w:rsidR="00C67425" w:rsidRPr="003D4A61">
        <w:rPr>
          <w:rFonts w:cstheme="minorHAnsi"/>
        </w:rPr>
        <w:t>organic</w:t>
      </w:r>
      <w:r w:rsidR="00A35DEB" w:rsidRPr="003D4A61">
        <w:rPr>
          <w:rFonts w:cstheme="minorHAnsi"/>
        </w:rPr>
        <w:t xml:space="preserve"> herds</w:t>
      </w:r>
      <w:r w:rsidR="007656FB" w:rsidRPr="003D4A61">
        <w:rPr>
          <w:rFonts w:cstheme="minorHAnsi"/>
        </w:rPr>
        <w:t>)</w:t>
      </w:r>
      <w:r w:rsidR="00A35DEB" w:rsidRPr="003D4A61">
        <w:rPr>
          <w:rFonts w:cstheme="minorHAnsi"/>
        </w:rPr>
        <w:t xml:space="preserve"> were susceptible to tetracycline, leading the authors to suggest that management practices unrelated to antimicrobial use may contribute to the observed differences in susceptibility patterns of CNS on dairy herds.</w:t>
      </w:r>
    </w:p>
    <w:p w14:paraId="45AC21A9" w14:textId="4B4A47C1" w:rsidR="0041722C" w:rsidRPr="003D4A61" w:rsidRDefault="00085359" w:rsidP="00D63F05">
      <w:pPr>
        <w:ind w:firstLine="360"/>
        <w:rPr>
          <w:rFonts w:cstheme="minorHAnsi"/>
        </w:rPr>
      </w:pPr>
      <w:r w:rsidRPr="003D4A61">
        <w:rPr>
          <w:rFonts w:cstheme="minorHAnsi"/>
        </w:rPr>
        <w:tab/>
        <w:t xml:space="preserve">A number </w:t>
      </w:r>
      <w:r w:rsidR="00172710" w:rsidRPr="003D4A61">
        <w:rPr>
          <w:rFonts w:cstheme="minorHAnsi"/>
        </w:rPr>
        <w:t>of stud</w:t>
      </w:r>
      <w:r w:rsidR="007A5E1D" w:rsidRPr="003D4A61">
        <w:rPr>
          <w:rFonts w:cstheme="minorHAnsi"/>
        </w:rPr>
        <w:t>ies</w:t>
      </w:r>
      <w:r w:rsidR="00172710" w:rsidRPr="003D4A61">
        <w:rPr>
          <w:rFonts w:cstheme="minorHAnsi"/>
        </w:rPr>
        <w:t xml:space="preserve"> comparing resistance patterns of </w:t>
      </w:r>
      <w:r w:rsidR="0010172F">
        <w:rPr>
          <w:rFonts w:cstheme="minorHAnsi"/>
        </w:rPr>
        <w:t xml:space="preserve">mastitis-associated </w:t>
      </w:r>
      <w:r w:rsidR="005B2BC5" w:rsidRPr="003D4A61">
        <w:rPr>
          <w:rFonts w:cstheme="minorHAnsi"/>
        </w:rPr>
        <w:t xml:space="preserve">bacteria </w:t>
      </w:r>
      <w:r w:rsidR="00172710" w:rsidRPr="003D4A61">
        <w:rPr>
          <w:rFonts w:cstheme="minorHAnsi"/>
        </w:rPr>
        <w:t xml:space="preserve">between conventional and organic dairy systems </w:t>
      </w:r>
      <w:r w:rsidR="0010172F">
        <w:rPr>
          <w:rFonts w:cstheme="minorHAnsi"/>
        </w:rPr>
        <w:t xml:space="preserve">have </w:t>
      </w:r>
      <w:r w:rsidR="00172710" w:rsidRPr="003D4A61">
        <w:rPr>
          <w:rFonts w:cstheme="minorHAnsi"/>
        </w:rPr>
        <w:t xml:space="preserve">focused </w:t>
      </w:r>
      <w:r w:rsidR="005B2BC5" w:rsidRPr="003D4A61">
        <w:rPr>
          <w:rFonts w:cstheme="minorHAnsi"/>
        </w:rPr>
        <w:t xml:space="preserve">specifically on </w:t>
      </w:r>
      <w:r w:rsidR="005B2BC5" w:rsidRPr="003D4A61">
        <w:rPr>
          <w:rFonts w:cstheme="minorHAnsi"/>
          <w:i/>
          <w:iCs/>
        </w:rPr>
        <w:t>S. aureus.</w:t>
      </w:r>
      <w:r w:rsidR="00986EF5" w:rsidRPr="003D4A61">
        <w:rPr>
          <w:rFonts w:cstheme="minorHAnsi"/>
        </w:rPr>
        <w:t xml:space="preserve"> Researchers </w:t>
      </w:r>
      <w:r w:rsidR="00F95D1B" w:rsidRPr="003D4A61">
        <w:rPr>
          <w:rFonts w:cstheme="minorHAnsi"/>
        </w:rPr>
        <w:t>in New York and Vermont</w:t>
      </w:r>
      <w:r w:rsidR="00732A27" w:rsidRPr="003D4A61">
        <w:rPr>
          <w:rFonts w:cstheme="minorHAnsi"/>
        </w:rPr>
        <w:t xml:space="preserve"> </w:t>
      </w:r>
      <w:r w:rsidR="00713D43" w:rsidRPr="003D4A61">
        <w:rPr>
          <w:rFonts w:cstheme="minorHAnsi"/>
        </w:rPr>
        <w:t xml:space="preserve">(US) </w:t>
      </w:r>
      <w:r w:rsidR="00732A27" w:rsidRPr="003D4A61">
        <w:rPr>
          <w:rFonts w:cstheme="minorHAnsi"/>
        </w:rPr>
        <w:t>found that</w:t>
      </w:r>
      <w:r w:rsidR="00F95D1B" w:rsidRPr="003D4A61">
        <w:rPr>
          <w:rFonts w:cstheme="minorHAnsi"/>
        </w:rPr>
        <w:t xml:space="preserve"> </w:t>
      </w:r>
      <w:r w:rsidR="00732A27" w:rsidRPr="003D4A61">
        <w:rPr>
          <w:rFonts w:cstheme="minorHAnsi"/>
          <w:i/>
          <w:iCs/>
        </w:rPr>
        <w:t xml:space="preserve">S. aureus </w:t>
      </w:r>
      <w:r w:rsidR="00732A27" w:rsidRPr="003D4A61">
        <w:rPr>
          <w:rFonts w:cstheme="minorHAnsi"/>
        </w:rPr>
        <w:t>isolates from both types of herds showed good susceptibility to most antimicrobials</w:t>
      </w:r>
      <w:r w:rsidR="001E58D1">
        <w:rPr>
          <w:rFonts w:cstheme="minorHAnsi"/>
        </w:rPr>
        <w:t xml:space="preserve"> used to treat mastitis</w:t>
      </w:r>
      <w:r w:rsidR="00732A27" w:rsidRPr="003D4A61">
        <w:rPr>
          <w:rFonts w:cstheme="minorHAnsi"/>
        </w:rPr>
        <w:t xml:space="preserve">, but isolates from organic herds were significantly more susceptible </w:t>
      </w:r>
      <w:r w:rsidR="00732A27" w:rsidRPr="003D4A61">
        <w:rPr>
          <w:rFonts w:cstheme="minorHAnsi"/>
        </w:rPr>
        <w:fldChar w:fldCharType="begin"/>
      </w:r>
      <w:r w:rsidR="00732A27" w:rsidRPr="003D4A61">
        <w:rPr>
          <w:rFonts w:cstheme="minorHAnsi"/>
        </w:rPr>
        <w:instrText xml:space="preserve"> ADDIN EN.CITE &lt;EndNote&gt;&lt;Cite&gt;&lt;Author&gt;Tikofsky&lt;/Author&gt;&lt;Year&gt;2003&lt;/Year&gt;&lt;RecNum&gt;776&lt;/RecNum&gt;&lt;DisplayText&gt;(Tikofsky et al., 2003)&lt;/DisplayText&gt;&lt;record&gt;&lt;rec-number&gt;776&lt;/rec-number&gt;&lt;foreign-keys&gt;&lt;key app="EN" db-id="pss5de0wasp2t9es5tu5evzpa2svsdrveax9" timestamp="1720361728"&gt;776&lt;/key&gt;&lt;/foreign-keys&gt;&lt;ref-type name="Journal Article"&gt;17&lt;/ref-type&gt;&lt;contributors&gt;&lt;authors&gt;&lt;author&gt;Tikofsky, L. L.&lt;/author&gt;&lt;author&gt;Barlow, J. W.&lt;/author&gt;&lt;author&gt;Santisteban, C.&lt;/author&gt;&lt;author&gt;Schukken, Y. H.&lt;/author&gt;&lt;/authors&gt;&lt;/contributors&gt;&lt;auth-address&gt;Quality Milk Production Services, Department of Population Medicine and Diagnostic Services, Cornell University, Ithaca, NY 14850, USA. LG40@cornell.edu&lt;/auth-address&gt;&lt;titles&gt;&lt;title&gt;A comparison of antimicrobial susceptibility patterns for Staphylococcus aureus in organic and conventional dairy herds&lt;/title&gt;&lt;secondary-title&gt;Microb Drug Resist&lt;/secondary-title&gt;&lt;/titles&gt;&lt;periodical&gt;&lt;full-title&gt;Microb Drug Resist&lt;/full-title&gt;&lt;/periodical&gt;&lt;pages&gt;S39-45&lt;/pages&gt;&lt;volume&gt;9 Suppl 1&lt;/volume&gt;&lt;keywords&gt;&lt;keyword&gt;*Animal Husbandry&lt;/keyword&gt;&lt;keyword&gt;Animals&lt;/keyword&gt;&lt;keyword&gt;Anti-Bacterial Agents/*pharmacology&lt;/keyword&gt;&lt;keyword&gt;Bacterial Typing Techniques&lt;/keyword&gt;&lt;keyword&gt;Cattle/*microbiology&lt;/keyword&gt;&lt;keyword&gt;*Dairying&lt;/keyword&gt;&lt;keyword&gt;Drug Resistance, Bacterial&lt;/keyword&gt;&lt;keyword&gt;Female&lt;/keyword&gt;&lt;keyword&gt;Microbial Sensitivity Tests&lt;/keyword&gt;&lt;keyword&gt;Milk/*microbiology&lt;/keyword&gt;&lt;keyword&gt;Staphylococcus aureus/classification/*drug effects/isolation &amp;amp; purification&lt;/keyword&gt;&lt;/keywords&gt;&lt;dates&gt;&lt;year&gt;2003&lt;/year&gt;&lt;/dates&gt;&lt;isbn&gt;1076-6294 (Print)&amp;#xD;1076-6294&lt;/isbn&gt;&lt;accession-num&gt;14633366&lt;/accession-num&gt;&lt;urls&gt;&lt;/urls&gt;&lt;electronic-resource-num&gt;10.1089/107662903322541883&lt;/electronic-resource-num&gt;&lt;remote-database-provider&gt;NLM&lt;/remote-database-provider&gt;&lt;language&gt;eng&lt;/language&gt;&lt;/record&gt;&lt;/Cite&gt;&lt;/EndNote&gt;</w:instrText>
      </w:r>
      <w:r w:rsidR="00732A27" w:rsidRPr="003D4A61">
        <w:rPr>
          <w:rFonts w:cstheme="minorHAnsi"/>
        </w:rPr>
        <w:fldChar w:fldCharType="separate"/>
      </w:r>
      <w:r w:rsidR="00732A27" w:rsidRPr="003D4A61">
        <w:rPr>
          <w:rFonts w:cstheme="minorHAnsi"/>
          <w:noProof/>
        </w:rPr>
        <w:t>(Tikofsky et al., 2003)</w:t>
      </w:r>
      <w:r w:rsidR="00732A27" w:rsidRPr="003D4A61">
        <w:rPr>
          <w:rFonts w:cstheme="minorHAnsi"/>
        </w:rPr>
        <w:fldChar w:fldCharType="end"/>
      </w:r>
      <w:r w:rsidR="00732A27" w:rsidRPr="003D4A61">
        <w:rPr>
          <w:rFonts w:cstheme="minorHAnsi"/>
        </w:rPr>
        <w:t xml:space="preserve">. In this study, </w:t>
      </w:r>
      <w:r w:rsidR="00820B3B" w:rsidRPr="003D4A61">
        <w:rPr>
          <w:rFonts w:cstheme="minorHAnsi"/>
        </w:rPr>
        <w:t xml:space="preserve">researchers </w:t>
      </w:r>
      <w:r w:rsidR="00BF3971" w:rsidRPr="003D4A61">
        <w:rPr>
          <w:rFonts w:cstheme="minorHAnsi"/>
        </w:rPr>
        <w:t>took two different approaches to an</w:t>
      </w:r>
      <w:r w:rsidR="002162CF" w:rsidRPr="003D4A61">
        <w:rPr>
          <w:rFonts w:cstheme="minorHAnsi"/>
        </w:rPr>
        <w:t>alyzing the data</w:t>
      </w:r>
      <w:r w:rsidR="00F94BD3">
        <w:rPr>
          <w:rFonts w:cstheme="minorHAnsi"/>
        </w:rPr>
        <w:t>:</w:t>
      </w:r>
      <w:r w:rsidR="00BF3971" w:rsidRPr="003D4A61">
        <w:rPr>
          <w:rFonts w:cstheme="minorHAnsi"/>
        </w:rPr>
        <w:t xml:space="preserve"> </w:t>
      </w:r>
      <w:r w:rsidR="00A32197">
        <w:rPr>
          <w:rFonts w:cstheme="minorHAnsi"/>
        </w:rPr>
        <w:t xml:space="preserve">1) </w:t>
      </w:r>
      <w:r w:rsidR="00732A27" w:rsidRPr="003D4A61">
        <w:rPr>
          <w:rFonts w:cstheme="minorHAnsi"/>
        </w:rPr>
        <w:t>the s</w:t>
      </w:r>
      <w:r w:rsidR="00391871" w:rsidRPr="003D4A61">
        <w:rPr>
          <w:rFonts w:cstheme="minorHAnsi"/>
        </w:rPr>
        <w:t>trength of association between</w:t>
      </w:r>
      <w:r w:rsidR="00103773" w:rsidRPr="003D4A61">
        <w:rPr>
          <w:rFonts w:cstheme="minorHAnsi"/>
        </w:rPr>
        <w:t xml:space="preserve"> the</w:t>
      </w:r>
      <w:r w:rsidR="00391871" w:rsidRPr="003D4A61">
        <w:rPr>
          <w:rFonts w:cstheme="minorHAnsi"/>
        </w:rPr>
        <w:t xml:space="preserve"> proportion </w:t>
      </w:r>
      <w:r w:rsidR="00103773" w:rsidRPr="003D4A61">
        <w:rPr>
          <w:rFonts w:cstheme="minorHAnsi"/>
        </w:rPr>
        <w:t xml:space="preserve">of </w:t>
      </w:r>
      <w:r w:rsidR="00391871" w:rsidRPr="003D4A61">
        <w:rPr>
          <w:rFonts w:cstheme="minorHAnsi"/>
        </w:rPr>
        <w:t>susceptible</w:t>
      </w:r>
      <w:r w:rsidR="00103773" w:rsidRPr="003D4A61">
        <w:rPr>
          <w:rFonts w:cstheme="minorHAnsi"/>
        </w:rPr>
        <w:t xml:space="preserve"> and </w:t>
      </w:r>
      <w:r w:rsidR="00391871" w:rsidRPr="003D4A61">
        <w:rPr>
          <w:rFonts w:cstheme="minorHAnsi"/>
        </w:rPr>
        <w:t xml:space="preserve">resistant </w:t>
      </w:r>
      <w:r w:rsidR="00103773" w:rsidRPr="003D4A61">
        <w:rPr>
          <w:rFonts w:cstheme="minorHAnsi"/>
        </w:rPr>
        <w:t xml:space="preserve">isolates </w:t>
      </w:r>
      <w:r w:rsidR="00804798">
        <w:rPr>
          <w:rFonts w:cstheme="minorHAnsi"/>
        </w:rPr>
        <w:t xml:space="preserve">was evaluated by </w:t>
      </w:r>
      <w:r w:rsidR="00103773" w:rsidRPr="003D4A61">
        <w:rPr>
          <w:rFonts w:cstheme="minorHAnsi"/>
        </w:rPr>
        <w:t>management</w:t>
      </w:r>
      <w:r w:rsidR="00391871" w:rsidRPr="003D4A61">
        <w:rPr>
          <w:rFonts w:cstheme="minorHAnsi"/>
        </w:rPr>
        <w:t xml:space="preserve"> category, </w:t>
      </w:r>
      <w:r w:rsidR="00804798">
        <w:rPr>
          <w:rFonts w:cstheme="minorHAnsi"/>
        </w:rPr>
        <w:t>and</w:t>
      </w:r>
      <w:r w:rsidR="00391871" w:rsidRPr="003D4A61">
        <w:rPr>
          <w:rFonts w:cstheme="minorHAnsi"/>
        </w:rPr>
        <w:t xml:space="preserve"> </w:t>
      </w:r>
      <w:r w:rsidR="00A32197">
        <w:rPr>
          <w:rFonts w:cstheme="minorHAnsi"/>
        </w:rPr>
        <w:t xml:space="preserve">2) </w:t>
      </w:r>
      <w:r w:rsidR="002162CF" w:rsidRPr="003D4A61">
        <w:rPr>
          <w:rFonts w:cstheme="minorHAnsi"/>
        </w:rPr>
        <w:t xml:space="preserve">numeric </w:t>
      </w:r>
      <w:r w:rsidR="00391871" w:rsidRPr="003D4A61">
        <w:rPr>
          <w:rFonts w:cstheme="minorHAnsi"/>
        </w:rPr>
        <w:t xml:space="preserve">differences in mean zone diameter </w:t>
      </w:r>
      <w:r w:rsidR="00804798">
        <w:rPr>
          <w:rFonts w:cstheme="minorHAnsi"/>
        </w:rPr>
        <w:t>w</w:t>
      </w:r>
      <w:r w:rsidR="00A32197">
        <w:rPr>
          <w:rFonts w:cstheme="minorHAnsi"/>
        </w:rPr>
        <w:t>ere</w:t>
      </w:r>
      <w:r w:rsidR="00804798">
        <w:rPr>
          <w:rFonts w:cstheme="minorHAnsi"/>
        </w:rPr>
        <w:t xml:space="preserve"> compared </w:t>
      </w:r>
      <w:r w:rsidR="00391871" w:rsidRPr="003D4A61">
        <w:rPr>
          <w:rFonts w:cstheme="minorHAnsi"/>
        </w:rPr>
        <w:t xml:space="preserve">for isolates from </w:t>
      </w:r>
      <w:r w:rsidR="00820B3B" w:rsidRPr="003D4A61">
        <w:rPr>
          <w:rFonts w:cstheme="minorHAnsi"/>
        </w:rPr>
        <w:t>organic</w:t>
      </w:r>
      <w:r w:rsidR="00391871" w:rsidRPr="003D4A61">
        <w:rPr>
          <w:rFonts w:cstheme="minorHAnsi"/>
        </w:rPr>
        <w:t xml:space="preserve"> vs. </w:t>
      </w:r>
      <w:r w:rsidR="00820B3B" w:rsidRPr="003D4A61">
        <w:rPr>
          <w:rFonts w:cstheme="minorHAnsi"/>
        </w:rPr>
        <w:t>conventional</w:t>
      </w:r>
      <w:r w:rsidR="00391871" w:rsidRPr="003D4A61">
        <w:rPr>
          <w:rFonts w:cstheme="minorHAnsi"/>
        </w:rPr>
        <w:t xml:space="preserve"> herds. </w:t>
      </w:r>
      <w:r w:rsidR="005059CA" w:rsidRPr="003D4A61">
        <w:rPr>
          <w:rFonts w:cstheme="minorHAnsi"/>
        </w:rPr>
        <w:t xml:space="preserve">When results were combined over both analyses, </w:t>
      </w:r>
      <w:r w:rsidR="00087C8C" w:rsidRPr="003D4A61">
        <w:rPr>
          <w:rFonts w:cstheme="minorHAnsi"/>
          <w:i/>
          <w:iCs/>
        </w:rPr>
        <w:t>S. aureus</w:t>
      </w:r>
      <w:r w:rsidR="00087C8C" w:rsidRPr="003D4A61">
        <w:rPr>
          <w:rFonts w:cstheme="minorHAnsi"/>
        </w:rPr>
        <w:t xml:space="preserve"> isolates from organic herds </w:t>
      </w:r>
      <w:r w:rsidR="009918B6" w:rsidRPr="003D4A61">
        <w:rPr>
          <w:rFonts w:cstheme="minorHAnsi"/>
        </w:rPr>
        <w:t>were more susceptible than those from</w:t>
      </w:r>
      <w:r w:rsidR="00391871" w:rsidRPr="003D4A61">
        <w:rPr>
          <w:rFonts w:cstheme="minorHAnsi"/>
        </w:rPr>
        <w:t xml:space="preserve"> </w:t>
      </w:r>
      <w:r w:rsidR="009918B6" w:rsidRPr="003D4A61">
        <w:rPr>
          <w:rFonts w:cstheme="minorHAnsi"/>
        </w:rPr>
        <w:t>conventional</w:t>
      </w:r>
      <w:r w:rsidR="00391871" w:rsidRPr="003D4A61">
        <w:rPr>
          <w:rFonts w:cstheme="minorHAnsi"/>
        </w:rPr>
        <w:t xml:space="preserve"> herds for 7 of </w:t>
      </w:r>
      <w:r w:rsidR="009918B6" w:rsidRPr="003D4A61">
        <w:rPr>
          <w:rFonts w:cstheme="minorHAnsi"/>
        </w:rPr>
        <w:t xml:space="preserve">the </w:t>
      </w:r>
      <w:r w:rsidR="00391871" w:rsidRPr="003D4A61">
        <w:rPr>
          <w:rFonts w:cstheme="minorHAnsi"/>
        </w:rPr>
        <w:t>9 antimicrobials studied</w:t>
      </w:r>
      <w:r w:rsidR="009918B6" w:rsidRPr="003D4A61">
        <w:rPr>
          <w:rFonts w:cstheme="minorHAnsi"/>
        </w:rPr>
        <w:t>.</w:t>
      </w:r>
      <w:r w:rsidR="00FE3E69" w:rsidRPr="003D4A61">
        <w:rPr>
          <w:rFonts w:cstheme="minorHAnsi"/>
        </w:rPr>
        <w:t xml:space="preserve"> Contrary to the</w:t>
      </w:r>
      <w:r w:rsidR="00E953F3" w:rsidRPr="003D4A61">
        <w:rPr>
          <w:rFonts w:cstheme="minorHAnsi"/>
        </w:rPr>
        <w:t xml:space="preserve">se findings, researchers comparing resistance of isolates from </w:t>
      </w:r>
      <w:r w:rsidR="00E753DD" w:rsidRPr="003D4A61">
        <w:rPr>
          <w:rFonts w:cstheme="minorHAnsi"/>
        </w:rPr>
        <w:t xml:space="preserve">bulk tank milk of </w:t>
      </w:r>
      <w:r w:rsidR="00E953F3" w:rsidRPr="003D4A61">
        <w:rPr>
          <w:rFonts w:cstheme="minorHAnsi"/>
        </w:rPr>
        <w:t xml:space="preserve">organic and conventional systems in </w:t>
      </w:r>
      <w:r w:rsidR="00713D43" w:rsidRPr="003D4A61">
        <w:rPr>
          <w:rFonts w:cstheme="minorHAnsi"/>
        </w:rPr>
        <w:t>both the US and Denmark found that o</w:t>
      </w:r>
      <w:r w:rsidR="004E23E5" w:rsidRPr="003D4A61">
        <w:rPr>
          <w:rFonts w:cstheme="minorHAnsi"/>
        </w:rPr>
        <w:t xml:space="preserve">verall, antimicrobial susceptibility was very similar </w:t>
      </w:r>
      <w:r w:rsidR="00713D43" w:rsidRPr="003D4A61">
        <w:rPr>
          <w:rFonts w:cstheme="minorHAnsi"/>
        </w:rPr>
        <w:t>for</w:t>
      </w:r>
      <w:r w:rsidR="004E23E5" w:rsidRPr="003D4A61">
        <w:rPr>
          <w:rFonts w:cstheme="minorHAnsi"/>
        </w:rPr>
        <w:t xml:space="preserve"> </w:t>
      </w:r>
      <w:r w:rsidR="004E23E5" w:rsidRPr="003D4A61">
        <w:rPr>
          <w:rFonts w:cstheme="minorHAnsi"/>
          <w:i/>
          <w:iCs/>
        </w:rPr>
        <w:t xml:space="preserve">S. aureus </w:t>
      </w:r>
      <w:r w:rsidR="004E23E5" w:rsidRPr="003D4A61">
        <w:rPr>
          <w:rFonts w:cstheme="minorHAnsi"/>
        </w:rPr>
        <w:t>in both countries</w:t>
      </w:r>
      <w:r w:rsidR="00245F2C" w:rsidRPr="003D4A61">
        <w:rPr>
          <w:rFonts w:cstheme="minorHAnsi"/>
        </w:rPr>
        <w:t xml:space="preserve"> </w:t>
      </w:r>
      <w:r w:rsidR="00245F2C" w:rsidRPr="003D4A61">
        <w:rPr>
          <w:rFonts w:cstheme="minorHAnsi"/>
        </w:rPr>
        <w:fldChar w:fldCharType="begin"/>
      </w:r>
      <w:r w:rsidR="00245F2C" w:rsidRPr="003D4A61">
        <w:rPr>
          <w:rFonts w:cstheme="minorHAnsi"/>
        </w:rPr>
        <w:instrText xml:space="preserve"> ADDIN EN.CITE &lt;EndNote&gt;&lt;Cite&gt;&lt;Author&gt;Sato&lt;/Author&gt;&lt;Year&gt;2004&lt;/Year&gt;&lt;RecNum&gt;777&lt;/RecNum&gt;&lt;DisplayText&gt;(Sato et al., 2004)&lt;/DisplayText&gt;&lt;record&gt;&lt;rec-number&gt;777&lt;/rec-number&gt;&lt;foreign-keys&gt;&lt;key app="EN" db-id="pss5de0wasp2t9es5tu5evzpa2svsdrveax9" timestamp="1720361779"&gt;777&lt;/key&gt;&lt;/foreign-keys&gt;&lt;ref-type name="Journal Article"&gt;17&lt;/ref-type&gt;&lt;contributors&gt;&lt;authors&gt;&lt;author&gt;Sato, K.&lt;/author&gt;&lt;author&gt;Bennedsgaard, T. W.&lt;/author&gt;&lt;author&gt;Bartlett, P. C.&lt;/author&gt;&lt;author&gt;Erskine, R. J.&lt;/author&gt;&lt;author&gt;Kaneene, J. B.&lt;/author&gt;&lt;/authors&gt;&lt;/contributors&gt;&lt;auth-address&gt;College of Veterinary Medicine, Michigan State University, East Lansing, Michigan 48824-1314, USA. satokenj@cvm.msu.edu&lt;/auth-address&gt;&lt;titles&gt;&lt;title&gt;Comparison of antimicrobial susceptibility of Staphylococcus aureus isolated from bulk tank milk in organic and conventional dairy herds in the midwestern United States and Denmark&lt;/title&gt;&lt;secondary-title&gt;J Food Prot&lt;/secondary-title&gt;&lt;/titles&gt;&lt;periodical&gt;&lt;full-title&gt;J Food Prot&lt;/full-title&gt;&lt;/periodical&gt;&lt;pages&gt;1104-10&lt;/pages&gt;&lt;volume&gt;67&lt;/volume&gt;&lt;number&gt;6&lt;/number&gt;&lt;keywords&gt;&lt;keyword&gt;Animal Husbandry/*methods&lt;/keyword&gt;&lt;keyword&gt;Animals&lt;/keyword&gt;&lt;keyword&gt;Anti-Bacterial Agents/*pharmacology&lt;/keyword&gt;&lt;keyword&gt;Cattle&lt;/keyword&gt;&lt;keyword&gt;Colony Count, Microbial&lt;/keyword&gt;&lt;keyword&gt;Dairying/methods&lt;/keyword&gt;&lt;keyword&gt;Denmark&lt;/keyword&gt;&lt;keyword&gt;*Drug Resistance, Bacterial&lt;/keyword&gt;&lt;keyword&gt;Female&lt;/keyword&gt;&lt;keyword&gt;Food Microbiology&lt;/keyword&gt;&lt;keyword&gt;Food, Organic/microbiology&lt;/keyword&gt;&lt;keyword&gt;Microbial Sensitivity Tests&lt;/keyword&gt;&lt;keyword&gt;Milk/*microbiology&lt;/keyword&gt;&lt;keyword&gt;Staphylococcus aureus/*drug effects/isolation &amp;amp; purification&lt;/keyword&gt;&lt;keyword&gt;Wisconsin&lt;/keyword&gt;&lt;/keywords&gt;&lt;dates&gt;&lt;year&gt;2004&lt;/year&gt;&lt;pub-dates&gt;&lt;date&gt;Jun&lt;/date&gt;&lt;/pub-dates&gt;&lt;/dates&gt;&lt;isbn&gt;0362-028X (Print)&amp;#xD;0362-028x&lt;/isbn&gt;&lt;accession-num&gt;15222534&lt;/accession-num&gt;&lt;urls&gt;&lt;/urls&gt;&lt;electronic-resource-num&gt;10.4315/0362-028x-67.6.1104&lt;/electronic-resource-num&gt;&lt;remote-database-provider&gt;NLM&lt;/remote-database-provider&gt;&lt;language&gt;eng&lt;/language&gt;&lt;/record&gt;&lt;/Cite&gt;&lt;/EndNote&gt;</w:instrText>
      </w:r>
      <w:r w:rsidR="00245F2C" w:rsidRPr="003D4A61">
        <w:rPr>
          <w:rFonts w:cstheme="minorHAnsi"/>
        </w:rPr>
        <w:fldChar w:fldCharType="separate"/>
      </w:r>
      <w:r w:rsidR="00245F2C" w:rsidRPr="003D4A61">
        <w:rPr>
          <w:rFonts w:cstheme="minorHAnsi"/>
          <w:noProof/>
        </w:rPr>
        <w:t>(Sato et al., 2004)</w:t>
      </w:r>
      <w:r w:rsidR="00245F2C" w:rsidRPr="003D4A61">
        <w:rPr>
          <w:rFonts w:cstheme="minorHAnsi"/>
        </w:rPr>
        <w:fldChar w:fldCharType="end"/>
      </w:r>
      <w:r w:rsidR="004E23E5" w:rsidRPr="003D4A61">
        <w:rPr>
          <w:rFonts w:cstheme="minorHAnsi"/>
        </w:rPr>
        <w:t xml:space="preserve">. </w:t>
      </w:r>
      <w:r w:rsidR="00E94F28" w:rsidRPr="003D4A61">
        <w:rPr>
          <w:rFonts w:cstheme="minorHAnsi"/>
        </w:rPr>
        <w:t>Bulk tank i</w:t>
      </w:r>
      <w:r w:rsidR="004E23E5" w:rsidRPr="003D4A61">
        <w:rPr>
          <w:rFonts w:cstheme="minorHAnsi"/>
        </w:rPr>
        <w:t xml:space="preserve">solates from </w:t>
      </w:r>
      <w:r w:rsidR="00245F2C" w:rsidRPr="003D4A61">
        <w:rPr>
          <w:rFonts w:cstheme="minorHAnsi"/>
        </w:rPr>
        <w:t>conventional</w:t>
      </w:r>
      <w:r w:rsidR="004E23E5" w:rsidRPr="003D4A61">
        <w:rPr>
          <w:rFonts w:cstheme="minorHAnsi"/>
        </w:rPr>
        <w:t xml:space="preserve"> herds in Wisconsin</w:t>
      </w:r>
      <w:r w:rsidR="00245F2C" w:rsidRPr="003D4A61">
        <w:rPr>
          <w:rFonts w:cstheme="minorHAnsi"/>
        </w:rPr>
        <w:t xml:space="preserve"> (US)</w:t>
      </w:r>
      <w:r w:rsidR="004E23E5" w:rsidRPr="003D4A61">
        <w:rPr>
          <w:rFonts w:cstheme="minorHAnsi"/>
        </w:rPr>
        <w:t xml:space="preserve"> had significantly reduced susceptibility to ciprofloxacin (vs. isolates from </w:t>
      </w:r>
      <w:r w:rsidR="00245F2C" w:rsidRPr="003D4A61">
        <w:rPr>
          <w:rFonts w:cstheme="minorHAnsi"/>
        </w:rPr>
        <w:t>organic</w:t>
      </w:r>
      <w:r w:rsidR="004E23E5" w:rsidRPr="003D4A61">
        <w:rPr>
          <w:rFonts w:cstheme="minorHAnsi"/>
        </w:rPr>
        <w:t xml:space="preserve"> herds), and isolates from </w:t>
      </w:r>
      <w:r w:rsidR="00245F2C" w:rsidRPr="003D4A61">
        <w:rPr>
          <w:rFonts w:cstheme="minorHAnsi"/>
        </w:rPr>
        <w:t>organic</w:t>
      </w:r>
      <w:r w:rsidR="004E23E5" w:rsidRPr="003D4A61">
        <w:rPr>
          <w:rFonts w:cstheme="minorHAnsi"/>
        </w:rPr>
        <w:t xml:space="preserve"> herds in Denmark had reduced susceptibility to avilamycin (vs. isolates from </w:t>
      </w:r>
      <w:r w:rsidR="00245F2C" w:rsidRPr="003D4A61">
        <w:rPr>
          <w:rFonts w:cstheme="minorHAnsi"/>
        </w:rPr>
        <w:t>conventional</w:t>
      </w:r>
      <w:r w:rsidR="004E23E5" w:rsidRPr="003D4A61">
        <w:rPr>
          <w:rFonts w:cstheme="minorHAnsi"/>
        </w:rPr>
        <w:t xml:space="preserve"> herds). </w:t>
      </w:r>
      <w:r w:rsidR="00245F2C" w:rsidRPr="003D4A61">
        <w:rPr>
          <w:rFonts w:cstheme="minorHAnsi"/>
        </w:rPr>
        <w:t>In</w:t>
      </w:r>
      <w:r w:rsidR="0070775F" w:rsidRPr="003D4A61">
        <w:rPr>
          <w:rFonts w:cstheme="minorHAnsi"/>
        </w:rPr>
        <w:t xml:space="preserve"> a finding highlighting the importance of geography in epidemiological studies</w:t>
      </w:r>
      <w:r w:rsidR="00245F2C" w:rsidRPr="003D4A61">
        <w:rPr>
          <w:rFonts w:cstheme="minorHAnsi"/>
        </w:rPr>
        <w:t>, authors point out that d</w:t>
      </w:r>
      <w:r w:rsidR="004E23E5" w:rsidRPr="003D4A61">
        <w:rPr>
          <w:rFonts w:cstheme="minorHAnsi"/>
        </w:rPr>
        <w:t xml:space="preserve">ifferences in </w:t>
      </w:r>
      <w:r w:rsidR="00245F2C" w:rsidRPr="003D4A61">
        <w:rPr>
          <w:rFonts w:cstheme="minorHAnsi"/>
        </w:rPr>
        <w:t xml:space="preserve">the </w:t>
      </w:r>
      <w:r w:rsidR="004E23E5" w:rsidRPr="003D4A61">
        <w:rPr>
          <w:rFonts w:cstheme="minorHAnsi"/>
        </w:rPr>
        <w:t xml:space="preserve">antimicrobial susceptibility of </w:t>
      </w:r>
      <w:r w:rsidR="004E23E5" w:rsidRPr="003D4A61">
        <w:rPr>
          <w:rFonts w:cstheme="minorHAnsi"/>
          <w:i/>
          <w:iCs/>
        </w:rPr>
        <w:t>S. aureus</w:t>
      </w:r>
      <w:r w:rsidR="004E23E5" w:rsidRPr="003D4A61">
        <w:rPr>
          <w:rFonts w:cstheme="minorHAnsi"/>
        </w:rPr>
        <w:t xml:space="preserve"> isolates between </w:t>
      </w:r>
      <w:r w:rsidR="00060384" w:rsidRPr="003D4A61">
        <w:rPr>
          <w:rFonts w:cstheme="minorHAnsi"/>
        </w:rPr>
        <w:t>organic and conventional</w:t>
      </w:r>
      <w:r w:rsidR="004E23E5" w:rsidRPr="003D4A61">
        <w:rPr>
          <w:rFonts w:cstheme="minorHAnsi"/>
        </w:rPr>
        <w:t xml:space="preserve"> herds were small relative to differences in </w:t>
      </w:r>
      <w:r w:rsidR="00FD72B3">
        <w:rPr>
          <w:rFonts w:cstheme="minorHAnsi"/>
        </w:rPr>
        <w:t>resistance patterns</w:t>
      </w:r>
      <w:r w:rsidR="004E23E5" w:rsidRPr="003D4A61">
        <w:rPr>
          <w:rFonts w:cstheme="minorHAnsi"/>
        </w:rPr>
        <w:t xml:space="preserve"> observed between </w:t>
      </w:r>
      <w:r w:rsidR="00060384" w:rsidRPr="003D4A61">
        <w:rPr>
          <w:rFonts w:cstheme="minorHAnsi"/>
        </w:rPr>
        <w:t>countries</w:t>
      </w:r>
      <w:r w:rsidR="004E23E5" w:rsidRPr="003D4A61">
        <w:rPr>
          <w:rFonts w:cstheme="minorHAnsi"/>
        </w:rPr>
        <w:t>.</w:t>
      </w:r>
      <w:r w:rsidR="0088483C" w:rsidRPr="003D4A61">
        <w:rPr>
          <w:rFonts w:cstheme="minorHAnsi"/>
        </w:rPr>
        <w:t xml:space="preserve"> In agreement with </w:t>
      </w:r>
      <w:r w:rsidR="00BD77C0" w:rsidRPr="003D4A61">
        <w:rPr>
          <w:rFonts w:cstheme="minorHAnsi"/>
        </w:rPr>
        <w:t xml:space="preserve">Sato et. al, </w:t>
      </w:r>
      <w:r w:rsidR="006B7C16"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6B7C16" w:rsidRPr="003D4A61">
        <w:rPr>
          <w:rFonts w:cstheme="minorHAnsi"/>
        </w:rPr>
        <w:instrText xml:space="preserve"> ADDIN EN.CITE </w:instrText>
      </w:r>
      <w:r w:rsidR="006B7C16"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6B7C16" w:rsidRPr="003D4A61">
        <w:rPr>
          <w:rFonts w:cstheme="minorHAnsi"/>
        </w:rPr>
        <w:instrText xml:space="preserve"> ADDIN EN.CITE.DATA </w:instrText>
      </w:r>
      <w:r w:rsidR="006B7C16" w:rsidRPr="003D4A61">
        <w:rPr>
          <w:rFonts w:cstheme="minorHAnsi"/>
        </w:rPr>
      </w:r>
      <w:r w:rsidR="006B7C16" w:rsidRPr="003D4A61">
        <w:rPr>
          <w:rFonts w:cstheme="minorHAnsi"/>
        </w:rPr>
        <w:fldChar w:fldCharType="end"/>
      </w:r>
      <w:r w:rsidR="006B7C16" w:rsidRPr="003D4A61">
        <w:rPr>
          <w:rFonts w:cstheme="minorHAnsi"/>
        </w:rPr>
      </w:r>
      <w:r w:rsidR="006B7C16" w:rsidRPr="003D4A61">
        <w:rPr>
          <w:rFonts w:cstheme="minorHAnsi"/>
        </w:rPr>
        <w:fldChar w:fldCharType="separate"/>
      </w:r>
      <w:r w:rsidR="006B7C16" w:rsidRPr="003D4A61">
        <w:rPr>
          <w:rFonts w:cstheme="minorHAnsi"/>
          <w:noProof/>
        </w:rPr>
        <w:t>Bennedsgaard et al. (2006)</w:t>
      </w:r>
      <w:r w:rsidR="006B7C16" w:rsidRPr="003D4A61">
        <w:rPr>
          <w:rFonts w:cstheme="minorHAnsi"/>
        </w:rPr>
        <w:fldChar w:fldCharType="end"/>
      </w:r>
      <w:r w:rsidR="006B7C16" w:rsidRPr="003D4A61">
        <w:rPr>
          <w:rFonts w:cstheme="minorHAnsi"/>
        </w:rPr>
        <w:t xml:space="preserve"> observed n</w:t>
      </w:r>
      <w:r w:rsidR="0088483C" w:rsidRPr="003D4A61">
        <w:rPr>
          <w:rFonts w:cstheme="minorHAnsi"/>
        </w:rPr>
        <w:t xml:space="preserve">o statistically significant differences in the prevalence of </w:t>
      </w:r>
      <w:r w:rsidR="003533B4" w:rsidRPr="003D4A61">
        <w:rPr>
          <w:rFonts w:cstheme="minorHAnsi"/>
        </w:rPr>
        <w:t xml:space="preserve">cows with </w:t>
      </w:r>
      <w:r w:rsidR="0088483C" w:rsidRPr="003D4A61">
        <w:rPr>
          <w:rFonts w:cstheme="minorHAnsi"/>
        </w:rPr>
        <w:t>penicillin</w:t>
      </w:r>
      <w:r w:rsidR="003533B4" w:rsidRPr="003D4A61">
        <w:rPr>
          <w:rFonts w:cstheme="minorHAnsi"/>
        </w:rPr>
        <w:t>-</w:t>
      </w:r>
      <w:r w:rsidR="0088483C" w:rsidRPr="003D4A61">
        <w:rPr>
          <w:rFonts w:cstheme="minorHAnsi"/>
        </w:rPr>
        <w:t>resistan</w:t>
      </w:r>
      <w:r w:rsidR="003533B4" w:rsidRPr="003D4A61">
        <w:rPr>
          <w:rFonts w:cstheme="minorHAnsi"/>
        </w:rPr>
        <w:t>t</w:t>
      </w:r>
      <w:r w:rsidR="0088483C" w:rsidRPr="003D4A61">
        <w:rPr>
          <w:rFonts w:cstheme="minorHAnsi"/>
        </w:rPr>
        <w:t xml:space="preserve"> </w:t>
      </w:r>
      <w:r w:rsidR="0088483C" w:rsidRPr="003D4A61">
        <w:rPr>
          <w:rFonts w:cstheme="minorHAnsi"/>
          <w:i/>
          <w:iCs/>
        </w:rPr>
        <w:t>S. aureus</w:t>
      </w:r>
      <w:r w:rsidR="003533B4" w:rsidRPr="003D4A61">
        <w:rPr>
          <w:rFonts w:cstheme="minorHAnsi"/>
          <w:i/>
          <w:iCs/>
        </w:rPr>
        <w:t xml:space="preserve"> </w:t>
      </w:r>
      <w:r w:rsidR="003533B4" w:rsidRPr="003D4A61">
        <w:rPr>
          <w:rFonts w:cstheme="minorHAnsi"/>
        </w:rPr>
        <w:t>mastitis</w:t>
      </w:r>
      <w:r w:rsidR="0088483C" w:rsidRPr="003D4A61">
        <w:rPr>
          <w:rFonts w:cstheme="minorHAnsi"/>
        </w:rPr>
        <w:t xml:space="preserve"> or the proportion of </w:t>
      </w:r>
      <w:r w:rsidR="0088483C" w:rsidRPr="003D4A61">
        <w:rPr>
          <w:rFonts w:cstheme="minorHAnsi"/>
          <w:i/>
          <w:iCs/>
        </w:rPr>
        <w:t>S. aureus</w:t>
      </w:r>
      <w:r w:rsidR="0088483C" w:rsidRPr="003D4A61">
        <w:rPr>
          <w:rFonts w:cstheme="minorHAnsi"/>
        </w:rPr>
        <w:t xml:space="preserve"> isolates </w:t>
      </w:r>
      <w:r w:rsidR="005144AD" w:rsidRPr="003D4A61">
        <w:rPr>
          <w:rFonts w:cstheme="minorHAnsi"/>
        </w:rPr>
        <w:t xml:space="preserve">from quartermilk </w:t>
      </w:r>
      <w:r w:rsidR="0088483C" w:rsidRPr="003D4A61">
        <w:rPr>
          <w:rFonts w:cstheme="minorHAnsi"/>
        </w:rPr>
        <w:t xml:space="preserve">resistant to penicillin between </w:t>
      </w:r>
      <w:r w:rsidR="003A61EF" w:rsidRPr="003D4A61">
        <w:rPr>
          <w:rFonts w:cstheme="minorHAnsi"/>
        </w:rPr>
        <w:t>conventional and organic dairies in Denmark</w:t>
      </w:r>
      <w:r w:rsidR="003533B4" w:rsidRPr="003D4A61">
        <w:rPr>
          <w:rFonts w:cstheme="minorHAnsi"/>
        </w:rPr>
        <w:t>.</w:t>
      </w:r>
    </w:p>
    <w:p w14:paraId="4E91C572" w14:textId="5EB919A6" w:rsidR="00716E3F" w:rsidRPr="003D4A61" w:rsidRDefault="00D370B4" w:rsidP="00D63F05">
      <w:pPr>
        <w:ind w:firstLine="360"/>
        <w:rPr>
          <w:rFonts w:cstheme="minorHAnsi"/>
        </w:rPr>
      </w:pPr>
      <w:r w:rsidRPr="003D4A61">
        <w:rPr>
          <w:rFonts w:cstheme="minorHAnsi"/>
        </w:rPr>
        <w:t xml:space="preserve">Two studies </w:t>
      </w:r>
      <w:r w:rsidR="00885E9C" w:rsidRPr="003D4A61">
        <w:rPr>
          <w:rFonts w:cstheme="minorHAnsi"/>
        </w:rPr>
        <w:t xml:space="preserve">looking at bulk tank milk </w:t>
      </w:r>
      <w:r w:rsidR="002D2BE9">
        <w:rPr>
          <w:rFonts w:cstheme="minorHAnsi"/>
        </w:rPr>
        <w:t xml:space="preserve">(BTM) </w:t>
      </w:r>
      <w:r w:rsidR="00885E9C" w:rsidRPr="003D4A61">
        <w:rPr>
          <w:rFonts w:cstheme="minorHAnsi"/>
        </w:rPr>
        <w:t xml:space="preserve">focused on detection of staphylococci </w:t>
      </w:r>
      <w:r w:rsidR="007E737E" w:rsidRPr="003D4A61">
        <w:rPr>
          <w:rFonts w:cstheme="minorHAnsi"/>
        </w:rPr>
        <w:t xml:space="preserve">carrying </w:t>
      </w:r>
      <w:r w:rsidR="00397FF4" w:rsidRPr="003D4A61">
        <w:rPr>
          <w:rFonts w:cstheme="minorHAnsi"/>
        </w:rPr>
        <w:t>genetic determinants conferring penicillin resistance (</w:t>
      </w:r>
      <w:r w:rsidR="00397FF4" w:rsidRPr="003D4A61">
        <w:rPr>
          <w:rFonts w:cstheme="minorHAnsi"/>
          <w:i/>
          <w:iCs/>
        </w:rPr>
        <w:t>mecA</w:t>
      </w:r>
      <w:r w:rsidR="00397FF4" w:rsidRPr="003D4A61">
        <w:rPr>
          <w:rFonts w:cstheme="minorHAnsi"/>
        </w:rPr>
        <w:t xml:space="preserve"> and </w:t>
      </w:r>
      <w:r w:rsidR="00397FF4" w:rsidRPr="003D4A61">
        <w:rPr>
          <w:rFonts w:cstheme="minorHAnsi"/>
          <w:i/>
          <w:iCs/>
        </w:rPr>
        <w:t>mecC</w:t>
      </w:r>
      <w:r w:rsidR="00397FF4" w:rsidRPr="003D4A61">
        <w:rPr>
          <w:rFonts w:cstheme="minorHAnsi"/>
        </w:rPr>
        <w:t xml:space="preserve"> genes), an important consideration for </w:t>
      </w:r>
      <w:r w:rsidR="00F62C2B" w:rsidRPr="003D4A61">
        <w:rPr>
          <w:rFonts w:cstheme="minorHAnsi"/>
        </w:rPr>
        <w:t>public health globally</w:t>
      </w:r>
      <w:r w:rsidR="00397FF4" w:rsidRPr="003D4A61">
        <w:rPr>
          <w:rFonts w:cstheme="minorHAnsi"/>
        </w:rPr>
        <w:t>.</w:t>
      </w:r>
      <w:r w:rsidR="00493964" w:rsidRPr="003D4A61">
        <w:rPr>
          <w:rFonts w:cstheme="minorHAnsi"/>
        </w:rPr>
        <w:t xml:space="preserve"> </w:t>
      </w:r>
      <w:r w:rsidR="00BA66CE" w:rsidRPr="003D4A61">
        <w:rPr>
          <w:rFonts w:cstheme="minorHAnsi"/>
        </w:rPr>
        <w:t xml:space="preserve">In </w:t>
      </w:r>
      <w:r w:rsidR="00F84BF9" w:rsidRPr="003D4A61">
        <w:rPr>
          <w:rFonts w:cstheme="minorHAnsi"/>
        </w:rPr>
        <w:t>a</w:t>
      </w:r>
      <w:r w:rsidR="00BA66CE" w:rsidRPr="003D4A61">
        <w:rPr>
          <w:rFonts w:cstheme="minorHAnsi"/>
        </w:rPr>
        <w:t xml:space="preserve"> large study</w:t>
      </w:r>
      <w:r w:rsidR="00875DC9">
        <w:rPr>
          <w:rFonts w:cstheme="minorHAnsi"/>
        </w:rPr>
        <w:t xml:space="preserve"> with the goal of</w:t>
      </w:r>
      <w:r w:rsidR="00BA66CE" w:rsidRPr="003D4A61">
        <w:rPr>
          <w:rFonts w:cstheme="minorHAnsi"/>
        </w:rPr>
        <w:t xml:space="preserve"> </w:t>
      </w:r>
      <w:r w:rsidR="00B87741" w:rsidRPr="003D4A61">
        <w:rPr>
          <w:rFonts w:cstheme="minorHAnsi"/>
        </w:rPr>
        <w:t xml:space="preserve">surveilling dairy-associated </w:t>
      </w:r>
      <w:r w:rsidR="009D7B8F">
        <w:rPr>
          <w:rFonts w:cstheme="minorHAnsi"/>
        </w:rPr>
        <w:t xml:space="preserve">methicillin-resistant </w:t>
      </w:r>
      <w:r w:rsidR="009D7B8F">
        <w:rPr>
          <w:rFonts w:cstheme="minorHAnsi"/>
          <w:i/>
          <w:iCs/>
        </w:rPr>
        <w:t xml:space="preserve">S. </w:t>
      </w:r>
      <w:r w:rsidR="009D7B8F">
        <w:rPr>
          <w:rFonts w:cstheme="minorHAnsi"/>
          <w:i/>
          <w:iCs/>
        </w:rPr>
        <w:lastRenderedPageBreak/>
        <w:t xml:space="preserve">aureus </w:t>
      </w:r>
      <w:r w:rsidR="009D7B8F">
        <w:rPr>
          <w:rFonts w:cstheme="minorHAnsi"/>
        </w:rPr>
        <w:t>(MRSA)</w:t>
      </w:r>
      <w:r w:rsidR="009D7B8F">
        <w:rPr>
          <w:rFonts w:cstheme="minorHAnsi"/>
          <w:i/>
          <w:iCs/>
        </w:rPr>
        <w:t xml:space="preserve"> </w:t>
      </w:r>
      <w:r w:rsidR="00BA66CE" w:rsidRPr="003D4A61">
        <w:rPr>
          <w:rFonts w:cstheme="minorHAnsi"/>
        </w:rPr>
        <w:t xml:space="preserve">in Germany, researchers collected </w:t>
      </w:r>
      <w:r w:rsidR="002D2BE9">
        <w:rPr>
          <w:rFonts w:cstheme="minorHAnsi"/>
        </w:rPr>
        <w:t>BTM</w:t>
      </w:r>
      <w:r w:rsidR="00BA66CE" w:rsidRPr="003D4A61">
        <w:rPr>
          <w:rFonts w:cstheme="minorHAnsi"/>
        </w:rPr>
        <w:t xml:space="preserve"> from 372 conventional and 303 organic herds </w:t>
      </w:r>
      <w:r w:rsidR="00BA66CE" w:rsidRPr="003D4A61">
        <w:rPr>
          <w:rFonts w:cstheme="minorHAnsi"/>
        </w:rPr>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00BA66CE" w:rsidRPr="003D4A61">
        <w:rPr>
          <w:rFonts w:cstheme="minorHAnsi"/>
        </w:rPr>
        <w:instrText xml:space="preserve"> ADDIN EN.CITE </w:instrText>
      </w:r>
      <w:r w:rsidR="00BA66CE" w:rsidRPr="003D4A61">
        <w:rPr>
          <w:rFonts w:cstheme="minorHAnsi"/>
        </w:rPr>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00BA66CE" w:rsidRPr="003D4A61">
        <w:rPr>
          <w:rFonts w:cstheme="minorHAnsi"/>
        </w:rPr>
        <w:instrText xml:space="preserve"> ADDIN EN.CITE.DATA </w:instrText>
      </w:r>
      <w:r w:rsidR="00BA66CE" w:rsidRPr="003D4A61">
        <w:rPr>
          <w:rFonts w:cstheme="minorHAnsi"/>
        </w:rPr>
      </w:r>
      <w:r w:rsidR="00BA66CE" w:rsidRPr="003D4A61">
        <w:rPr>
          <w:rFonts w:cstheme="minorHAnsi"/>
        </w:rPr>
        <w:fldChar w:fldCharType="end"/>
      </w:r>
      <w:r w:rsidR="00BA66CE" w:rsidRPr="003D4A61">
        <w:rPr>
          <w:rFonts w:cstheme="minorHAnsi"/>
        </w:rPr>
      </w:r>
      <w:r w:rsidR="00BA66CE" w:rsidRPr="003D4A61">
        <w:rPr>
          <w:rFonts w:cstheme="minorHAnsi"/>
        </w:rPr>
        <w:fldChar w:fldCharType="separate"/>
      </w:r>
      <w:r w:rsidR="00BA66CE" w:rsidRPr="003D4A61">
        <w:rPr>
          <w:rFonts w:cstheme="minorHAnsi"/>
          <w:noProof/>
        </w:rPr>
        <w:t>(Tenhagen et al., 2018)</w:t>
      </w:r>
      <w:r w:rsidR="00BA66CE" w:rsidRPr="003D4A61">
        <w:rPr>
          <w:rFonts w:cstheme="minorHAnsi"/>
        </w:rPr>
        <w:fldChar w:fldCharType="end"/>
      </w:r>
      <w:r w:rsidR="00BA66CE" w:rsidRPr="003D4A61">
        <w:rPr>
          <w:rFonts w:cstheme="minorHAnsi"/>
        </w:rPr>
        <w:t xml:space="preserve">. </w:t>
      </w:r>
      <w:r w:rsidR="00AC3276" w:rsidRPr="003D4A61">
        <w:rPr>
          <w:rFonts w:cstheme="minorHAnsi"/>
        </w:rPr>
        <w:t xml:space="preserve">Using binary logistic regression to describe association of MRSA-positive samples with herd type (conventional vs. organic), </w:t>
      </w:r>
      <w:r w:rsidR="000D55CE" w:rsidRPr="003D4A61">
        <w:rPr>
          <w:rFonts w:cstheme="minorHAnsi"/>
        </w:rPr>
        <w:t>the</w:t>
      </w:r>
      <w:r w:rsidR="005A0D69" w:rsidRPr="003D4A61">
        <w:rPr>
          <w:rFonts w:cstheme="minorHAnsi"/>
        </w:rPr>
        <w:t>y found that the</w:t>
      </w:r>
      <w:r w:rsidR="000D55CE" w:rsidRPr="003D4A61">
        <w:rPr>
          <w:rFonts w:cstheme="minorHAnsi"/>
        </w:rPr>
        <w:t xml:space="preserve"> prevalence of MRSA was significantly higher in BTM samples from </w:t>
      </w:r>
      <w:r w:rsidR="005A0D69" w:rsidRPr="003D4A61">
        <w:rPr>
          <w:rFonts w:cstheme="minorHAnsi"/>
        </w:rPr>
        <w:t>conventional</w:t>
      </w:r>
      <w:r w:rsidR="000D55CE" w:rsidRPr="003D4A61">
        <w:rPr>
          <w:rFonts w:cstheme="minorHAnsi"/>
        </w:rPr>
        <w:t xml:space="preserve"> herds (9.7%) compared with </w:t>
      </w:r>
      <w:r w:rsidR="005A0D69" w:rsidRPr="003D4A61">
        <w:rPr>
          <w:rFonts w:cstheme="minorHAnsi"/>
        </w:rPr>
        <w:t>organic</w:t>
      </w:r>
      <w:r w:rsidR="000D55CE" w:rsidRPr="003D4A61">
        <w:rPr>
          <w:rFonts w:cstheme="minorHAnsi"/>
        </w:rPr>
        <w:t xml:space="preserve"> herds (1.7%).</w:t>
      </w:r>
      <w:r w:rsidR="00005F8F" w:rsidRPr="003D4A61">
        <w:rPr>
          <w:rFonts w:cstheme="minorHAnsi"/>
        </w:rPr>
        <w:t xml:space="preserve"> The model-based approach allowed researchers to </w:t>
      </w:r>
      <w:r w:rsidR="00AC3276" w:rsidRPr="003D4A61">
        <w:rPr>
          <w:rFonts w:cstheme="minorHAnsi"/>
        </w:rPr>
        <w:t xml:space="preserve">control for </w:t>
      </w:r>
      <w:r w:rsidR="00005F8F" w:rsidRPr="003D4A61">
        <w:rPr>
          <w:rFonts w:cstheme="minorHAnsi"/>
        </w:rPr>
        <w:t xml:space="preserve">the </w:t>
      </w:r>
      <w:r w:rsidR="00AC3276" w:rsidRPr="003D4A61">
        <w:rPr>
          <w:rFonts w:cstheme="minorHAnsi"/>
        </w:rPr>
        <w:t>effect</w:t>
      </w:r>
      <w:r w:rsidR="00005F8F" w:rsidRPr="003D4A61">
        <w:rPr>
          <w:rFonts w:cstheme="minorHAnsi"/>
        </w:rPr>
        <w:t>s</w:t>
      </w:r>
      <w:r w:rsidR="00AC3276" w:rsidRPr="003D4A61">
        <w:rPr>
          <w:rFonts w:cstheme="minorHAnsi"/>
        </w:rPr>
        <w:t xml:space="preserve"> of </w:t>
      </w:r>
      <w:r w:rsidR="00005F8F" w:rsidRPr="003D4A61">
        <w:rPr>
          <w:rFonts w:cstheme="minorHAnsi"/>
        </w:rPr>
        <w:t xml:space="preserve">geographical </w:t>
      </w:r>
      <w:r w:rsidR="00AC3276" w:rsidRPr="003D4A61">
        <w:rPr>
          <w:rFonts w:cstheme="minorHAnsi"/>
        </w:rPr>
        <w:t>region and herd size</w:t>
      </w:r>
      <w:r w:rsidR="00005F8F" w:rsidRPr="003D4A61">
        <w:rPr>
          <w:rFonts w:cstheme="minorHAnsi"/>
        </w:rPr>
        <w:t xml:space="preserve">, </w:t>
      </w:r>
      <w:r w:rsidR="00AC3276" w:rsidRPr="003D4A61">
        <w:rPr>
          <w:rFonts w:cstheme="minorHAnsi"/>
        </w:rPr>
        <w:t xml:space="preserve">both </w:t>
      </w:r>
      <w:r w:rsidR="00005F8F" w:rsidRPr="003D4A61">
        <w:rPr>
          <w:rFonts w:cstheme="minorHAnsi"/>
        </w:rPr>
        <w:t>of which were also</w:t>
      </w:r>
      <w:r w:rsidR="00AC3276" w:rsidRPr="003D4A61">
        <w:rPr>
          <w:rFonts w:cstheme="minorHAnsi"/>
        </w:rPr>
        <w:t xml:space="preserve"> </w:t>
      </w:r>
      <w:r w:rsidR="00C273A5" w:rsidRPr="003D4A61">
        <w:rPr>
          <w:rFonts w:cstheme="minorHAnsi"/>
        </w:rPr>
        <w:t xml:space="preserve">significant </w:t>
      </w:r>
      <w:r w:rsidR="00AC3276" w:rsidRPr="003D4A61">
        <w:rPr>
          <w:rFonts w:cstheme="minorHAnsi"/>
        </w:rPr>
        <w:t>predictors of MRSA herd status</w:t>
      </w:r>
      <w:r w:rsidR="00005F8F" w:rsidRPr="003D4A61">
        <w:rPr>
          <w:rFonts w:cstheme="minorHAnsi"/>
        </w:rPr>
        <w:t>.</w:t>
      </w:r>
      <w:r w:rsidR="0059126E" w:rsidRPr="003D4A61">
        <w:rPr>
          <w:rFonts w:cstheme="minorHAnsi"/>
        </w:rPr>
        <w:t xml:space="preserve"> When comparing the p</w:t>
      </w:r>
      <w:r w:rsidR="00AD4CFE" w:rsidRPr="003D4A61">
        <w:rPr>
          <w:rFonts w:cstheme="minorHAnsi"/>
        </w:rPr>
        <w:t xml:space="preserve">roportion of </w:t>
      </w:r>
      <w:r w:rsidR="00242516">
        <w:rPr>
          <w:rFonts w:cstheme="minorHAnsi"/>
        </w:rPr>
        <w:t xml:space="preserve">BTM </w:t>
      </w:r>
      <w:r w:rsidR="0059126E" w:rsidRPr="003D4A61">
        <w:rPr>
          <w:rFonts w:cstheme="minorHAnsi"/>
        </w:rPr>
        <w:t>MRSA</w:t>
      </w:r>
      <w:r w:rsidR="00AD4CFE" w:rsidRPr="003D4A61">
        <w:rPr>
          <w:rFonts w:cstheme="minorHAnsi"/>
        </w:rPr>
        <w:t xml:space="preserve"> isolates resistant to 12 different antimicrobials </w:t>
      </w:r>
      <w:r w:rsidR="0059126E" w:rsidRPr="003D4A61">
        <w:rPr>
          <w:rFonts w:cstheme="minorHAnsi"/>
        </w:rPr>
        <w:t xml:space="preserve">between conventional and organic herds, MRSA isolates from conventional farms </w:t>
      </w:r>
      <w:r w:rsidR="00AD4CFE" w:rsidRPr="003D4A61">
        <w:rPr>
          <w:rFonts w:cstheme="minorHAnsi"/>
        </w:rPr>
        <w:t>tended to be</w:t>
      </w:r>
      <w:r w:rsidR="008B196D" w:rsidRPr="003D4A61">
        <w:rPr>
          <w:rFonts w:cstheme="minorHAnsi"/>
        </w:rPr>
        <w:t xml:space="preserve"> more resistant</w:t>
      </w:r>
      <w:r w:rsidR="00AD4CFE" w:rsidRPr="003D4A61">
        <w:rPr>
          <w:rFonts w:cstheme="minorHAnsi"/>
        </w:rPr>
        <w:t xml:space="preserve">. </w:t>
      </w:r>
      <w:r w:rsidR="008B196D" w:rsidRPr="003D4A61">
        <w:rPr>
          <w:rFonts w:cstheme="minorHAnsi"/>
        </w:rPr>
        <w:t>However, a</w:t>
      </w:r>
      <w:r w:rsidR="00AD4CFE" w:rsidRPr="003D4A61">
        <w:rPr>
          <w:rFonts w:cstheme="minorHAnsi"/>
        </w:rPr>
        <w:t xml:space="preserve">s there were </w:t>
      </w:r>
      <w:r w:rsidR="00C273A5">
        <w:rPr>
          <w:rFonts w:cstheme="minorHAnsi"/>
        </w:rPr>
        <w:t xml:space="preserve">a </w:t>
      </w:r>
      <w:r w:rsidR="00AD4CFE" w:rsidRPr="003D4A61">
        <w:rPr>
          <w:rFonts w:cstheme="minorHAnsi"/>
        </w:rPr>
        <w:t xml:space="preserve">limited number of isolates from </w:t>
      </w:r>
      <w:r w:rsidR="008B196D" w:rsidRPr="003D4A61">
        <w:rPr>
          <w:rFonts w:cstheme="minorHAnsi"/>
        </w:rPr>
        <w:t>organic</w:t>
      </w:r>
      <w:r w:rsidR="00AD4CFE" w:rsidRPr="003D4A61">
        <w:rPr>
          <w:rFonts w:cstheme="minorHAnsi"/>
        </w:rPr>
        <w:t xml:space="preserve"> herds (n = 5) compared to </w:t>
      </w:r>
      <w:r w:rsidR="008B196D" w:rsidRPr="003D4A61">
        <w:rPr>
          <w:rFonts w:cstheme="minorHAnsi"/>
        </w:rPr>
        <w:t>conventional</w:t>
      </w:r>
      <w:r w:rsidR="00AD4CFE" w:rsidRPr="003D4A61">
        <w:rPr>
          <w:rFonts w:cstheme="minorHAnsi"/>
        </w:rPr>
        <w:t xml:space="preserve"> herds (n = 36), no statistical </w:t>
      </w:r>
      <w:r w:rsidR="008B196D" w:rsidRPr="003D4A61">
        <w:rPr>
          <w:rFonts w:cstheme="minorHAnsi"/>
        </w:rPr>
        <w:t>analyses</w:t>
      </w:r>
      <w:r w:rsidR="00AD4CFE" w:rsidRPr="003D4A61">
        <w:rPr>
          <w:rFonts w:cstheme="minorHAnsi"/>
        </w:rPr>
        <w:t xml:space="preserve"> were performed</w:t>
      </w:r>
      <w:r w:rsidR="008B196D" w:rsidRPr="003D4A61">
        <w:rPr>
          <w:rFonts w:cstheme="minorHAnsi"/>
        </w:rPr>
        <w:t>.</w:t>
      </w:r>
      <w:r w:rsidR="00F84BF9" w:rsidRPr="003D4A61">
        <w:rPr>
          <w:rFonts w:cstheme="minorHAnsi"/>
        </w:rPr>
        <w:t xml:space="preserve"> A large, multistate study in the US sampled </w:t>
      </w:r>
      <w:r w:rsidR="00C81796">
        <w:rPr>
          <w:rFonts w:cstheme="minorHAnsi"/>
        </w:rPr>
        <w:t>BTM</w:t>
      </w:r>
      <w:r w:rsidR="00F84BF9" w:rsidRPr="003D4A61">
        <w:rPr>
          <w:rFonts w:cstheme="minorHAnsi"/>
        </w:rPr>
        <w:t xml:space="preserve"> from 192 organic herds and 100 conventional herds matched for geographical location and herd size </w:t>
      </w:r>
      <w:r w:rsidR="00F84BF9" w:rsidRPr="003D4A61">
        <w:rPr>
          <w:rFonts w:cstheme="minorHAnsi"/>
        </w:rPr>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00F84BF9" w:rsidRPr="003D4A61">
        <w:rPr>
          <w:rFonts w:cstheme="minorHAnsi"/>
        </w:rPr>
        <w:instrText xml:space="preserve"> ADDIN EN.CITE </w:instrText>
      </w:r>
      <w:r w:rsidR="00F84BF9" w:rsidRPr="003D4A61">
        <w:rPr>
          <w:rFonts w:cstheme="minorHAnsi"/>
        </w:rPr>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00F84BF9" w:rsidRPr="003D4A61">
        <w:rPr>
          <w:rFonts w:cstheme="minorHAnsi"/>
        </w:rPr>
        <w:instrText xml:space="preserve"> ADDIN EN.CITE.DATA </w:instrText>
      </w:r>
      <w:r w:rsidR="00F84BF9" w:rsidRPr="003D4A61">
        <w:rPr>
          <w:rFonts w:cstheme="minorHAnsi"/>
        </w:rPr>
      </w:r>
      <w:r w:rsidR="00F84BF9" w:rsidRPr="003D4A61">
        <w:rPr>
          <w:rFonts w:cstheme="minorHAnsi"/>
        </w:rPr>
        <w:fldChar w:fldCharType="end"/>
      </w:r>
      <w:r w:rsidR="00F84BF9" w:rsidRPr="003D4A61">
        <w:rPr>
          <w:rFonts w:cstheme="minorHAnsi"/>
        </w:rPr>
      </w:r>
      <w:r w:rsidR="00F84BF9" w:rsidRPr="003D4A61">
        <w:rPr>
          <w:rFonts w:cstheme="minorHAnsi"/>
        </w:rPr>
        <w:fldChar w:fldCharType="separate"/>
      </w:r>
      <w:r w:rsidR="00F84BF9" w:rsidRPr="003D4A61">
        <w:rPr>
          <w:rFonts w:cstheme="minorHAnsi"/>
          <w:noProof/>
        </w:rPr>
        <w:t>(Cicconi-Hogan et al., 2014)</w:t>
      </w:r>
      <w:r w:rsidR="00F84BF9" w:rsidRPr="003D4A61">
        <w:rPr>
          <w:rFonts w:cstheme="minorHAnsi"/>
        </w:rPr>
        <w:fldChar w:fldCharType="end"/>
      </w:r>
      <w:r w:rsidR="00F84BF9" w:rsidRPr="003D4A61">
        <w:rPr>
          <w:rFonts w:cstheme="minorHAnsi"/>
        </w:rPr>
        <w:t xml:space="preserve">. They identified 13 isolates from </w:t>
      </w:r>
      <w:r w:rsidR="00E506B5">
        <w:rPr>
          <w:rFonts w:cstheme="minorHAnsi"/>
        </w:rPr>
        <w:t>BTM</w:t>
      </w:r>
      <w:r w:rsidR="00F84BF9" w:rsidRPr="003D4A61">
        <w:rPr>
          <w:rFonts w:cstheme="minorHAnsi"/>
        </w:rPr>
        <w:t xml:space="preserve"> as methicillin resistant (</w:t>
      </w:r>
      <w:r w:rsidR="00F84BF9" w:rsidRPr="003D4A61">
        <w:rPr>
          <w:rFonts w:cstheme="minorHAnsi"/>
          <w:i/>
          <w:iCs/>
        </w:rPr>
        <w:t>mecA</w:t>
      </w:r>
      <w:r w:rsidR="00EB561F">
        <w:rPr>
          <w:rFonts w:cstheme="minorHAnsi"/>
        </w:rPr>
        <w:t>-</w:t>
      </w:r>
      <w:r w:rsidR="00F84BF9" w:rsidRPr="003D4A61">
        <w:rPr>
          <w:rFonts w:cstheme="minorHAnsi"/>
        </w:rPr>
        <w:t xml:space="preserve">positive): 7 isolates from conventional herds and 6 from organic. Using 16S rRNA and </w:t>
      </w:r>
      <w:r w:rsidR="00F84BF9" w:rsidRPr="00EB561F">
        <w:rPr>
          <w:rFonts w:cstheme="minorHAnsi"/>
          <w:i/>
          <w:iCs/>
        </w:rPr>
        <w:t>rpoB</w:t>
      </w:r>
      <w:r w:rsidR="00F84BF9" w:rsidRPr="003D4A61">
        <w:rPr>
          <w:rFonts w:cstheme="minorHAnsi"/>
        </w:rPr>
        <w:t xml:space="preserve"> genes for speci</w:t>
      </w:r>
      <w:r w:rsidR="00A15B31">
        <w:rPr>
          <w:rFonts w:cstheme="minorHAnsi"/>
        </w:rPr>
        <w:t>es-level identification</w:t>
      </w:r>
      <w:r w:rsidR="00F84BF9" w:rsidRPr="003D4A61">
        <w:rPr>
          <w:rFonts w:cstheme="minorHAnsi"/>
        </w:rPr>
        <w:t xml:space="preserve">, these 13 isolates were identified as </w:t>
      </w:r>
      <w:r w:rsidR="00F84BF9" w:rsidRPr="003D4A61">
        <w:rPr>
          <w:rFonts w:cstheme="minorHAnsi"/>
          <w:i/>
          <w:iCs/>
        </w:rPr>
        <w:t>S. aureus</w:t>
      </w:r>
      <w:r w:rsidR="00F84BF9" w:rsidRPr="003D4A61">
        <w:rPr>
          <w:rFonts w:cstheme="minorHAnsi"/>
        </w:rPr>
        <w:t xml:space="preserve"> (n = 1), </w:t>
      </w:r>
      <w:r w:rsidR="00F84BF9" w:rsidRPr="003D4A61">
        <w:rPr>
          <w:rFonts w:cstheme="minorHAnsi"/>
          <w:i/>
          <w:iCs/>
        </w:rPr>
        <w:t>S. sciuri</w:t>
      </w:r>
      <w:r w:rsidR="00F84BF9" w:rsidRPr="003D4A61">
        <w:rPr>
          <w:rFonts w:cstheme="minorHAnsi"/>
        </w:rPr>
        <w:t xml:space="preserve"> (n = 5), </w:t>
      </w:r>
      <w:r w:rsidR="00F84BF9" w:rsidRPr="003D4A61">
        <w:rPr>
          <w:rFonts w:cstheme="minorHAnsi"/>
          <w:i/>
          <w:iCs/>
        </w:rPr>
        <w:t>S. chromogenes</w:t>
      </w:r>
      <w:r w:rsidR="00F84BF9" w:rsidRPr="003D4A61">
        <w:rPr>
          <w:rFonts w:cstheme="minorHAnsi"/>
        </w:rPr>
        <w:t xml:space="preserve"> (n = 2), </w:t>
      </w:r>
      <w:r w:rsidR="00F84BF9" w:rsidRPr="003D4A61">
        <w:rPr>
          <w:rFonts w:cstheme="minorHAnsi"/>
          <w:i/>
          <w:iCs/>
        </w:rPr>
        <w:t>S. saprophyticus</w:t>
      </w:r>
      <w:r w:rsidR="00F84BF9" w:rsidRPr="003D4A61">
        <w:rPr>
          <w:rFonts w:cstheme="minorHAnsi"/>
        </w:rPr>
        <w:t xml:space="preserve"> (n = 3), </w:t>
      </w:r>
      <w:r w:rsidR="00F84BF9" w:rsidRPr="003D4A61">
        <w:rPr>
          <w:rFonts w:cstheme="minorHAnsi"/>
          <w:i/>
          <w:iCs/>
        </w:rPr>
        <w:t>S. agnetis</w:t>
      </w:r>
      <w:r w:rsidR="00F84BF9" w:rsidRPr="003D4A61">
        <w:rPr>
          <w:rFonts w:cstheme="minorHAnsi"/>
        </w:rPr>
        <w:t xml:space="preserve"> (n = 1), and </w:t>
      </w:r>
      <w:r w:rsidR="00F84BF9" w:rsidRPr="003D4A61">
        <w:rPr>
          <w:rFonts w:cstheme="minorHAnsi"/>
          <w:i/>
          <w:iCs/>
        </w:rPr>
        <w:t>Macrococcus caseolyticus</w:t>
      </w:r>
      <w:r w:rsidR="00F84BF9" w:rsidRPr="003D4A61">
        <w:rPr>
          <w:rFonts w:cstheme="minorHAnsi"/>
        </w:rPr>
        <w:t xml:space="preserve"> (a genus closely related to staphylococci; n = 1). Surprisingly, the single methicillin-resistant </w:t>
      </w:r>
      <w:r w:rsidR="00F84BF9" w:rsidRPr="003D4A61">
        <w:rPr>
          <w:rFonts w:cstheme="minorHAnsi"/>
          <w:i/>
          <w:iCs/>
        </w:rPr>
        <w:t>S. aureus</w:t>
      </w:r>
      <w:r w:rsidR="00F84BF9" w:rsidRPr="003D4A61">
        <w:rPr>
          <w:rFonts w:cstheme="minorHAnsi"/>
        </w:rPr>
        <w:t xml:space="preserve"> isolate was from an organic herd, for an observed 0.3% prevalence of MRSA at the herd level. Methicillin-resistant CNS were found at a prevalence of 2% in the organic population and 5% in the conventional population. The authors highlight the </w:t>
      </w:r>
      <w:r w:rsidR="00E93B48">
        <w:rPr>
          <w:rFonts w:cstheme="minorHAnsi"/>
        </w:rPr>
        <w:t xml:space="preserve">relatively large </w:t>
      </w:r>
      <w:r w:rsidR="00F84BF9" w:rsidRPr="003D4A61">
        <w:rPr>
          <w:rFonts w:cstheme="minorHAnsi"/>
        </w:rPr>
        <w:t xml:space="preserve">number of methicillin-resistant </w:t>
      </w:r>
      <w:r w:rsidR="00F84BF9" w:rsidRPr="003D4A61">
        <w:rPr>
          <w:rFonts w:cstheme="minorHAnsi"/>
          <w:i/>
          <w:iCs/>
        </w:rPr>
        <w:t xml:space="preserve">S. sciuri </w:t>
      </w:r>
      <w:r w:rsidR="00F84BF9" w:rsidRPr="003D4A61">
        <w:rPr>
          <w:rFonts w:cstheme="minorHAnsi"/>
        </w:rPr>
        <w:t xml:space="preserve">identified (6 out of </w:t>
      </w:r>
      <w:r w:rsidR="00E5623B">
        <w:rPr>
          <w:rFonts w:cstheme="minorHAnsi"/>
        </w:rPr>
        <w:t xml:space="preserve">the </w:t>
      </w:r>
      <w:r w:rsidR="00F84BF9" w:rsidRPr="003D4A61">
        <w:rPr>
          <w:rFonts w:cstheme="minorHAnsi"/>
        </w:rPr>
        <w:t>12 methicillin-resistant CNS) compared</w:t>
      </w:r>
      <w:r w:rsidR="00782534">
        <w:rPr>
          <w:rFonts w:cstheme="minorHAnsi"/>
        </w:rPr>
        <w:t xml:space="preserve"> with</w:t>
      </w:r>
      <w:r w:rsidR="00F84BF9" w:rsidRPr="003D4A61">
        <w:rPr>
          <w:rFonts w:cstheme="minorHAnsi"/>
        </w:rPr>
        <w:t xml:space="preserve"> previous work, and also suggest that a potential methicillin-resistant </w:t>
      </w:r>
      <w:r w:rsidR="00F84BF9" w:rsidRPr="003D4A61">
        <w:rPr>
          <w:rFonts w:cstheme="minorHAnsi"/>
          <w:i/>
          <w:iCs/>
        </w:rPr>
        <w:t>Staphylococcus</w:t>
      </w:r>
      <w:r w:rsidR="00F84BF9" w:rsidRPr="003D4A61">
        <w:rPr>
          <w:rFonts w:cstheme="minorHAnsi"/>
        </w:rPr>
        <w:t xml:space="preserve"> reservoir in the dairy herd population of the </w:t>
      </w:r>
      <w:r w:rsidR="00782534">
        <w:rPr>
          <w:rFonts w:cstheme="minorHAnsi"/>
        </w:rPr>
        <w:t>US</w:t>
      </w:r>
      <w:r w:rsidR="00F84BF9" w:rsidRPr="003D4A61">
        <w:rPr>
          <w:rFonts w:cstheme="minorHAnsi"/>
        </w:rPr>
        <w:t xml:space="preserve"> may be independent of </w:t>
      </w:r>
      <w:r w:rsidR="00782534">
        <w:rPr>
          <w:rFonts w:cstheme="minorHAnsi"/>
        </w:rPr>
        <w:t xml:space="preserve">the type of </w:t>
      </w:r>
      <w:r w:rsidR="00F84BF9" w:rsidRPr="003D4A61">
        <w:rPr>
          <w:rFonts w:cstheme="minorHAnsi"/>
        </w:rPr>
        <w:t>production system.</w:t>
      </w:r>
      <w:r w:rsidR="000A1A85" w:rsidRPr="003D4A61">
        <w:rPr>
          <w:rFonts w:cstheme="minorHAnsi"/>
        </w:rPr>
        <w:t xml:space="preserve"> To this point, </w:t>
      </w:r>
      <w:r w:rsidR="002C5B86" w:rsidRPr="003D4A61">
        <w:rPr>
          <w:rFonts w:cstheme="minorHAnsi"/>
        </w:rPr>
        <w:fldChar w:fldCharType="begin"/>
      </w:r>
      <w:r w:rsidR="002C5B86" w:rsidRPr="003D4A61">
        <w:rPr>
          <w:rFonts w:cstheme="minorHAnsi"/>
        </w:rPr>
        <w:instrText xml:space="preserve"> ADDIN EN.CITE &lt;EndNote&gt;&lt;Cite AuthorYear="1"&gt;&lt;Author&gt;Walther&lt;/Author&gt;&lt;Year&gt;2007&lt;/Year&gt;&lt;RecNum&gt;781&lt;/RecNum&gt;&lt;DisplayText&gt;Walther and Perreten (2007)&lt;/DisplayText&gt;&lt;record&gt;&lt;rec-number&gt;781&lt;/rec-number&gt;&lt;foreign-keys&gt;&lt;key app="EN" db-id="pss5de0wasp2t9es5tu5evzpa2svsdrveax9" timestamp="1720361947"&gt;781&lt;/key&gt;&lt;/foreign-keys&gt;&lt;ref-type name="Journal Article"&gt;17&lt;/ref-type&gt;&lt;contributors&gt;&lt;authors&gt;&lt;author&gt;Walther, C.&lt;/author&gt;&lt;author&gt;Perreten, V.&lt;/author&gt;&lt;/authors&gt;&lt;/contributors&gt;&lt;titles&gt;&lt;title&gt;Letter to the Editor: Methicillin-Resistant Staphylococcus epidermidis in Organic Milk Production&lt;/title&gt;&lt;secondary-title&gt;Journal of Dairy Science&lt;/secondary-title&gt;&lt;/titles&gt;&lt;periodical&gt;&lt;full-title&gt;Journal of Dairy Science&lt;/full-title&gt;&lt;abbr-1&gt;J. Dairy Sci.&lt;/abbr-1&gt;&lt;/periodical&gt;&lt;pages&gt;5351&lt;/pages&gt;&lt;volume&gt;90&lt;/volume&gt;&lt;number&gt;12&lt;/number&gt;&lt;dates&gt;&lt;year&gt;2007&lt;/year&gt;&lt;/dates&gt;&lt;publisher&gt;American Dairy Science Association&lt;/publisher&gt;&lt;isbn&gt;0022-0302&lt;/isbn&gt;&lt;urls&gt;&lt;related-urls&gt;&lt;url&gt;https://dx.doi.org/10.3168/jds.2007-0547&lt;/url&gt;&lt;/related-urls&gt;&lt;/urls&gt;&lt;electronic-resource-num&gt;10.3168/jds.2007-0547&lt;/electronic-resource-num&gt;&lt;/record&gt;&lt;/Cite&gt;&lt;/EndNote&gt;</w:instrText>
      </w:r>
      <w:r w:rsidR="002C5B86" w:rsidRPr="003D4A61">
        <w:rPr>
          <w:rFonts w:cstheme="minorHAnsi"/>
        </w:rPr>
        <w:fldChar w:fldCharType="separate"/>
      </w:r>
      <w:r w:rsidR="002C5B86" w:rsidRPr="003D4A61">
        <w:rPr>
          <w:rFonts w:cstheme="minorHAnsi"/>
          <w:noProof/>
        </w:rPr>
        <w:t>Walther and Perreten (2007)</w:t>
      </w:r>
      <w:r w:rsidR="002C5B86" w:rsidRPr="003D4A61">
        <w:rPr>
          <w:rFonts w:cstheme="minorHAnsi"/>
        </w:rPr>
        <w:fldChar w:fldCharType="end"/>
      </w:r>
      <w:r w:rsidR="002C5B86" w:rsidRPr="003D4A61">
        <w:rPr>
          <w:rFonts w:cstheme="minorHAnsi"/>
        </w:rPr>
        <w:t xml:space="preserve"> report the occurrence of a </w:t>
      </w:r>
      <w:r w:rsidR="00716E3F" w:rsidRPr="003D4A61">
        <w:rPr>
          <w:rFonts w:cstheme="minorHAnsi"/>
        </w:rPr>
        <w:t xml:space="preserve">dairy cow </w:t>
      </w:r>
      <w:r w:rsidR="002C5B86" w:rsidRPr="003D4A61">
        <w:rPr>
          <w:rFonts w:cstheme="minorHAnsi"/>
        </w:rPr>
        <w:t xml:space="preserve">on an organic farm in Switzerland that </w:t>
      </w:r>
      <w:r w:rsidR="00716E3F" w:rsidRPr="003D4A61">
        <w:rPr>
          <w:rFonts w:cstheme="minorHAnsi"/>
        </w:rPr>
        <w:t xml:space="preserve">was diagnosed twice within 2 </w:t>
      </w:r>
      <w:r w:rsidR="002C5B86" w:rsidRPr="003D4A61">
        <w:rPr>
          <w:rFonts w:cstheme="minorHAnsi"/>
        </w:rPr>
        <w:t>months</w:t>
      </w:r>
      <w:r w:rsidR="00716E3F" w:rsidRPr="003D4A61">
        <w:rPr>
          <w:rFonts w:cstheme="minorHAnsi"/>
        </w:rPr>
        <w:t xml:space="preserve"> with subclinical mastitis caused by methicillin-resistant </w:t>
      </w:r>
      <w:r w:rsidR="00716E3F" w:rsidRPr="003D4A61">
        <w:rPr>
          <w:rFonts w:cstheme="minorHAnsi"/>
          <w:i/>
          <w:iCs/>
        </w:rPr>
        <w:t>S</w:t>
      </w:r>
      <w:r w:rsidR="00515EC0">
        <w:rPr>
          <w:rFonts w:cstheme="minorHAnsi"/>
          <w:i/>
          <w:iCs/>
        </w:rPr>
        <w:t>.</w:t>
      </w:r>
      <w:r w:rsidR="00716E3F" w:rsidRPr="003D4A61">
        <w:rPr>
          <w:rFonts w:cstheme="minorHAnsi"/>
          <w:i/>
          <w:iCs/>
        </w:rPr>
        <w:t xml:space="preserve"> epidermidis</w:t>
      </w:r>
      <w:r w:rsidR="00716E3F" w:rsidRPr="003D4A61">
        <w:rPr>
          <w:rFonts w:cstheme="minorHAnsi"/>
        </w:rPr>
        <w:t xml:space="preserve">. The </w:t>
      </w:r>
      <w:r w:rsidR="00774715" w:rsidRPr="003D4A61">
        <w:rPr>
          <w:rFonts w:cstheme="minorHAnsi"/>
        </w:rPr>
        <w:t xml:space="preserve">two strains </w:t>
      </w:r>
      <w:r w:rsidR="002D5114" w:rsidRPr="003D4A61">
        <w:rPr>
          <w:rFonts w:cstheme="minorHAnsi"/>
        </w:rPr>
        <w:t>had</w:t>
      </w:r>
      <w:r w:rsidR="002B4EB2" w:rsidRPr="003D4A61">
        <w:rPr>
          <w:rFonts w:cstheme="minorHAnsi"/>
        </w:rPr>
        <w:t xml:space="preserve"> identical PFGE patterns of chromosomal DNA,</w:t>
      </w:r>
      <w:r w:rsidR="00716E3F" w:rsidRPr="003D4A61">
        <w:rPr>
          <w:rFonts w:cstheme="minorHAnsi"/>
        </w:rPr>
        <w:t xml:space="preserve"> </w:t>
      </w:r>
      <w:r w:rsidR="000D51DE" w:rsidRPr="003D4A61">
        <w:rPr>
          <w:rFonts w:cstheme="minorHAnsi"/>
        </w:rPr>
        <w:t>exhibited</w:t>
      </w:r>
      <w:r w:rsidR="00716E3F" w:rsidRPr="003D4A61">
        <w:rPr>
          <w:rFonts w:cstheme="minorHAnsi"/>
        </w:rPr>
        <w:t xml:space="preserve"> resistance to chloramphenicol</w:t>
      </w:r>
      <w:r w:rsidR="004E1157" w:rsidRPr="003D4A61">
        <w:rPr>
          <w:rFonts w:cstheme="minorHAnsi"/>
        </w:rPr>
        <w:t>,</w:t>
      </w:r>
      <w:r w:rsidR="00716E3F" w:rsidRPr="003D4A61">
        <w:rPr>
          <w:rFonts w:cstheme="minorHAnsi"/>
        </w:rPr>
        <w:t xml:space="preserve"> and </w:t>
      </w:r>
      <w:r w:rsidR="004E1157" w:rsidRPr="003D4A61">
        <w:rPr>
          <w:rFonts w:cstheme="minorHAnsi"/>
        </w:rPr>
        <w:t>contained</w:t>
      </w:r>
      <w:r w:rsidR="00716E3F" w:rsidRPr="003D4A61">
        <w:rPr>
          <w:rFonts w:cstheme="minorHAnsi"/>
        </w:rPr>
        <w:t xml:space="preserve"> streptomycin- and trimethoprim-resistance genes </w:t>
      </w:r>
      <w:r w:rsidR="007F0E3F" w:rsidRPr="003D4A61">
        <w:rPr>
          <w:rFonts w:cstheme="minorHAnsi"/>
        </w:rPr>
        <w:t>but did not display phenotypic resistance</w:t>
      </w:r>
      <w:r w:rsidR="00716E3F" w:rsidRPr="003D4A61">
        <w:rPr>
          <w:rFonts w:cstheme="minorHAnsi"/>
        </w:rPr>
        <w:t xml:space="preserve"> </w:t>
      </w:r>
      <w:r w:rsidR="00C4077B" w:rsidRPr="003D4A61">
        <w:rPr>
          <w:rFonts w:cstheme="minorHAnsi"/>
        </w:rPr>
        <w:t>against these drugs</w:t>
      </w:r>
      <w:r w:rsidR="00716E3F" w:rsidRPr="003D4A61">
        <w:rPr>
          <w:rFonts w:cstheme="minorHAnsi"/>
        </w:rPr>
        <w:t xml:space="preserve"> </w:t>
      </w:r>
      <w:r w:rsidR="00716E3F" w:rsidRPr="003D4A61">
        <w:rPr>
          <w:rFonts w:cstheme="minorHAnsi"/>
          <w:i/>
          <w:iCs/>
        </w:rPr>
        <w:t>in vitro</w:t>
      </w:r>
      <w:r w:rsidR="00716E3F" w:rsidRPr="003D4A61">
        <w:rPr>
          <w:rFonts w:cstheme="minorHAnsi"/>
        </w:rPr>
        <w:t xml:space="preserve">. </w:t>
      </w:r>
      <w:r w:rsidR="00264D9C" w:rsidRPr="003D4A61">
        <w:rPr>
          <w:rFonts w:cstheme="minorHAnsi"/>
        </w:rPr>
        <w:t>Furthermore, t</w:t>
      </w:r>
      <w:r w:rsidR="00716E3F" w:rsidRPr="003D4A61">
        <w:rPr>
          <w:rFonts w:cstheme="minorHAnsi"/>
        </w:rPr>
        <w:t xml:space="preserve">he second </w:t>
      </w:r>
      <w:r w:rsidR="00264D9C" w:rsidRPr="003D4A61">
        <w:rPr>
          <w:rFonts w:cstheme="minorHAnsi"/>
          <w:i/>
          <w:iCs/>
        </w:rPr>
        <w:t xml:space="preserve">S. epidermidis </w:t>
      </w:r>
      <w:r w:rsidR="00716E3F" w:rsidRPr="003D4A61">
        <w:rPr>
          <w:rFonts w:cstheme="minorHAnsi"/>
        </w:rPr>
        <w:t>isolate contained an additional aminoglycoside-resistance gene</w:t>
      </w:r>
      <w:r w:rsidR="00264D9C" w:rsidRPr="003D4A61">
        <w:rPr>
          <w:rFonts w:cstheme="minorHAnsi"/>
        </w:rPr>
        <w:t>,</w:t>
      </w:r>
      <w:r w:rsidR="00716E3F" w:rsidRPr="003D4A61">
        <w:rPr>
          <w:rFonts w:cstheme="minorHAnsi"/>
        </w:rPr>
        <w:t xml:space="preserve"> indicating the potential acquisition of resistance by horizontal gene transfer</w:t>
      </w:r>
      <w:r w:rsidR="00CD211E" w:rsidRPr="003D4A61">
        <w:rPr>
          <w:rFonts w:cstheme="minorHAnsi"/>
        </w:rPr>
        <w:t xml:space="preserve"> since isolation of the first bacterium.</w:t>
      </w:r>
      <w:r w:rsidR="007250FF" w:rsidRPr="003D4A61">
        <w:rPr>
          <w:rFonts w:cstheme="minorHAnsi"/>
        </w:rPr>
        <w:t xml:space="preserve"> </w:t>
      </w:r>
      <w:r w:rsidR="00677E48" w:rsidRPr="003D4A61">
        <w:rPr>
          <w:rFonts w:cstheme="minorHAnsi"/>
        </w:rPr>
        <w:t>Similar to Cicconi-Hogan et al.</w:t>
      </w:r>
      <w:r w:rsidR="00ED5A68">
        <w:rPr>
          <w:rFonts w:cstheme="minorHAnsi"/>
        </w:rPr>
        <w:t xml:space="preserve"> (2014)</w:t>
      </w:r>
      <w:r w:rsidR="00677E48" w:rsidRPr="003D4A61">
        <w:rPr>
          <w:rFonts w:cstheme="minorHAnsi"/>
        </w:rPr>
        <w:t>, t</w:t>
      </w:r>
      <w:r w:rsidR="00CD642F" w:rsidRPr="003D4A61">
        <w:rPr>
          <w:rFonts w:cstheme="minorHAnsi"/>
        </w:rPr>
        <w:t>he authors</w:t>
      </w:r>
      <w:r w:rsidR="00677E48" w:rsidRPr="003D4A61">
        <w:rPr>
          <w:rFonts w:cstheme="minorHAnsi"/>
        </w:rPr>
        <w:t xml:space="preserve"> </w:t>
      </w:r>
      <w:r w:rsidR="00217DEA">
        <w:rPr>
          <w:rFonts w:cstheme="minorHAnsi"/>
        </w:rPr>
        <w:t>highlight that</w:t>
      </w:r>
      <w:r w:rsidR="00677E48" w:rsidRPr="003D4A61">
        <w:rPr>
          <w:rFonts w:cstheme="minorHAnsi"/>
        </w:rPr>
        <w:t xml:space="preserve"> this </w:t>
      </w:r>
      <w:r w:rsidR="00716E3F" w:rsidRPr="003D4A61">
        <w:rPr>
          <w:rFonts w:cstheme="minorHAnsi"/>
        </w:rPr>
        <w:t>finding</w:t>
      </w:r>
      <w:r w:rsidR="00677E48" w:rsidRPr="003D4A61">
        <w:rPr>
          <w:rFonts w:cstheme="minorHAnsi"/>
        </w:rPr>
        <w:t xml:space="preserve"> demonstrates</w:t>
      </w:r>
      <w:r w:rsidR="00716E3F" w:rsidRPr="003D4A61">
        <w:rPr>
          <w:rFonts w:cstheme="minorHAnsi"/>
        </w:rPr>
        <w:t xml:space="preserve"> </w:t>
      </w:r>
      <w:r w:rsidR="00677E48" w:rsidRPr="003D4A61">
        <w:rPr>
          <w:rFonts w:cstheme="minorHAnsi"/>
        </w:rPr>
        <w:t>cows</w:t>
      </w:r>
      <w:r w:rsidR="00716E3F" w:rsidRPr="003D4A61">
        <w:rPr>
          <w:rFonts w:cstheme="minorHAnsi"/>
        </w:rPr>
        <w:t xml:space="preserve"> on organic farms may harbor multidrug-resistant staphylococci despite the limited use of </w:t>
      </w:r>
      <w:r w:rsidR="00DC6EC1">
        <w:rPr>
          <w:rFonts w:cstheme="minorHAnsi"/>
        </w:rPr>
        <w:t>antimicrobial</w:t>
      </w:r>
      <w:r w:rsidR="00716E3F" w:rsidRPr="003D4A61">
        <w:rPr>
          <w:rFonts w:cstheme="minorHAnsi"/>
        </w:rPr>
        <w:t>s</w:t>
      </w:r>
      <w:r w:rsidR="00D053DA" w:rsidRPr="003D4A61">
        <w:rPr>
          <w:rFonts w:cstheme="minorHAnsi"/>
        </w:rPr>
        <w:t xml:space="preserve"> under EU organic regulations.</w:t>
      </w:r>
    </w:p>
    <w:p w14:paraId="5B3C86EC" w14:textId="2C86F285" w:rsidR="00B41BFB" w:rsidRPr="003D4A61" w:rsidRDefault="00237457" w:rsidP="00D63F05">
      <w:pPr>
        <w:ind w:firstLine="360"/>
        <w:rPr>
          <w:rFonts w:cstheme="minorHAnsi"/>
        </w:rPr>
      </w:pPr>
      <w:r w:rsidRPr="003D4A61">
        <w:rPr>
          <w:rFonts w:cstheme="minorHAnsi"/>
        </w:rPr>
        <w:t>Perhaps a</w:t>
      </w:r>
      <w:r w:rsidR="00B274C0" w:rsidRPr="003D4A61">
        <w:rPr>
          <w:rFonts w:cstheme="minorHAnsi"/>
        </w:rPr>
        <w:t xml:space="preserve"> limitation of </w:t>
      </w:r>
      <w:r w:rsidR="00115C8E" w:rsidRPr="003D4A61">
        <w:rPr>
          <w:rFonts w:cstheme="minorHAnsi"/>
        </w:rPr>
        <w:t>the</w:t>
      </w:r>
      <w:r w:rsidR="00D82EE9" w:rsidRPr="003D4A61">
        <w:rPr>
          <w:rFonts w:cstheme="minorHAnsi"/>
        </w:rPr>
        <w:t xml:space="preserve"> above</w:t>
      </w:r>
      <w:r w:rsidR="00115C8E" w:rsidRPr="003D4A61">
        <w:rPr>
          <w:rFonts w:cstheme="minorHAnsi"/>
        </w:rPr>
        <w:t xml:space="preserve"> </w:t>
      </w:r>
      <w:r w:rsidR="00B274C0" w:rsidRPr="003D4A61">
        <w:rPr>
          <w:rFonts w:cstheme="minorHAnsi"/>
        </w:rPr>
        <w:t xml:space="preserve">studies </w:t>
      </w:r>
      <w:r w:rsidRPr="003D4A61">
        <w:rPr>
          <w:rFonts w:cstheme="minorHAnsi"/>
        </w:rPr>
        <w:t xml:space="preserve">comparing </w:t>
      </w:r>
      <w:r w:rsidR="0035638D">
        <w:rPr>
          <w:rFonts w:cstheme="minorHAnsi"/>
        </w:rPr>
        <w:t xml:space="preserve">the </w:t>
      </w:r>
      <w:r w:rsidRPr="003D4A61">
        <w:rPr>
          <w:rFonts w:cstheme="minorHAnsi"/>
        </w:rPr>
        <w:t xml:space="preserve">resistance of staphylococci from organic and conventional dairy farms </w:t>
      </w:r>
      <w:r w:rsidR="00B274C0" w:rsidRPr="003D4A61">
        <w:rPr>
          <w:rFonts w:cstheme="minorHAnsi"/>
        </w:rPr>
        <w:t xml:space="preserve">is that </w:t>
      </w:r>
      <w:r w:rsidR="00552B41" w:rsidRPr="003D4A61">
        <w:rPr>
          <w:rFonts w:cstheme="minorHAnsi"/>
        </w:rPr>
        <w:t xml:space="preserve">limited or </w:t>
      </w:r>
      <w:r w:rsidR="00B274C0" w:rsidRPr="003D4A61">
        <w:rPr>
          <w:rFonts w:cstheme="minorHAnsi"/>
        </w:rPr>
        <w:t xml:space="preserve">no quantification of </w:t>
      </w:r>
      <w:r w:rsidR="00393982" w:rsidRPr="003D4A61">
        <w:rPr>
          <w:rFonts w:cstheme="minorHAnsi"/>
        </w:rPr>
        <w:t xml:space="preserve">on-farm </w:t>
      </w:r>
      <w:r w:rsidR="00552B41" w:rsidRPr="003D4A61">
        <w:rPr>
          <w:rFonts w:cstheme="minorHAnsi"/>
        </w:rPr>
        <w:t>antimicrobial</w:t>
      </w:r>
      <w:r w:rsidR="00B274C0" w:rsidRPr="003D4A61">
        <w:rPr>
          <w:rFonts w:cstheme="minorHAnsi"/>
        </w:rPr>
        <w:t xml:space="preserve"> usage was </w:t>
      </w:r>
      <w:r w:rsidR="00552B41" w:rsidRPr="003D4A61">
        <w:rPr>
          <w:rFonts w:cstheme="minorHAnsi"/>
        </w:rPr>
        <w:t>calculated</w:t>
      </w:r>
      <w:r w:rsidR="00B274C0" w:rsidRPr="003D4A61">
        <w:rPr>
          <w:rFonts w:cstheme="minorHAnsi"/>
        </w:rPr>
        <w:t xml:space="preserve"> </w:t>
      </w:r>
      <w:r w:rsidR="0035638D">
        <w:rPr>
          <w:rFonts w:cstheme="minorHAnsi"/>
        </w:rPr>
        <w:t xml:space="preserve">or </w:t>
      </w:r>
      <w:r w:rsidR="00B274C0" w:rsidRPr="003D4A61">
        <w:rPr>
          <w:rFonts w:cstheme="minorHAnsi"/>
        </w:rPr>
        <w:t>presented</w:t>
      </w:r>
      <w:r w:rsidR="00393982" w:rsidRPr="003D4A61">
        <w:rPr>
          <w:rFonts w:cstheme="minorHAnsi"/>
        </w:rPr>
        <w:t>.</w:t>
      </w:r>
      <w:r w:rsidR="00B274C0" w:rsidRPr="003D4A61">
        <w:rPr>
          <w:rFonts w:cstheme="minorHAnsi"/>
        </w:rPr>
        <w:t xml:space="preserve"> </w:t>
      </w:r>
      <w:r w:rsidR="00E86156">
        <w:rPr>
          <w:rFonts w:cstheme="minorHAnsi"/>
        </w:rPr>
        <w:t>In order to evaluate</w:t>
      </w:r>
      <w:r w:rsidR="00EF3590">
        <w:rPr>
          <w:rFonts w:cstheme="minorHAnsi"/>
        </w:rPr>
        <w:t xml:space="preserve"> </w:t>
      </w:r>
      <w:r w:rsidR="009156A9" w:rsidRPr="003D4A61">
        <w:rPr>
          <w:rFonts w:cstheme="minorHAnsi"/>
        </w:rPr>
        <w:t xml:space="preserve">if </w:t>
      </w:r>
      <w:r w:rsidR="00E23BC6">
        <w:rPr>
          <w:rFonts w:cstheme="minorHAnsi"/>
        </w:rPr>
        <w:t xml:space="preserve">the </w:t>
      </w:r>
      <w:r w:rsidR="00A04F1B" w:rsidRPr="003D4A61">
        <w:rPr>
          <w:rFonts w:cstheme="minorHAnsi"/>
        </w:rPr>
        <w:t xml:space="preserve">level of </w:t>
      </w:r>
      <w:r w:rsidR="00E23BC6">
        <w:rPr>
          <w:rFonts w:cstheme="minorHAnsi"/>
        </w:rPr>
        <w:t xml:space="preserve">antimicrobial </w:t>
      </w:r>
      <w:r w:rsidR="00C46346" w:rsidRPr="003D4A61">
        <w:rPr>
          <w:rFonts w:cstheme="minorHAnsi"/>
        </w:rPr>
        <w:t>usage in food animals select</w:t>
      </w:r>
      <w:r w:rsidR="00C2165D">
        <w:rPr>
          <w:rFonts w:cstheme="minorHAnsi"/>
        </w:rPr>
        <w:t>s</w:t>
      </w:r>
      <w:r w:rsidR="00B76ADA" w:rsidRPr="003D4A61">
        <w:rPr>
          <w:rFonts w:cstheme="minorHAnsi"/>
        </w:rPr>
        <w:t xml:space="preserve"> for </w:t>
      </w:r>
      <w:r w:rsidR="00C46346" w:rsidRPr="003D4A61">
        <w:rPr>
          <w:rFonts w:cstheme="minorHAnsi"/>
        </w:rPr>
        <w:t>drug-resistant pathogens</w:t>
      </w:r>
      <w:r w:rsidR="00A04F1B" w:rsidRPr="003D4A61">
        <w:rPr>
          <w:rFonts w:cstheme="minorHAnsi"/>
        </w:rPr>
        <w:t xml:space="preserve">, </w:t>
      </w:r>
      <w:r w:rsidR="00114549" w:rsidRPr="003D4A61">
        <w:rPr>
          <w:rFonts w:cstheme="minorHAnsi"/>
        </w:rPr>
        <w:t xml:space="preserve">an important component in a study exploring this question would be </w:t>
      </w:r>
      <w:r w:rsidR="006D2679" w:rsidRPr="003D4A61">
        <w:rPr>
          <w:rFonts w:cstheme="minorHAnsi"/>
        </w:rPr>
        <w:t xml:space="preserve">a quantification of antimicrobial use </w:t>
      </w:r>
      <w:r w:rsidR="001A5A2A" w:rsidRPr="003D4A61">
        <w:rPr>
          <w:rFonts w:cstheme="minorHAnsi"/>
        </w:rPr>
        <w:t xml:space="preserve">at the farm </w:t>
      </w:r>
      <w:r w:rsidR="004D00B0" w:rsidRPr="003D4A61">
        <w:rPr>
          <w:rFonts w:cstheme="minorHAnsi"/>
        </w:rPr>
        <w:t>or cow</w:t>
      </w:r>
      <w:r w:rsidR="00E86156">
        <w:rPr>
          <w:rFonts w:cstheme="minorHAnsi"/>
        </w:rPr>
        <w:t xml:space="preserve"> </w:t>
      </w:r>
      <w:r w:rsidR="001A5A2A" w:rsidRPr="003D4A61">
        <w:rPr>
          <w:rFonts w:cstheme="minorHAnsi"/>
        </w:rPr>
        <w:t xml:space="preserve">level to </w:t>
      </w:r>
      <w:r w:rsidR="00E163C7" w:rsidRPr="003D4A61">
        <w:rPr>
          <w:rFonts w:cstheme="minorHAnsi"/>
        </w:rPr>
        <w:t>be able to estimate the</w:t>
      </w:r>
      <w:r w:rsidR="00DF53FA" w:rsidRPr="003D4A61">
        <w:rPr>
          <w:rFonts w:cstheme="minorHAnsi"/>
        </w:rPr>
        <w:t xml:space="preserve"> amount of selective pressure </w:t>
      </w:r>
      <w:r w:rsidR="00AC006F">
        <w:rPr>
          <w:rFonts w:cstheme="minorHAnsi"/>
        </w:rPr>
        <w:t>exerted on</w:t>
      </w:r>
      <w:r w:rsidR="00DF53FA" w:rsidRPr="003D4A61">
        <w:rPr>
          <w:rFonts w:cstheme="minorHAnsi"/>
        </w:rPr>
        <w:t xml:space="preserve"> intramammary pathogens.</w:t>
      </w:r>
      <w:r w:rsidR="00393982" w:rsidRPr="003D4A61">
        <w:rPr>
          <w:rFonts w:cstheme="minorHAnsi"/>
        </w:rPr>
        <w:t xml:space="preserve"> </w:t>
      </w:r>
      <w:r w:rsidR="0094504E" w:rsidRPr="003D4A61">
        <w:rPr>
          <w:rFonts w:cstheme="minorHAnsi"/>
        </w:rPr>
        <w:t xml:space="preserve">Although </w:t>
      </w:r>
      <w:r w:rsidR="00A329C3" w:rsidRPr="003D4A61">
        <w:rPr>
          <w:rFonts w:cstheme="minorHAnsi"/>
        </w:rPr>
        <w:t xml:space="preserve">all antimicrobial usage is prohibited on US </w:t>
      </w:r>
      <w:r w:rsidR="00867281">
        <w:rPr>
          <w:rFonts w:cstheme="minorHAnsi"/>
        </w:rPr>
        <w:t xml:space="preserve">organic </w:t>
      </w:r>
      <w:r w:rsidR="00A329C3" w:rsidRPr="003D4A61">
        <w:rPr>
          <w:rFonts w:cstheme="minorHAnsi"/>
        </w:rPr>
        <w:t>dair</w:t>
      </w:r>
      <w:r w:rsidR="00D044FB">
        <w:rPr>
          <w:rFonts w:cstheme="minorHAnsi"/>
        </w:rPr>
        <w:t>ies</w:t>
      </w:r>
      <w:r w:rsidR="00A329C3" w:rsidRPr="003D4A61">
        <w:rPr>
          <w:rFonts w:cstheme="minorHAnsi"/>
        </w:rPr>
        <w:t xml:space="preserve">, the amount </w:t>
      </w:r>
      <w:r w:rsidR="00D02E02" w:rsidRPr="003D4A61">
        <w:rPr>
          <w:rFonts w:cstheme="minorHAnsi"/>
        </w:rPr>
        <w:t xml:space="preserve">and type of antimicrobials used by conventionally-managed farms can vary </w:t>
      </w:r>
      <w:r w:rsidR="0027716E" w:rsidRPr="003D4A61">
        <w:rPr>
          <w:rFonts w:cstheme="minorHAnsi"/>
        </w:rPr>
        <w:t xml:space="preserve">widely </w:t>
      </w:r>
      <w:r w:rsidR="0027716E" w:rsidRPr="003D4A61">
        <w:rPr>
          <w:rFonts w:cstheme="minorHAnsi"/>
        </w:rPr>
        <w:fldChar w:fldCharType="begin"/>
      </w:r>
      <w:r w:rsidR="006D5E1A" w:rsidRPr="003D4A61">
        <w:rPr>
          <w:rFonts w:cstheme="minorHAnsi"/>
        </w:rPr>
        <w:instrText xml:space="preserve"> ADDIN EN.CITE &lt;EndNote&gt;&lt;Cite&gt;&lt;Author&gt;Pol&lt;/Author&gt;&lt;Year&gt;2007&lt;/Year&gt;&lt;RecNum&gt;796&lt;/RecNum&gt;&lt;DisplayText&gt;(Pol and Ruegg, 2007b)&lt;/DisplayText&gt;&lt;record&gt;&lt;rec-number&gt;796&lt;/rec-number&gt;&lt;foreign-keys&gt;&lt;key app="EN" db-id="pss5de0wasp2t9es5tu5evzpa2svsdrveax9" timestamp="1720459125"&gt;796&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Treatment practices and quantification of antimicrobial drug usage in conventional and organic dairy farms in Wisconsin&lt;/title&gt;&lt;secondary-title&gt;J Dairy Sci&lt;/secondary-title&gt;&lt;/titles&gt;&lt;periodical&gt;&lt;full-title&gt;J Dairy Sci&lt;/full-title&gt;&lt;/periodical&gt;&lt;pages&gt;249-61&lt;/pages&gt;&lt;volume&gt;90&lt;/volume&gt;&lt;number&gt;1&lt;/number&gt;&lt;keywords&gt;&lt;keyword&gt;Animals&lt;/keyword&gt;&lt;keyword&gt;Anti-Infective Agents/administration &amp;amp; dosage/*therapeutic use&lt;/keyword&gt;&lt;keyword&gt;Cattle&lt;/keyword&gt;&lt;keyword&gt;Cattle Diseases/*drug therapy/epidemiology&lt;/keyword&gt;&lt;keyword&gt;Dairying/*methods&lt;/keyword&gt;&lt;keyword&gt;Endometritis/drug therapy/epidemiology&lt;/keyword&gt;&lt;keyword&gt;Female&lt;/keyword&gt;&lt;keyword&gt;Foot Diseases/epidemiology/veterinary&lt;/keyword&gt;&lt;keyword&gt;Mastitis, Bovine/drug therapy/epidemiology&lt;/keyword&gt;&lt;keyword&gt;Respiratory Tract Diseases/drug therapy/epidemiology/veterinary&lt;/keyword&gt;&lt;keyword&gt;Surveys and Questionnaires&lt;/keyword&gt;&lt;keyword&gt;Wisconsin&lt;/keyword&gt;&lt;/keywords&gt;&lt;dates&gt;&lt;year&gt;2007&lt;/year&gt;&lt;pub-dates&gt;&lt;date&gt;Jan&lt;/date&gt;&lt;/pub-dates&gt;&lt;/dates&gt;&lt;isbn&gt;0022-0302&lt;/isbn&gt;&lt;accession-num&gt;17183093&lt;/accession-num&gt;&lt;urls&gt;&lt;/urls&gt;&lt;electronic-resource-num&gt;10.3168/jds.S0022-0302(07)72626-7&lt;/electronic-resource-num&gt;&lt;remote-database-provider&gt;NLM&lt;/remote-database-provider&gt;&lt;language&gt;eng&lt;/language&gt;&lt;/record&gt;&lt;/Cite&gt;&lt;/EndNote&gt;</w:instrText>
      </w:r>
      <w:r w:rsidR="0027716E" w:rsidRPr="003D4A61">
        <w:rPr>
          <w:rFonts w:cstheme="minorHAnsi"/>
        </w:rPr>
        <w:fldChar w:fldCharType="separate"/>
      </w:r>
      <w:r w:rsidR="006D5E1A" w:rsidRPr="003D4A61">
        <w:rPr>
          <w:rFonts w:cstheme="minorHAnsi"/>
          <w:noProof/>
        </w:rPr>
        <w:t>(Pol and Ruegg, 2007b)</w:t>
      </w:r>
      <w:r w:rsidR="0027716E" w:rsidRPr="003D4A61">
        <w:rPr>
          <w:rFonts w:cstheme="minorHAnsi"/>
        </w:rPr>
        <w:fldChar w:fldCharType="end"/>
      </w:r>
      <w:r w:rsidR="007F5E63" w:rsidRPr="003D4A61">
        <w:rPr>
          <w:rFonts w:cstheme="minorHAnsi"/>
        </w:rPr>
        <w:t>.</w:t>
      </w:r>
      <w:r w:rsidR="00CF3F50" w:rsidRPr="003D4A61">
        <w:rPr>
          <w:rFonts w:cstheme="minorHAnsi"/>
        </w:rPr>
        <w:t xml:space="preserve"> Two of the largest</w:t>
      </w:r>
      <w:r w:rsidR="00A5413B" w:rsidRPr="003D4A61">
        <w:rPr>
          <w:rFonts w:cstheme="minorHAnsi"/>
        </w:rPr>
        <w:t xml:space="preserve">-scale, statistically robust studies comparing the resistance profiles of staphylococci </w:t>
      </w:r>
      <w:r w:rsidR="003F3D07" w:rsidRPr="003D4A61">
        <w:rPr>
          <w:rFonts w:cstheme="minorHAnsi"/>
        </w:rPr>
        <w:t xml:space="preserve">from quartermilk samples </w:t>
      </w:r>
      <w:r w:rsidR="00A5413B" w:rsidRPr="003D4A61">
        <w:rPr>
          <w:rFonts w:cstheme="minorHAnsi"/>
        </w:rPr>
        <w:t>between conventional and organic dairies</w:t>
      </w:r>
      <w:r w:rsidR="002943D9" w:rsidRPr="003D4A61">
        <w:rPr>
          <w:rFonts w:cstheme="minorHAnsi"/>
        </w:rPr>
        <w:t xml:space="preserve"> include a detailed</w:t>
      </w:r>
      <w:r w:rsidR="00297FE2" w:rsidRPr="003D4A61">
        <w:rPr>
          <w:rFonts w:cstheme="minorHAnsi"/>
        </w:rPr>
        <w:t>, numeric quantification of antimicrobial usage</w:t>
      </w:r>
      <w:r w:rsidR="005B62DB" w:rsidRPr="003D4A61">
        <w:rPr>
          <w:rFonts w:cstheme="minorHAnsi"/>
        </w:rPr>
        <w:t xml:space="preserve"> by enrolled farms.</w:t>
      </w:r>
      <w:r w:rsidR="003C7800" w:rsidRPr="003D4A61">
        <w:rPr>
          <w:rFonts w:cstheme="minorHAnsi"/>
        </w:rPr>
        <w:t xml:space="preserve"> </w:t>
      </w:r>
      <w:r w:rsidR="003F3D07" w:rsidRPr="003D4A61">
        <w:rPr>
          <w:rFonts w:cstheme="minorHAnsi"/>
        </w:rPr>
        <w:t xml:space="preserve">In </w:t>
      </w:r>
      <w:r w:rsidR="00E20D17" w:rsidRPr="003D4A61">
        <w:rPr>
          <w:rFonts w:cstheme="minorHAnsi"/>
        </w:rPr>
        <w:t>a</w:t>
      </w:r>
      <w:r w:rsidR="00D927BB" w:rsidRPr="003D4A61">
        <w:rPr>
          <w:rFonts w:cstheme="minorHAnsi"/>
        </w:rPr>
        <w:t xml:space="preserve"> 2007 study</w:t>
      </w:r>
      <w:r w:rsidR="006B3B76" w:rsidRPr="003D4A61">
        <w:rPr>
          <w:rFonts w:cstheme="minorHAnsi"/>
        </w:rPr>
        <w:t xml:space="preserve"> in the US</w:t>
      </w:r>
      <w:r w:rsidR="00D927BB" w:rsidRPr="003D4A61">
        <w:rPr>
          <w:rFonts w:cstheme="minorHAnsi"/>
        </w:rPr>
        <w:t>, Pol and Ruegg</w:t>
      </w:r>
      <w:r w:rsidR="003F3D07" w:rsidRPr="003D4A61">
        <w:rPr>
          <w:rFonts w:cstheme="minorHAnsi"/>
        </w:rPr>
        <w:t xml:space="preserve"> </w:t>
      </w:r>
      <w:r w:rsidR="006C53C7">
        <w:rPr>
          <w:rFonts w:cstheme="minorHAnsi"/>
        </w:rPr>
        <w:t xml:space="preserve">report a </w:t>
      </w:r>
      <w:r w:rsidR="006D5E1A" w:rsidRPr="003D4A61">
        <w:rPr>
          <w:rFonts w:cstheme="minorHAnsi"/>
        </w:rPr>
        <w:fldChar w:fldCharType="begin"/>
      </w:r>
      <w:r w:rsidR="006D5E1A" w:rsidRPr="003D4A61">
        <w:rPr>
          <w:rFonts w:cstheme="minorHAnsi"/>
        </w:rPr>
        <w:instrText xml:space="preserve"> ADDIN EN.CITE &lt;EndNote&gt;&lt;Cite ExcludeAuth="1" ExcludeYear="1" Hidden="1"&gt;&lt;Author&gt;Pol&lt;/Author&gt;&lt;Year&gt;2007&lt;/Year&gt;&lt;RecNum&gt;579&lt;/RecNum&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000000">
        <w:rPr>
          <w:rFonts w:cstheme="minorHAnsi"/>
        </w:rPr>
        <w:fldChar w:fldCharType="separate"/>
      </w:r>
      <w:r w:rsidR="006D5E1A" w:rsidRPr="003D4A61">
        <w:rPr>
          <w:rFonts w:cstheme="minorHAnsi"/>
        </w:rPr>
        <w:fldChar w:fldCharType="end"/>
      </w:r>
      <w:r w:rsidR="00AD660D" w:rsidRPr="003D4A61">
        <w:rPr>
          <w:rFonts w:cstheme="minorHAnsi"/>
        </w:rPr>
        <w:t>standardize</w:t>
      </w:r>
      <w:r w:rsidR="006C53C7">
        <w:rPr>
          <w:rFonts w:cstheme="minorHAnsi"/>
        </w:rPr>
        <w:t>d level of</w:t>
      </w:r>
      <w:r w:rsidR="00AD660D" w:rsidRPr="003D4A61">
        <w:rPr>
          <w:rFonts w:cstheme="minorHAnsi"/>
        </w:rPr>
        <w:t xml:space="preserve"> e</w:t>
      </w:r>
      <w:r w:rsidR="005B62DB" w:rsidRPr="003D4A61">
        <w:rPr>
          <w:rFonts w:cstheme="minorHAnsi"/>
        </w:rPr>
        <w:t xml:space="preserve">xposure to </w:t>
      </w:r>
      <w:r w:rsidR="00AD660D" w:rsidRPr="003D4A61">
        <w:rPr>
          <w:rFonts w:cstheme="minorHAnsi"/>
        </w:rPr>
        <w:t>10 different</w:t>
      </w:r>
      <w:r w:rsidR="005B62DB" w:rsidRPr="003D4A61">
        <w:rPr>
          <w:rFonts w:cstheme="minorHAnsi"/>
        </w:rPr>
        <w:t xml:space="preserve"> antimicrobial</w:t>
      </w:r>
      <w:r w:rsidR="00AD660D" w:rsidRPr="003D4A61">
        <w:rPr>
          <w:rFonts w:cstheme="minorHAnsi"/>
        </w:rPr>
        <w:t>s</w:t>
      </w:r>
      <w:r w:rsidR="005B62DB" w:rsidRPr="003D4A61">
        <w:rPr>
          <w:rFonts w:cstheme="minorHAnsi"/>
        </w:rPr>
        <w:t xml:space="preserve"> by calculati</w:t>
      </w:r>
      <w:r w:rsidR="00AD660D" w:rsidRPr="003D4A61">
        <w:rPr>
          <w:rFonts w:cstheme="minorHAnsi"/>
        </w:rPr>
        <w:t>ng</w:t>
      </w:r>
      <w:r w:rsidR="005B62DB" w:rsidRPr="003D4A61">
        <w:rPr>
          <w:rFonts w:cstheme="minorHAnsi"/>
        </w:rPr>
        <w:t xml:space="preserve"> of the number of defined daily doses used per cow</w:t>
      </w:r>
      <w:r w:rsidR="006C53C7">
        <w:rPr>
          <w:rFonts w:cstheme="minorHAnsi"/>
        </w:rPr>
        <w:t xml:space="preserve"> on each enrolled farm</w:t>
      </w:r>
      <w:r w:rsidR="006B3B76" w:rsidRPr="003D4A61">
        <w:rPr>
          <w:rFonts w:cstheme="minorHAnsi"/>
        </w:rPr>
        <w:t xml:space="preserve">, and then categorize the 40 enrolled herds </w:t>
      </w:r>
      <w:r w:rsidR="005B62DB" w:rsidRPr="003D4A61">
        <w:rPr>
          <w:rFonts w:cstheme="minorHAnsi"/>
        </w:rPr>
        <w:t xml:space="preserve">based on </w:t>
      </w:r>
      <w:r w:rsidR="006B3B76" w:rsidRPr="003D4A61">
        <w:rPr>
          <w:rFonts w:cstheme="minorHAnsi"/>
        </w:rPr>
        <w:t>their respective</w:t>
      </w:r>
      <w:r w:rsidR="005B62DB" w:rsidRPr="003D4A61">
        <w:rPr>
          <w:rFonts w:cstheme="minorHAnsi"/>
        </w:rPr>
        <w:t xml:space="preserve"> antimicrobial </w:t>
      </w:r>
      <w:r w:rsidR="00542D47">
        <w:rPr>
          <w:rFonts w:cstheme="minorHAnsi"/>
        </w:rPr>
        <w:t>usage</w:t>
      </w:r>
      <w:r w:rsidR="006B3B76" w:rsidRPr="003D4A61">
        <w:rPr>
          <w:rFonts w:cstheme="minorHAnsi"/>
        </w:rPr>
        <w:t xml:space="preserve">. Herds are categorized into 3 groups: </w:t>
      </w:r>
      <w:r w:rsidR="005B62DB" w:rsidRPr="003D4A61">
        <w:rPr>
          <w:rFonts w:cstheme="minorHAnsi"/>
        </w:rPr>
        <w:t>organic (no</w:t>
      </w:r>
      <w:r w:rsidR="006B3B76" w:rsidRPr="003D4A61">
        <w:rPr>
          <w:rFonts w:cstheme="minorHAnsi"/>
        </w:rPr>
        <w:t xml:space="preserve"> antimicrobial</w:t>
      </w:r>
      <w:r w:rsidR="005B62DB" w:rsidRPr="003D4A61">
        <w:rPr>
          <w:rFonts w:cstheme="minorHAnsi"/>
        </w:rPr>
        <w:t xml:space="preserve"> usage)</w:t>
      </w:r>
      <w:r w:rsidR="006A3909" w:rsidRPr="003D4A61">
        <w:rPr>
          <w:rFonts w:cstheme="minorHAnsi"/>
        </w:rPr>
        <w:t>,</w:t>
      </w:r>
      <w:r w:rsidR="005B62DB" w:rsidRPr="003D4A61">
        <w:rPr>
          <w:rFonts w:cstheme="minorHAnsi"/>
        </w:rPr>
        <w:t xml:space="preserve"> conventional–low usage (conventional farms not using or </w:t>
      </w:r>
      <w:r w:rsidR="005B62DB" w:rsidRPr="003D4A61">
        <w:rPr>
          <w:rFonts w:cstheme="minorHAnsi"/>
        </w:rPr>
        <w:lastRenderedPageBreak/>
        <w:t xml:space="preserve">using </w:t>
      </w:r>
      <w:r w:rsidR="00AF0988" w:rsidRPr="003D4A61">
        <w:rPr>
          <w:rFonts w:cstheme="minorHAnsi"/>
        </w:rPr>
        <w:t xml:space="preserve">≤ </w:t>
      </w:r>
      <w:r w:rsidR="005B62DB" w:rsidRPr="003D4A61">
        <w:rPr>
          <w:rFonts w:cstheme="minorHAnsi"/>
        </w:rPr>
        <w:t xml:space="preserve">the first quartile of use </w:t>
      </w:r>
      <w:r w:rsidR="00076EF5">
        <w:rPr>
          <w:rFonts w:cstheme="minorHAnsi"/>
        </w:rPr>
        <w:t>for</w:t>
      </w:r>
      <w:r w:rsidR="005B62DB" w:rsidRPr="003D4A61">
        <w:rPr>
          <w:rFonts w:cstheme="minorHAnsi"/>
        </w:rPr>
        <w:t xml:space="preserve"> each </w:t>
      </w:r>
      <w:r w:rsidR="00AF0988" w:rsidRPr="003D4A61">
        <w:rPr>
          <w:rFonts w:cstheme="minorHAnsi"/>
        </w:rPr>
        <w:t>drug</w:t>
      </w:r>
      <w:r w:rsidR="003662AD">
        <w:rPr>
          <w:rFonts w:cstheme="minorHAnsi"/>
        </w:rPr>
        <w:t>; CON-LO</w:t>
      </w:r>
      <w:r w:rsidR="005B62DB" w:rsidRPr="003D4A61">
        <w:rPr>
          <w:rFonts w:cstheme="minorHAnsi"/>
        </w:rPr>
        <w:t>)</w:t>
      </w:r>
      <w:r w:rsidR="00AF0988" w:rsidRPr="003D4A61">
        <w:rPr>
          <w:rFonts w:cstheme="minorHAnsi"/>
        </w:rPr>
        <w:t>,</w:t>
      </w:r>
      <w:r w:rsidR="005B62DB" w:rsidRPr="003D4A61">
        <w:rPr>
          <w:rFonts w:cstheme="minorHAnsi"/>
        </w:rPr>
        <w:t xml:space="preserve"> and conventional–high usage (conventional farms using </w:t>
      </w:r>
      <w:r w:rsidR="003662AD">
        <w:rPr>
          <w:rFonts w:cstheme="minorHAnsi"/>
        </w:rPr>
        <w:t>&gt;</w:t>
      </w:r>
      <w:r w:rsidR="005B62DB" w:rsidRPr="003D4A61">
        <w:rPr>
          <w:rFonts w:cstheme="minorHAnsi"/>
        </w:rPr>
        <w:t xml:space="preserve"> the first quartile </w:t>
      </w:r>
      <w:r w:rsidR="00076EF5">
        <w:rPr>
          <w:rFonts w:cstheme="minorHAnsi"/>
        </w:rPr>
        <w:t>for</w:t>
      </w:r>
      <w:r w:rsidR="005B62DB" w:rsidRPr="003D4A61">
        <w:rPr>
          <w:rFonts w:cstheme="minorHAnsi"/>
        </w:rPr>
        <w:t xml:space="preserve"> a particular </w:t>
      </w:r>
      <w:r w:rsidR="00AF0988" w:rsidRPr="003D4A61">
        <w:rPr>
          <w:rFonts w:cstheme="minorHAnsi"/>
        </w:rPr>
        <w:t>drug; CON-HI</w:t>
      </w:r>
      <w:r w:rsidR="005B62DB" w:rsidRPr="003D4A61">
        <w:rPr>
          <w:rFonts w:cstheme="minorHAnsi"/>
        </w:rPr>
        <w:t>)</w:t>
      </w:r>
      <w:r w:rsidR="00AF0988" w:rsidRPr="003D4A61">
        <w:rPr>
          <w:rFonts w:cstheme="minorHAnsi"/>
        </w:rPr>
        <w:t>.</w:t>
      </w:r>
      <w:r w:rsidR="00816D6F" w:rsidRPr="003D4A61">
        <w:rPr>
          <w:rFonts w:cstheme="minorHAnsi"/>
        </w:rPr>
        <w:t xml:space="preserve"> </w:t>
      </w:r>
      <w:r w:rsidR="00195247">
        <w:rPr>
          <w:rFonts w:cstheme="minorHAnsi"/>
        </w:rPr>
        <w:t>The a</w:t>
      </w:r>
      <w:r w:rsidR="007B591B" w:rsidRPr="003D4A61">
        <w:rPr>
          <w:rFonts w:cstheme="minorHAnsi"/>
        </w:rPr>
        <w:t>uthors took multiple approaches to compare resistance among isolates from the 3 antimicrobial usage groups</w:t>
      </w:r>
      <w:r w:rsidR="0013775C" w:rsidRPr="003D4A61">
        <w:rPr>
          <w:rFonts w:cstheme="minorHAnsi"/>
        </w:rPr>
        <w:t>. First, they c</w:t>
      </w:r>
      <w:r w:rsidR="007B591B" w:rsidRPr="003D4A61">
        <w:rPr>
          <w:rFonts w:cstheme="minorHAnsi"/>
        </w:rPr>
        <w:t xml:space="preserve">ompared </w:t>
      </w:r>
      <w:r w:rsidR="0013775C" w:rsidRPr="003D4A61">
        <w:rPr>
          <w:rFonts w:cstheme="minorHAnsi"/>
        </w:rPr>
        <w:t xml:space="preserve">the </w:t>
      </w:r>
      <w:r w:rsidR="007B591B" w:rsidRPr="003D4A61">
        <w:rPr>
          <w:rFonts w:cstheme="minorHAnsi"/>
        </w:rPr>
        <w:t xml:space="preserve">proportion </w:t>
      </w:r>
      <w:r w:rsidR="00B23B7A">
        <w:rPr>
          <w:rFonts w:cstheme="minorHAnsi"/>
        </w:rPr>
        <w:t>of</w:t>
      </w:r>
      <w:r w:rsidR="007B591B" w:rsidRPr="003D4A61">
        <w:rPr>
          <w:rFonts w:cstheme="minorHAnsi"/>
        </w:rPr>
        <w:t xml:space="preserve"> each type of isolate (CNS or </w:t>
      </w:r>
      <w:r w:rsidR="007B591B" w:rsidRPr="003D4A61">
        <w:rPr>
          <w:rFonts w:cstheme="minorHAnsi"/>
          <w:i/>
        </w:rPr>
        <w:t>S. aureus</w:t>
      </w:r>
      <w:r w:rsidR="007B591B" w:rsidRPr="003D4A61">
        <w:rPr>
          <w:rFonts w:cstheme="minorHAnsi"/>
        </w:rPr>
        <w:t xml:space="preserve">) that was susceptible or resistant in each category (CON vs. ORG) using </w:t>
      </w:r>
      <w:r w:rsidR="0013775C" w:rsidRPr="003D4A61">
        <w:rPr>
          <w:rFonts w:cstheme="minorHAnsi"/>
        </w:rPr>
        <w:t xml:space="preserve">a </w:t>
      </w:r>
      <w:r w:rsidR="00393D74" w:rsidRPr="003D4A61">
        <w:rPr>
          <w:rFonts w:cstheme="minorHAnsi"/>
        </w:rPr>
        <w:t xml:space="preserve">categorical </w:t>
      </w:r>
      <w:r w:rsidR="007B591B" w:rsidRPr="003D4A61">
        <w:rPr>
          <w:rFonts w:cstheme="minorHAnsi"/>
        </w:rPr>
        <w:t xml:space="preserve">test of association, in order to </w:t>
      </w:r>
      <w:r w:rsidR="0013775C" w:rsidRPr="003D4A61">
        <w:rPr>
          <w:rFonts w:cstheme="minorHAnsi"/>
        </w:rPr>
        <w:t>explore</w:t>
      </w:r>
      <w:r w:rsidR="007B591B" w:rsidRPr="003D4A61">
        <w:rPr>
          <w:rFonts w:cstheme="minorHAnsi"/>
        </w:rPr>
        <w:t xml:space="preserve"> if proportion of susceptible isolates</w:t>
      </w:r>
      <w:r w:rsidR="0013775C" w:rsidRPr="003D4A61">
        <w:rPr>
          <w:rFonts w:cstheme="minorHAnsi"/>
        </w:rPr>
        <w:t xml:space="preserve"> was</w:t>
      </w:r>
      <w:r w:rsidR="007B591B" w:rsidRPr="003D4A61">
        <w:rPr>
          <w:rFonts w:cstheme="minorHAnsi"/>
        </w:rPr>
        <w:t xml:space="preserve"> independent of herd type</w:t>
      </w:r>
      <w:r w:rsidR="0013775C" w:rsidRPr="003D4A61">
        <w:rPr>
          <w:rFonts w:cstheme="minorHAnsi"/>
        </w:rPr>
        <w:t>. Secondly, they u</w:t>
      </w:r>
      <w:r w:rsidR="007B591B" w:rsidRPr="003D4A61">
        <w:rPr>
          <w:rFonts w:cstheme="minorHAnsi"/>
        </w:rPr>
        <w:t xml:space="preserve">sed </w:t>
      </w:r>
      <w:r w:rsidR="00393D74" w:rsidRPr="003D4A61">
        <w:rPr>
          <w:rFonts w:cstheme="minorHAnsi"/>
        </w:rPr>
        <w:t>a</w:t>
      </w:r>
      <w:r w:rsidR="007B591B" w:rsidRPr="003D4A61">
        <w:rPr>
          <w:rFonts w:cstheme="minorHAnsi"/>
        </w:rPr>
        <w:t xml:space="preserve"> test </w:t>
      </w:r>
      <w:r w:rsidR="00393D74" w:rsidRPr="003D4A61">
        <w:rPr>
          <w:rFonts w:cstheme="minorHAnsi"/>
        </w:rPr>
        <w:t xml:space="preserve">of association </w:t>
      </w:r>
      <w:r w:rsidR="007B591B" w:rsidRPr="003D4A61">
        <w:rPr>
          <w:rFonts w:cstheme="minorHAnsi"/>
        </w:rPr>
        <w:t xml:space="preserve">to explore if the MIC for each type of isolate (CNS or </w:t>
      </w:r>
      <w:r w:rsidR="007B591B" w:rsidRPr="003D4A61">
        <w:rPr>
          <w:rFonts w:cstheme="minorHAnsi"/>
          <w:i/>
        </w:rPr>
        <w:t>S. aureus</w:t>
      </w:r>
      <w:r w:rsidR="007B591B" w:rsidRPr="003D4A61">
        <w:rPr>
          <w:rFonts w:cstheme="minorHAnsi"/>
        </w:rPr>
        <w:t>) was independent of herd type (CON vs. ORG</w:t>
      </w:r>
      <w:r w:rsidR="00393D74" w:rsidRPr="003D4A61">
        <w:rPr>
          <w:rFonts w:cstheme="minorHAnsi"/>
        </w:rPr>
        <w:t>).</w:t>
      </w:r>
      <w:r w:rsidR="00B00D53" w:rsidRPr="003D4A61">
        <w:rPr>
          <w:rFonts w:cstheme="minorHAnsi"/>
        </w:rPr>
        <w:t xml:space="preserve"> Lastly, they p</w:t>
      </w:r>
      <w:r w:rsidR="007B591B" w:rsidRPr="003D4A61">
        <w:rPr>
          <w:rFonts w:cstheme="minorHAnsi"/>
        </w:rPr>
        <w:t>erformed survival analysis</w:t>
      </w:r>
      <w:r w:rsidR="00E3062B">
        <w:rPr>
          <w:rFonts w:cstheme="minorHAnsi"/>
        </w:rPr>
        <w:t xml:space="preserve"> </w:t>
      </w:r>
      <w:r w:rsidR="00236E74">
        <w:rPr>
          <w:rFonts w:cstheme="minorHAnsi"/>
        </w:rPr>
        <w:t>for</w:t>
      </w:r>
      <w:r w:rsidR="007B591B" w:rsidRPr="003D4A61">
        <w:rPr>
          <w:rFonts w:cstheme="minorHAnsi"/>
        </w:rPr>
        <w:t xml:space="preserve"> each type of isolate (CNS or </w:t>
      </w:r>
      <w:r w:rsidR="007B591B" w:rsidRPr="003D4A61">
        <w:rPr>
          <w:rFonts w:cstheme="minorHAnsi"/>
          <w:i/>
        </w:rPr>
        <w:t>S. aureus</w:t>
      </w:r>
      <w:r w:rsidR="007B591B" w:rsidRPr="003D4A61">
        <w:rPr>
          <w:rFonts w:cstheme="minorHAnsi"/>
        </w:rPr>
        <w:t xml:space="preserve">) based on the 3 antimicrobial usage categories (ORG, CON-LO, or CON-HI). </w:t>
      </w:r>
      <w:r w:rsidR="002078C0" w:rsidRPr="003D4A61">
        <w:rPr>
          <w:rFonts w:cstheme="minorHAnsi"/>
        </w:rPr>
        <w:t>In this last analysis</w:t>
      </w:r>
      <w:r w:rsidR="00E3062B">
        <w:rPr>
          <w:rFonts w:cstheme="minorHAnsi"/>
        </w:rPr>
        <w:t xml:space="preserve"> of “time to event</w:t>
      </w:r>
      <w:r w:rsidR="002078C0" w:rsidRPr="003D4A61">
        <w:rPr>
          <w:rFonts w:cstheme="minorHAnsi"/>
        </w:rPr>
        <w:t>,</w:t>
      </w:r>
      <w:r w:rsidR="00E3062B">
        <w:rPr>
          <w:rFonts w:cstheme="minorHAnsi"/>
        </w:rPr>
        <w:t>”</w:t>
      </w:r>
      <w:r w:rsidR="002078C0" w:rsidRPr="003D4A61">
        <w:rPr>
          <w:rFonts w:cstheme="minorHAnsi"/>
        </w:rPr>
        <w:t xml:space="preserve"> a</w:t>
      </w:r>
      <w:r w:rsidR="007B591B" w:rsidRPr="003D4A61">
        <w:rPr>
          <w:rFonts w:cstheme="minorHAnsi"/>
        </w:rPr>
        <w:t xml:space="preserve">ntimicrobial concentration in wells of the susceptibility test </w:t>
      </w:r>
      <w:r w:rsidR="00DF68BB">
        <w:rPr>
          <w:rFonts w:cstheme="minorHAnsi"/>
        </w:rPr>
        <w:t>was considered</w:t>
      </w:r>
      <w:r w:rsidR="007B591B" w:rsidRPr="003D4A61">
        <w:rPr>
          <w:rFonts w:cstheme="minorHAnsi"/>
        </w:rPr>
        <w:t xml:space="preserve"> “time,” and </w:t>
      </w:r>
      <w:r w:rsidR="002078C0" w:rsidRPr="003D4A61">
        <w:rPr>
          <w:rFonts w:cstheme="minorHAnsi"/>
        </w:rPr>
        <w:t>the “</w:t>
      </w:r>
      <w:r w:rsidR="007B591B" w:rsidRPr="003D4A61">
        <w:rPr>
          <w:rFonts w:cstheme="minorHAnsi"/>
        </w:rPr>
        <w:t>event</w:t>
      </w:r>
      <w:r w:rsidR="002078C0" w:rsidRPr="003D4A61">
        <w:rPr>
          <w:rFonts w:cstheme="minorHAnsi"/>
        </w:rPr>
        <w:t>”</w:t>
      </w:r>
      <w:r w:rsidR="007B591B" w:rsidRPr="003D4A61">
        <w:rPr>
          <w:rFonts w:cstheme="minorHAnsi"/>
        </w:rPr>
        <w:t xml:space="preserve"> was inhibition of</w:t>
      </w:r>
      <w:r w:rsidR="00651FD4">
        <w:rPr>
          <w:rFonts w:cstheme="minorHAnsi"/>
        </w:rPr>
        <w:t xml:space="preserve"> any</w:t>
      </w:r>
      <w:r w:rsidR="007B591B" w:rsidRPr="003D4A61">
        <w:rPr>
          <w:rFonts w:cstheme="minorHAnsi"/>
        </w:rPr>
        <w:t xml:space="preserve"> bacterial growth</w:t>
      </w:r>
      <w:r w:rsidR="002078C0" w:rsidRPr="003D4A61">
        <w:rPr>
          <w:rFonts w:cstheme="minorHAnsi"/>
        </w:rPr>
        <w:t>.</w:t>
      </w:r>
      <w:r w:rsidR="00C74BC3" w:rsidRPr="003D4A61">
        <w:rPr>
          <w:rFonts w:cstheme="minorHAnsi"/>
        </w:rPr>
        <w:t xml:space="preserve"> </w:t>
      </w:r>
      <w:r w:rsidR="00896F79" w:rsidRPr="003D4A61">
        <w:rPr>
          <w:rFonts w:cstheme="minorHAnsi"/>
        </w:rPr>
        <w:t>Overall,</w:t>
      </w:r>
      <w:r w:rsidR="009923CE" w:rsidRPr="003D4A61">
        <w:rPr>
          <w:rFonts w:cstheme="minorHAnsi"/>
        </w:rPr>
        <w:t xml:space="preserve"> </w:t>
      </w:r>
      <w:r w:rsidR="00C74BC3" w:rsidRPr="003D4A61">
        <w:rPr>
          <w:rFonts w:cstheme="minorHAnsi"/>
        </w:rPr>
        <w:t>Pol and Ruegg</w:t>
      </w:r>
      <w:r w:rsidR="009923CE" w:rsidRPr="003D4A61">
        <w:rPr>
          <w:rFonts w:cstheme="minorHAnsi"/>
        </w:rPr>
        <w:t xml:space="preserve"> found that</w:t>
      </w:r>
      <w:r w:rsidR="00896F79" w:rsidRPr="003D4A61">
        <w:rPr>
          <w:rFonts w:cstheme="minorHAnsi"/>
        </w:rPr>
        <w:t xml:space="preserve"> isolates from </w:t>
      </w:r>
      <w:r w:rsidR="009923CE" w:rsidRPr="003D4A61">
        <w:rPr>
          <w:rFonts w:cstheme="minorHAnsi"/>
        </w:rPr>
        <w:t>organic</w:t>
      </w:r>
      <w:r w:rsidR="00896F79" w:rsidRPr="003D4A61">
        <w:rPr>
          <w:rFonts w:cstheme="minorHAnsi"/>
        </w:rPr>
        <w:t xml:space="preserve"> herds were more susceptible to antimicrobials than those from </w:t>
      </w:r>
      <w:r w:rsidR="009923CE" w:rsidRPr="003D4A61">
        <w:rPr>
          <w:rFonts w:cstheme="minorHAnsi"/>
        </w:rPr>
        <w:t>conventional</w:t>
      </w:r>
      <w:r w:rsidR="00896F79" w:rsidRPr="003D4A61">
        <w:rPr>
          <w:rFonts w:cstheme="minorHAnsi"/>
        </w:rPr>
        <w:t xml:space="preserve"> herds. </w:t>
      </w:r>
      <w:r w:rsidR="00C74BC3" w:rsidRPr="003D4A61">
        <w:rPr>
          <w:rFonts w:cstheme="minorHAnsi"/>
        </w:rPr>
        <w:t xml:space="preserve">Specifically, for </w:t>
      </w:r>
      <w:r w:rsidR="00C74BC3" w:rsidRPr="003D4A61">
        <w:rPr>
          <w:rFonts w:cstheme="minorHAnsi"/>
          <w:i/>
          <w:iCs/>
        </w:rPr>
        <w:t>S. aureus</w:t>
      </w:r>
      <w:r w:rsidR="00FA6681">
        <w:rPr>
          <w:rFonts w:cstheme="minorHAnsi"/>
        </w:rPr>
        <w:t>:</w:t>
      </w:r>
      <w:r w:rsidR="00535469" w:rsidRPr="003D4A61">
        <w:rPr>
          <w:rFonts w:cstheme="minorHAnsi"/>
        </w:rPr>
        <w:t xml:space="preserve"> (1) </w:t>
      </w:r>
      <w:r w:rsidR="00896F79" w:rsidRPr="003D4A61">
        <w:rPr>
          <w:rFonts w:cstheme="minorHAnsi"/>
        </w:rPr>
        <w:t xml:space="preserve">isolates from </w:t>
      </w:r>
      <w:r w:rsidR="00535469" w:rsidRPr="003D4A61">
        <w:rPr>
          <w:rFonts w:cstheme="minorHAnsi"/>
        </w:rPr>
        <w:t>conventional</w:t>
      </w:r>
      <w:r w:rsidR="00896F79" w:rsidRPr="003D4A61">
        <w:rPr>
          <w:rFonts w:cstheme="minorHAnsi"/>
        </w:rPr>
        <w:t xml:space="preserve"> herds were more likely to be resistant to ampicillin and penicillin </w:t>
      </w:r>
      <w:r w:rsidR="00535469" w:rsidRPr="003D4A61">
        <w:rPr>
          <w:rFonts w:cstheme="minorHAnsi"/>
        </w:rPr>
        <w:t xml:space="preserve">when </w:t>
      </w:r>
      <w:r w:rsidR="00896F79" w:rsidRPr="003D4A61">
        <w:rPr>
          <w:rFonts w:cstheme="minorHAnsi"/>
        </w:rPr>
        <w:t xml:space="preserve">compared with isolates from </w:t>
      </w:r>
      <w:r w:rsidR="00535469" w:rsidRPr="003D4A61">
        <w:rPr>
          <w:rFonts w:cstheme="minorHAnsi"/>
        </w:rPr>
        <w:t>organic</w:t>
      </w:r>
      <w:r w:rsidR="00896F79" w:rsidRPr="003D4A61">
        <w:rPr>
          <w:rFonts w:cstheme="minorHAnsi"/>
        </w:rPr>
        <w:t xml:space="preserve"> herds</w:t>
      </w:r>
      <w:r w:rsidR="007C06BB" w:rsidRPr="003D4A61">
        <w:rPr>
          <w:rFonts w:cstheme="minorHAnsi"/>
        </w:rPr>
        <w:t>, and</w:t>
      </w:r>
      <w:r w:rsidR="00896F79" w:rsidRPr="003D4A61">
        <w:rPr>
          <w:rFonts w:cstheme="minorHAnsi"/>
        </w:rPr>
        <w:t xml:space="preserve"> </w:t>
      </w:r>
      <w:r w:rsidR="007C06BB" w:rsidRPr="003D4A61">
        <w:rPr>
          <w:rFonts w:cstheme="minorHAnsi"/>
        </w:rPr>
        <w:t>h</w:t>
      </w:r>
      <w:r w:rsidR="00896F79" w:rsidRPr="003D4A61">
        <w:rPr>
          <w:rFonts w:cstheme="minorHAnsi"/>
        </w:rPr>
        <w:t>erd type was not associated with the proportion of resistant isolates for the other antimicrobial drugs tested</w:t>
      </w:r>
      <w:r w:rsidR="007C06BB" w:rsidRPr="003D4A61">
        <w:rPr>
          <w:rFonts w:cstheme="minorHAnsi"/>
        </w:rPr>
        <w:t xml:space="preserve">; (2) </w:t>
      </w:r>
      <w:r w:rsidR="00896F79" w:rsidRPr="003D4A61">
        <w:rPr>
          <w:rFonts w:cstheme="minorHAnsi"/>
        </w:rPr>
        <w:t xml:space="preserve">isolates from </w:t>
      </w:r>
      <w:r w:rsidR="007C06BB" w:rsidRPr="003D4A61">
        <w:rPr>
          <w:rFonts w:cstheme="minorHAnsi"/>
        </w:rPr>
        <w:t>conventional</w:t>
      </w:r>
      <w:r w:rsidR="00896F79" w:rsidRPr="003D4A61">
        <w:rPr>
          <w:rFonts w:cstheme="minorHAnsi"/>
        </w:rPr>
        <w:t xml:space="preserve"> herds had a higher MIC for pirlimycin and sulfadimethoxine compared with isolates from </w:t>
      </w:r>
      <w:r w:rsidR="007C06BB" w:rsidRPr="003D4A61">
        <w:rPr>
          <w:rFonts w:cstheme="minorHAnsi"/>
        </w:rPr>
        <w:t>organic</w:t>
      </w:r>
      <w:r w:rsidR="00896F79" w:rsidRPr="003D4A61">
        <w:rPr>
          <w:rFonts w:cstheme="minorHAnsi"/>
        </w:rPr>
        <w:t xml:space="preserve"> herds</w:t>
      </w:r>
      <w:r w:rsidR="007C06BB" w:rsidRPr="003D4A61">
        <w:rPr>
          <w:rFonts w:cstheme="minorHAnsi"/>
        </w:rPr>
        <w:t>, and h</w:t>
      </w:r>
      <w:r w:rsidR="00896F79" w:rsidRPr="003D4A61">
        <w:rPr>
          <w:rFonts w:cstheme="minorHAnsi"/>
        </w:rPr>
        <w:t>erd type was not associated with the MIC of the other antimicrobial drugs tested</w:t>
      </w:r>
      <w:r w:rsidR="00D34F0C" w:rsidRPr="003D4A61">
        <w:rPr>
          <w:rFonts w:cstheme="minorHAnsi"/>
        </w:rPr>
        <w:t>; and (3) i</w:t>
      </w:r>
      <w:r w:rsidR="00896F79" w:rsidRPr="003D4A61">
        <w:rPr>
          <w:rFonts w:cstheme="minorHAnsi"/>
        </w:rPr>
        <w:t>n the survival analysis, the MIC that inhibited 90% (MIC</w:t>
      </w:r>
      <w:r w:rsidR="00896F79" w:rsidRPr="003D4A61">
        <w:rPr>
          <w:rFonts w:cstheme="minorHAnsi"/>
          <w:vertAlign w:val="subscript"/>
        </w:rPr>
        <w:t>90</w:t>
      </w:r>
      <w:r w:rsidR="00896F79" w:rsidRPr="003D4A61">
        <w:rPr>
          <w:rFonts w:cstheme="minorHAnsi"/>
        </w:rPr>
        <w:t xml:space="preserve">) of </w:t>
      </w:r>
      <w:r w:rsidR="00896F79" w:rsidRPr="003D4A61">
        <w:rPr>
          <w:rFonts w:cstheme="minorHAnsi"/>
          <w:i/>
          <w:iCs/>
        </w:rPr>
        <w:t>S. aureus</w:t>
      </w:r>
      <w:r w:rsidR="00896F79" w:rsidRPr="003D4A61">
        <w:rPr>
          <w:rFonts w:cstheme="minorHAnsi"/>
        </w:rPr>
        <w:t xml:space="preserve"> isolates from </w:t>
      </w:r>
      <w:r w:rsidR="00D34F0C" w:rsidRPr="003D4A61">
        <w:rPr>
          <w:rFonts w:cstheme="minorHAnsi"/>
        </w:rPr>
        <w:t>organic</w:t>
      </w:r>
      <w:r w:rsidR="00896F79" w:rsidRPr="003D4A61">
        <w:rPr>
          <w:rFonts w:cstheme="minorHAnsi"/>
        </w:rPr>
        <w:t xml:space="preserve"> herds for penicillin and pirlimycin was lower than the MIC</w:t>
      </w:r>
      <w:r w:rsidR="00896F79" w:rsidRPr="003D4A61">
        <w:rPr>
          <w:rFonts w:cstheme="minorHAnsi"/>
          <w:vertAlign w:val="subscript"/>
        </w:rPr>
        <w:t>90</w:t>
      </w:r>
      <w:r w:rsidR="00896F79" w:rsidRPr="003D4A61">
        <w:rPr>
          <w:rFonts w:cstheme="minorHAnsi"/>
        </w:rPr>
        <w:t xml:space="preserve"> of the isolates from CON-LO and CON-HI herds (MIC</w:t>
      </w:r>
      <w:r w:rsidR="00896F79" w:rsidRPr="003D4A61">
        <w:rPr>
          <w:rFonts w:cstheme="minorHAnsi"/>
          <w:vertAlign w:val="subscript"/>
        </w:rPr>
        <w:t>50</w:t>
      </w:r>
      <w:r w:rsidR="00896F79" w:rsidRPr="003D4A61">
        <w:rPr>
          <w:rFonts w:cstheme="minorHAnsi"/>
        </w:rPr>
        <w:t>, the MIC that inhibited 50% of isolates, was not different for these drugs)</w:t>
      </w:r>
      <w:r w:rsidR="00824940" w:rsidRPr="003D4A61">
        <w:rPr>
          <w:rFonts w:cstheme="minorHAnsi"/>
        </w:rPr>
        <w:t>. For CNS</w:t>
      </w:r>
      <w:r w:rsidR="00031E4E">
        <w:rPr>
          <w:rFonts w:cstheme="minorHAnsi"/>
        </w:rPr>
        <w:t>:</w:t>
      </w:r>
      <w:r w:rsidR="009C7DE3" w:rsidRPr="003D4A61">
        <w:rPr>
          <w:rFonts w:cstheme="minorHAnsi"/>
        </w:rPr>
        <w:t xml:space="preserve"> (1) </w:t>
      </w:r>
      <w:r w:rsidR="00896F79" w:rsidRPr="003D4A61">
        <w:rPr>
          <w:rFonts w:cstheme="minorHAnsi"/>
        </w:rPr>
        <w:t xml:space="preserve">isolates from </w:t>
      </w:r>
      <w:r w:rsidR="009C7DE3" w:rsidRPr="003D4A61">
        <w:rPr>
          <w:rFonts w:cstheme="minorHAnsi"/>
        </w:rPr>
        <w:t>conventional</w:t>
      </w:r>
      <w:r w:rsidR="00896F79" w:rsidRPr="003D4A61">
        <w:rPr>
          <w:rFonts w:cstheme="minorHAnsi"/>
        </w:rPr>
        <w:t xml:space="preserve"> herds were more likely to be resistant to ampicillin, penicillin, pirlimycin, and tetracycline compared with isolates from ORG herds</w:t>
      </w:r>
      <w:r w:rsidR="009C7DE3" w:rsidRPr="003D4A61">
        <w:rPr>
          <w:rFonts w:cstheme="minorHAnsi"/>
        </w:rPr>
        <w:t>, and h</w:t>
      </w:r>
      <w:r w:rsidR="00896F79" w:rsidRPr="003D4A61">
        <w:rPr>
          <w:rFonts w:cstheme="minorHAnsi"/>
        </w:rPr>
        <w:t>erd type was not associated with the proportion of resistant isolates for the other antimicrobial drugs tested</w:t>
      </w:r>
      <w:r w:rsidR="00FE6434" w:rsidRPr="003D4A61">
        <w:rPr>
          <w:rFonts w:cstheme="minorHAnsi"/>
        </w:rPr>
        <w:t>;</w:t>
      </w:r>
      <w:r w:rsidR="008D054E" w:rsidRPr="003D4A61">
        <w:rPr>
          <w:rFonts w:cstheme="minorHAnsi"/>
        </w:rPr>
        <w:t xml:space="preserve"> (2) </w:t>
      </w:r>
      <w:r w:rsidR="00896F79" w:rsidRPr="003D4A61">
        <w:rPr>
          <w:rFonts w:cstheme="minorHAnsi"/>
        </w:rPr>
        <w:t xml:space="preserve">isolates from </w:t>
      </w:r>
      <w:r w:rsidR="008D054E" w:rsidRPr="003D4A61">
        <w:rPr>
          <w:rFonts w:cstheme="minorHAnsi"/>
        </w:rPr>
        <w:t>conventional</w:t>
      </w:r>
      <w:r w:rsidR="00896F79" w:rsidRPr="003D4A61">
        <w:rPr>
          <w:rFonts w:cstheme="minorHAnsi"/>
        </w:rPr>
        <w:t xml:space="preserve"> herds had a higher MIC for ampicillin, pirlimycin, and tetracycline compared with isolates from </w:t>
      </w:r>
      <w:r w:rsidR="008D054E" w:rsidRPr="003D4A61">
        <w:rPr>
          <w:rFonts w:cstheme="minorHAnsi"/>
        </w:rPr>
        <w:t>organic</w:t>
      </w:r>
      <w:r w:rsidR="00896F79" w:rsidRPr="003D4A61">
        <w:rPr>
          <w:rFonts w:cstheme="minorHAnsi"/>
        </w:rPr>
        <w:t xml:space="preserve"> herds</w:t>
      </w:r>
      <w:r w:rsidR="005E3C2E" w:rsidRPr="003D4A61">
        <w:rPr>
          <w:rFonts w:cstheme="minorHAnsi"/>
        </w:rPr>
        <w:t>, and h</w:t>
      </w:r>
      <w:r w:rsidR="00896F79" w:rsidRPr="003D4A61">
        <w:rPr>
          <w:rFonts w:cstheme="minorHAnsi"/>
        </w:rPr>
        <w:t>erd type was not associated with the MIC of the other antimicrobial drugs teste</w:t>
      </w:r>
      <w:r w:rsidR="005E3C2E" w:rsidRPr="003D4A61">
        <w:rPr>
          <w:rFonts w:cstheme="minorHAnsi"/>
        </w:rPr>
        <w:t>d</w:t>
      </w:r>
      <w:r w:rsidR="0090539B" w:rsidRPr="003D4A61">
        <w:rPr>
          <w:rFonts w:cstheme="minorHAnsi"/>
        </w:rPr>
        <w:t>; and (3) in</w:t>
      </w:r>
      <w:r w:rsidR="00896F79" w:rsidRPr="003D4A61">
        <w:rPr>
          <w:rFonts w:cstheme="minorHAnsi"/>
        </w:rPr>
        <w:t xml:space="preserve"> the survival analysis, the</w:t>
      </w:r>
      <w:r w:rsidR="00D06235">
        <w:rPr>
          <w:rFonts w:cstheme="minorHAnsi"/>
        </w:rPr>
        <w:t xml:space="preserve"> </w:t>
      </w:r>
      <w:r w:rsidR="00896F79" w:rsidRPr="003D4A61">
        <w:rPr>
          <w:rFonts w:cstheme="minorHAnsi"/>
        </w:rPr>
        <w:t>MIC</w:t>
      </w:r>
      <w:r w:rsidR="00896F79" w:rsidRPr="003D4A61">
        <w:rPr>
          <w:rFonts w:cstheme="minorHAnsi"/>
          <w:vertAlign w:val="subscript"/>
        </w:rPr>
        <w:t>90</w:t>
      </w:r>
      <w:r w:rsidR="00896F79" w:rsidRPr="003D4A61">
        <w:rPr>
          <w:rFonts w:cstheme="minorHAnsi"/>
        </w:rPr>
        <w:t xml:space="preserve"> of CNS isolates from </w:t>
      </w:r>
      <w:r w:rsidR="0090539B" w:rsidRPr="003D4A61">
        <w:rPr>
          <w:rFonts w:cstheme="minorHAnsi"/>
        </w:rPr>
        <w:t>organic</w:t>
      </w:r>
      <w:r w:rsidR="00896F79" w:rsidRPr="003D4A61">
        <w:rPr>
          <w:rFonts w:cstheme="minorHAnsi"/>
        </w:rPr>
        <w:t xml:space="preserve"> herds for ampicillin, penicillin, pirlimycin, and tetracycline was lower than the MIC</w:t>
      </w:r>
      <w:r w:rsidR="00896F79" w:rsidRPr="003D4A61">
        <w:rPr>
          <w:rFonts w:cstheme="minorHAnsi"/>
          <w:vertAlign w:val="subscript"/>
        </w:rPr>
        <w:t>90</w:t>
      </w:r>
      <w:r w:rsidR="00896F79" w:rsidRPr="003D4A61">
        <w:rPr>
          <w:rFonts w:cstheme="minorHAnsi"/>
        </w:rPr>
        <w:t xml:space="preserve"> of the isolates from CON-LO and CON-HI herds (ORG and CON-LO herds had a lower MIC</w:t>
      </w:r>
      <w:r w:rsidR="00896F79" w:rsidRPr="003D4A61">
        <w:rPr>
          <w:rFonts w:cstheme="minorHAnsi"/>
          <w:vertAlign w:val="subscript"/>
        </w:rPr>
        <w:t>50</w:t>
      </w:r>
      <w:r w:rsidR="00896F79" w:rsidRPr="003D4A61">
        <w:rPr>
          <w:rFonts w:cstheme="minorHAnsi"/>
        </w:rPr>
        <w:t xml:space="preserve"> for erythromycin than CON-HI herds, but the MIC</w:t>
      </w:r>
      <w:r w:rsidR="00896F79" w:rsidRPr="003D4A61">
        <w:rPr>
          <w:rFonts w:cstheme="minorHAnsi"/>
          <w:vertAlign w:val="subscript"/>
        </w:rPr>
        <w:t xml:space="preserve">90 </w:t>
      </w:r>
      <w:r w:rsidR="00896F79" w:rsidRPr="003D4A61">
        <w:rPr>
          <w:rFonts w:cstheme="minorHAnsi"/>
        </w:rPr>
        <w:t>did not differ by usage group)</w:t>
      </w:r>
      <w:r w:rsidR="00497733" w:rsidRPr="003D4A61">
        <w:rPr>
          <w:rFonts w:cstheme="minorHAnsi"/>
        </w:rPr>
        <w:t>.</w:t>
      </w:r>
      <w:r w:rsidR="00FF2D1B" w:rsidRPr="003D4A61">
        <w:rPr>
          <w:rFonts w:cstheme="minorHAnsi"/>
        </w:rPr>
        <w:t xml:space="preserve"> </w:t>
      </w:r>
      <w:r w:rsidR="009923CE" w:rsidRPr="003D4A61">
        <w:rPr>
          <w:rFonts w:cstheme="minorHAnsi"/>
        </w:rPr>
        <w:t>The authors</w:t>
      </w:r>
      <w:r w:rsidR="00FF2D1B" w:rsidRPr="003D4A61">
        <w:rPr>
          <w:rFonts w:cstheme="minorHAnsi"/>
        </w:rPr>
        <w:t xml:space="preserve"> highlight</w:t>
      </w:r>
      <w:r w:rsidR="009923CE" w:rsidRPr="003D4A61">
        <w:rPr>
          <w:rFonts w:cstheme="minorHAnsi"/>
        </w:rPr>
        <w:t xml:space="preserve"> that although some differences were found between antimicrobial </w:t>
      </w:r>
      <w:r w:rsidR="00DD13F6" w:rsidRPr="003D4A61">
        <w:rPr>
          <w:rFonts w:cstheme="minorHAnsi"/>
        </w:rPr>
        <w:t xml:space="preserve">usage </w:t>
      </w:r>
      <w:r w:rsidR="009923CE" w:rsidRPr="003D4A61">
        <w:rPr>
          <w:rFonts w:cstheme="minorHAnsi"/>
        </w:rPr>
        <w:t xml:space="preserve">groups, most isolates </w:t>
      </w:r>
      <w:r w:rsidR="00DD13F6" w:rsidRPr="003D4A61">
        <w:rPr>
          <w:rFonts w:cstheme="minorHAnsi"/>
        </w:rPr>
        <w:t>from all farm types</w:t>
      </w:r>
      <w:r w:rsidR="009923CE" w:rsidRPr="003D4A61">
        <w:rPr>
          <w:rFonts w:cstheme="minorHAnsi"/>
        </w:rPr>
        <w:t xml:space="preserve"> were inhibited at the lowest dilution tested of most antimicrobial drugs</w:t>
      </w:r>
      <w:r w:rsidR="009942AE" w:rsidRPr="003D4A61">
        <w:rPr>
          <w:rFonts w:cstheme="minorHAnsi"/>
        </w:rPr>
        <w:t xml:space="preserve"> routinely used on dairy farms</w:t>
      </w:r>
      <w:r w:rsidR="009923CE" w:rsidRPr="003D4A61">
        <w:rPr>
          <w:rFonts w:cstheme="minorHAnsi"/>
        </w:rPr>
        <w:t>.</w:t>
      </w:r>
    </w:p>
    <w:p w14:paraId="7045228C" w14:textId="2EBB41B4" w:rsidR="00C3339E" w:rsidRPr="003D4A61" w:rsidRDefault="005519E4" w:rsidP="00D63F05">
      <w:pPr>
        <w:ind w:firstLine="360"/>
        <w:rPr>
          <w:rFonts w:cstheme="minorHAnsi"/>
        </w:rPr>
      </w:pPr>
      <w:r w:rsidRPr="003D4A61">
        <w:rPr>
          <w:rFonts w:cstheme="minorHAnsi"/>
        </w:rPr>
        <w:t xml:space="preserve">The </w:t>
      </w:r>
      <w:r w:rsidR="00456C73" w:rsidRPr="003D4A61">
        <w:rPr>
          <w:rFonts w:cstheme="minorHAnsi"/>
        </w:rPr>
        <w:t xml:space="preserve">other study </w:t>
      </w:r>
      <w:r w:rsidR="008E3119">
        <w:rPr>
          <w:rFonts w:cstheme="minorHAnsi"/>
        </w:rPr>
        <w:t>comparing</w:t>
      </w:r>
      <w:r w:rsidR="00456C73" w:rsidRPr="003D4A61">
        <w:rPr>
          <w:rFonts w:cstheme="minorHAnsi"/>
        </w:rPr>
        <w:t xml:space="preserve"> resistance of staphylococci between organic and conventional dairies to include </w:t>
      </w:r>
      <w:r w:rsidR="007E2F12" w:rsidRPr="003D4A61">
        <w:rPr>
          <w:rFonts w:cstheme="minorHAnsi"/>
        </w:rPr>
        <w:t xml:space="preserve">a detailed quantification of antimicrobial usage </w:t>
      </w:r>
      <w:r w:rsidR="00A466F7" w:rsidRPr="003D4A61">
        <w:rPr>
          <w:rFonts w:cstheme="minorHAnsi"/>
        </w:rPr>
        <w:t xml:space="preserve">enrolled </w:t>
      </w:r>
      <w:r w:rsidR="002B08B5" w:rsidRPr="003D4A61">
        <w:rPr>
          <w:rFonts w:cstheme="minorHAnsi"/>
        </w:rPr>
        <w:t xml:space="preserve">7 </w:t>
      </w:r>
      <w:r w:rsidR="00A466F7" w:rsidRPr="003D4A61">
        <w:rPr>
          <w:rFonts w:cstheme="minorHAnsi"/>
        </w:rPr>
        <w:t>organic</w:t>
      </w:r>
      <w:r w:rsidR="002B08B5" w:rsidRPr="003D4A61">
        <w:rPr>
          <w:rFonts w:cstheme="minorHAnsi"/>
        </w:rPr>
        <w:t xml:space="preserve"> herds, 11 </w:t>
      </w:r>
      <w:r w:rsidR="00A466F7" w:rsidRPr="003D4A61">
        <w:rPr>
          <w:rFonts w:cstheme="minorHAnsi"/>
        </w:rPr>
        <w:t>conventional</w:t>
      </w:r>
      <w:r w:rsidR="002B08B5" w:rsidRPr="003D4A61">
        <w:rPr>
          <w:rFonts w:cstheme="minorHAnsi"/>
        </w:rPr>
        <w:t xml:space="preserve"> herds using ampicillin-cloxacillin </w:t>
      </w:r>
      <w:r w:rsidR="008B564E">
        <w:rPr>
          <w:rFonts w:cstheme="minorHAnsi"/>
        </w:rPr>
        <w:t>dry cow therapy</w:t>
      </w:r>
      <w:r w:rsidR="002B08B5" w:rsidRPr="003D4A61">
        <w:rPr>
          <w:rFonts w:cstheme="minorHAnsi"/>
        </w:rPr>
        <w:t xml:space="preserve"> (CON-AC), </w:t>
      </w:r>
      <w:r w:rsidR="0045049D">
        <w:rPr>
          <w:rFonts w:cstheme="minorHAnsi"/>
        </w:rPr>
        <w:t xml:space="preserve">and </w:t>
      </w:r>
      <w:r w:rsidR="002B08B5" w:rsidRPr="003D4A61">
        <w:rPr>
          <w:rFonts w:cstheme="minorHAnsi"/>
        </w:rPr>
        <w:t xml:space="preserve">8 </w:t>
      </w:r>
      <w:r w:rsidR="00A466F7" w:rsidRPr="003D4A61">
        <w:rPr>
          <w:rFonts w:cstheme="minorHAnsi"/>
        </w:rPr>
        <w:t>conventional</w:t>
      </w:r>
      <w:r w:rsidR="002B08B5" w:rsidRPr="003D4A61">
        <w:rPr>
          <w:rFonts w:cstheme="minorHAnsi"/>
        </w:rPr>
        <w:t xml:space="preserve"> herds using cephalonium </w:t>
      </w:r>
      <w:r w:rsidR="0045049D">
        <w:rPr>
          <w:rFonts w:cstheme="minorHAnsi"/>
        </w:rPr>
        <w:t xml:space="preserve">dry cow therapy </w:t>
      </w:r>
      <w:r w:rsidR="002B08B5" w:rsidRPr="003D4A61">
        <w:rPr>
          <w:rFonts w:cstheme="minorHAnsi"/>
        </w:rPr>
        <w:t>(CON-CE)</w:t>
      </w:r>
      <w:r w:rsidR="00A466F7" w:rsidRPr="003D4A61">
        <w:rPr>
          <w:rFonts w:cstheme="minorHAnsi"/>
        </w:rPr>
        <w:t xml:space="preserve"> in New Zealand</w:t>
      </w:r>
      <w:r w:rsidR="00DD1D73" w:rsidRPr="003D4A61">
        <w:rPr>
          <w:rFonts w:cstheme="minorHAnsi"/>
        </w:rPr>
        <w:t xml:space="preserve"> </w:t>
      </w:r>
      <w:r w:rsidR="00DD1D73" w:rsidRPr="003D4A61">
        <w:rPr>
          <w:rFonts w:cstheme="minorHAnsi"/>
        </w:rPr>
        <w:fldChar w:fldCharType="begin"/>
      </w:r>
      <w:r w:rsidR="00DD1D73" w:rsidRPr="003D4A61">
        <w:rPr>
          <w:rFonts w:cstheme="minorHAnsi"/>
        </w:rPr>
        <w:instrText xml:space="preserve"> ADDIN EN.CITE &lt;EndNote&gt;&lt;Cite&gt;&lt;Author&gt;McDougall&lt;/Author&gt;&lt;Year&gt;2021&lt;/Year&gt;&lt;RecNum&gt;789&lt;/RecNum&gt;&lt;DisplayText&gt;(McDougall et al., 2021)&lt;/DisplayText&gt;&lt;record&gt;&lt;rec-number&gt;789&lt;/rec-number&gt;&lt;foreign-keys&gt;&lt;key app="EN" db-id="pss5de0wasp2t9es5tu5evzpa2svsdrveax9" timestamp="1720362288"&gt;789&lt;/key&gt;&lt;/foreign-keys&gt;&lt;ref-type name="Journal Article"&gt;17&lt;/ref-type&gt;&lt;contributors&gt;&lt;authors&gt;&lt;author&gt;McDougall, S.&lt;/author&gt;&lt;author&gt;Penry, J.&lt;/author&gt;&lt;author&gt;Dymock, D.&lt;/author&gt;&lt;/authors&gt;&lt;/contributors&gt;&lt;titles&gt;&lt;title&gt;Antimicrobial susceptibilities in dairy herds that differ in dry cow therapy usage&lt;/title&gt;&lt;secondary-title&gt;Journal of Dairy Science&lt;/secondary-title&gt;&lt;/titles&gt;&lt;periodical&gt;&lt;full-title&gt;Journal of Dairy Science&lt;/full-title&gt;&lt;abbr-1&gt;J. Dairy Sci.&lt;/abbr-1&gt;&lt;/periodical&gt;&lt;pages&gt;9142-9163&lt;/pages&gt;&lt;volume&gt;104&lt;/volume&gt;&lt;number&gt;8&lt;/number&gt;&lt;dates&gt;&lt;year&gt;2021&lt;/year&gt;&lt;/dates&gt;&lt;publisher&gt;American Dairy Science Association&lt;/publisher&gt;&lt;isbn&gt;0022-0302&lt;/isbn&gt;&lt;urls&gt;&lt;related-urls&gt;&lt;url&gt;https://dx.doi.org/10.3168/jds.2020-19925&lt;/url&gt;&lt;/related-urls&gt;&lt;/urls&gt;&lt;electronic-resource-num&gt;10.3168/jds.2020-19925&lt;/electronic-resource-num&gt;&lt;/record&gt;&lt;/Cite&gt;&lt;/EndNote&gt;</w:instrText>
      </w:r>
      <w:r w:rsidR="00DD1D73" w:rsidRPr="003D4A61">
        <w:rPr>
          <w:rFonts w:cstheme="minorHAnsi"/>
        </w:rPr>
        <w:fldChar w:fldCharType="separate"/>
      </w:r>
      <w:r w:rsidR="00DD1D73" w:rsidRPr="003D4A61">
        <w:rPr>
          <w:rFonts w:cstheme="minorHAnsi"/>
          <w:noProof/>
        </w:rPr>
        <w:t>(McDougall et al., 2021)</w:t>
      </w:r>
      <w:r w:rsidR="00DD1D73" w:rsidRPr="003D4A61">
        <w:rPr>
          <w:rFonts w:cstheme="minorHAnsi"/>
        </w:rPr>
        <w:fldChar w:fldCharType="end"/>
      </w:r>
      <w:r w:rsidR="00A466F7" w:rsidRPr="003D4A61">
        <w:rPr>
          <w:rFonts w:cstheme="minorHAnsi"/>
        </w:rPr>
        <w:t xml:space="preserve">. Although the study was carried out in </w:t>
      </w:r>
      <w:r w:rsidR="00400C89">
        <w:rPr>
          <w:rFonts w:cstheme="minorHAnsi"/>
        </w:rPr>
        <w:t>NZ</w:t>
      </w:r>
      <w:r w:rsidR="00A466F7" w:rsidRPr="003D4A61">
        <w:rPr>
          <w:rFonts w:cstheme="minorHAnsi"/>
        </w:rPr>
        <w:t xml:space="preserve">, participating </w:t>
      </w:r>
      <w:r w:rsidR="0042567F" w:rsidRPr="003D4A61">
        <w:rPr>
          <w:rFonts w:cstheme="minorHAnsi"/>
        </w:rPr>
        <w:t xml:space="preserve">herds </w:t>
      </w:r>
      <w:r w:rsidR="00A466F7" w:rsidRPr="003D4A61">
        <w:rPr>
          <w:rFonts w:cstheme="minorHAnsi"/>
        </w:rPr>
        <w:t>were all</w:t>
      </w:r>
      <w:r w:rsidR="0042567F" w:rsidRPr="003D4A61">
        <w:rPr>
          <w:rFonts w:cstheme="minorHAnsi"/>
        </w:rPr>
        <w:t xml:space="preserve"> certified under</w:t>
      </w:r>
      <w:r w:rsidR="007733F3" w:rsidRPr="003D4A61">
        <w:rPr>
          <w:rFonts w:cstheme="minorHAnsi"/>
        </w:rPr>
        <w:t xml:space="preserve"> the</w:t>
      </w:r>
      <w:r w:rsidR="00A466F7" w:rsidRPr="003D4A61">
        <w:rPr>
          <w:rFonts w:cstheme="minorHAnsi"/>
        </w:rPr>
        <w:t xml:space="preserve"> USDA </w:t>
      </w:r>
      <w:r w:rsidR="007733F3" w:rsidRPr="003D4A61">
        <w:rPr>
          <w:rFonts w:cstheme="minorHAnsi"/>
        </w:rPr>
        <w:t xml:space="preserve">National </w:t>
      </w:r>
      <w:r w:rsidR="00A466F7" w:rsidRPr="003D4A61">
        <w:rPr>
          <w:rFonts w:cstheme="minorHAnsi"/>
        </w:rPr>
        <w:t>Organic</w:t>
      </w:r>
      <w:r w:rsidR="007733F3" w:rsidRPr="003D4A61">
        <w:rPr>
          <w:rFonts w:cstheme="minorHAnsi"/>
        </w:rPr>
        <w:t xml:space="preserve"> Program.</w:t>
      </w:r>
      <w:r w:rsidR="002B08B5" w:rsidRPr="003D4A61">
        <w:rPr>
          <w:rFonts w:cstheme="minorHAnsi"/>
        </w:rPr>
        <w:t xml:space="preserve"> </w:t>
      </w:r>
      <w:r w:rsidR="008D0069" w:rsidRPr="003D4A61">
        <w:rPr>
          <w:rFonts w:cstheme="minorHAnsi"/>
        </w:rPr>
        <w:t>Conventional</w:t>
      </w:r>
      <w:r w:rsidR="002B08B5" w:rsidRPr="003D4A61">
        <w:rPr>
          <w:rFonts w:cstheme="minorHAnsi"/>
        </w:rPr>
        <w:t xml:space="preserve"> herds</w:t>
      </w:r>
      <w:r w:rsidR="008D0069" w:rsidRPr="003D4A61">
        <w:rPr>
          <w:rFonts w:cstheme="minorHAnsi"/>
        </w:rPr>
        <w:t xml:space="preserve"> of both categories were</w:t>
      </w:r>
      <w:r w:rsidR="002B08B5" w:rsidRPr="003D4A61">
        <w:rPr>
          <w:rFonts w:cstheme="minorHAnsi"/>
        </w:rPr>
        <w:t xml:space="preserve"> selected on the basis that &gt;50% of </w:t>
      </w:r>
      <w:r w:rsidR="008D0069" w:rsidRPr="003D4A61">
        <w:rPr>
          <w:rFonts w:cstheme="minorHAnsi"/>
        </w:rPr>
        <w:t xml:space="preserve">the </w:t>
      </w:r>
      <w:r w:rsidR="002B08B5" w:rsidRPr="003D4A61">
        <w:rPr>
          <w:rFonts w:cstheme="minorHAnsi"/>
        </w:rPr>
        <w:t>cows were treated in each of the 3 previous y</w:t>
      </w:r>
      <w:r w:rsidR="008D0069" w:rsidRPr="003D4A61">
        <w:rPr>
          <w:rFonts w:cstheme="minorHAnsi"/>
        </w:rPr>
        <w:t>ears</w:t>
      </w:r>
      <w:r w:rsidR="002B08B5" w:rsidRPr="003D4A61">
        <w:rPr>
          <w:rFonts w:cstheme="minorHAnsi"/>
        </w:rPr>
        <w:t xml:space="preserve"> with </w:t>
      </w:r>
      <w:r w:rsidR="008D0069" w:rsidRPr="003D4A61">
        <w:rPr>
          <w:rFonts w:cstheme="minorHAnsi"/>
        </w:rPr>
        <w:t xml:space="preserve">at least </w:t>
      </w:r>
      <w:r w:rsidR="002B08B5" w:rsidRPr="003D4A61">
        <w:rPr>
          <w:rFonts w:cstheme="minorHAnsi"/>
        </w:rPr>
        <w:t xml:space="preserve">1 </w:t>
      </w:r>
      <w:r w:rsidR="00400C89">
        <w:rPr>
          <w:rFonts w:cstheme="minorHAnsi"/>
        </w:rPr>
        <w:t>dry cow therapy (</w:t>
      </w:r>
      <w:r w:rsidR="002B08B5" w:rsidRPr="003D4A61">
        <w:rPr>
          <w:rFonts w:cstheme="minorHAnsi"/>
        </w:rPr>
        <w:t>DCT</w:t>
      </w:r>
      <w:r w:rsidR="00400C89">
        <w:rPr>
          <w:rFonts w:cstheme="minorHAnsi"/>
        </w:rPr>
        <w:t>)</w:t>
      </w:r>
      <w:r w:rsidR="002B08B5" w:rsidRPr="003D4A61">
        <w:rPr>
          <w:rFonts w:cstheme="minorHAnsi"/>
        </w:rPr>
        <w:t xml:space="preserve"> product</w:t>
      </w:r>
      <w:r w:rsidR="008D0069" w:rsidRPr="003D4A61">
        <w:rPr>
          <w:rFonts w:cstheme="minorHAnsi"/>
        </w:rPr>
        <w:t>.</w:t>
      </w:r>
      <w:r w:rsidR="002B08B5" w:rsidRPr="003D4A61">
        <w:rPr>
          <w:rFonts w:cstheme="minorHAnsi"/>
        </w:rPr>
        <w:t xml:space="preserve"> </w:t>
      </w:r>
      <w:r w:rsidR="00A15419" w:rsidRPr="003D4A61">
        <w:rPr>
          <w:rFonts w:cstheme="minorHAnsi"/>
        </w:rPr>
        <w:t xml:space="preserve">Similar to Pol and Ruegg (2007a), the authors took a multifaced approach to exploring the resistance patters of </w:t>
      </w:r>
      <w:r w:rsidR="00A15419" w:rsidRPr="003D4A61">
        <w:rPr>
          <w:rFonts w:cstheme="minorHAnsi"/>
          <w:i/>
          <w:iCs/>
        </w:rPr>
        <w:t>S. aureus</w:t>
      </w:r>
      <w:r w:rsidR="00A15419" w:rsidRPr="003D4A61">
        <w:rPr>
          <w:rFonts w:cstheme="minorHAnsi"/>
        </w:rPr>
        <w:t xml:space="preserve"> and CNS from organic and conventional systems. </w:t>
      </w:r>
      <w:r w:rsidR="00870E65" w:rsidRPr="003D4A61">
        <w:rPr>
          <w:rFonts w:cstheme="minorHAnsi"/>
        </w:rPr>
        <w:t xml:space="preserve">Overall, the MIC of CNS from ORG herds were lower than isolates from both types of CON herd. </w:t>
      </w:r>
      <w:r w:rsidR="0006505E" w:rsidRPr="003D4A61">
        <w:rPr>
          <w:rFonts w:cstheme="minorHAnsi"/>
        </w:rPr>
        <w:t xml:space="preserve">For </w:t>
      </w:r>
      <w:r w:rsidR="0006505E" w:rsidRPr="003D4A61">
        <w:rPr>
          <w:rFonts w:cstheme="minorHAnsi"/>
          <w:i/>
          <w:iCs/>
        </w:rPr>
        <w:t xml:space="preserve">S. aureus, </w:t>
      </w:r>
      <w:r w:rsidR="0006505E" w:rsidRPr="003D4A61">
        <w:rPr>
          <w:rFonts w:cstheme="minorHAnsi"/>
        </w:rPr>
        <w:t>they found that t</w:t>
      </w:r>
      <w:r w:rsidR="00870E65" w:rsidRPr="003D4A61">
        <w:rPr>
          <w:rFonts w:cstheme="minorHAnsi"/>
        </w:rPr>
        <w:t>he MIC</w:t>
      </w:r>
      <w:r w:rsidR="00870E65" w:rsidRPr="002C5ED8">
        <w:rPr>
          <w:rFonts w:cstheme="minorHAnsi"/>
          <w:vertAlign w:val="subscript"/>
        </w:rPr>
        <w:t>50</w:t>
      </w:r>
      <w:r w:rsidR="00870E65" w:rsidRPr="003D4A61">
        <w:rPr>
          <w:rFonts w:cstheme="minorHAnsi"/>
        </w:rPr>
        <w:t xml:space="preserve"> for ampicillin and penicillin were greater by more than 1 dilution for isolates from CON-CE herds compared with CON-CA and ORG herds, but this relationship did not hold for the MIC</w:t>
      </w:r>
      <w:r w:rsidR="00870E65" w:rsidRPr="002C5ED8">
        <w:rPr>
          <w:rFonts w:cstheme="minorHAnsi"/>
          <w:vertAlign w:val="subscript"/>
        </w:rPr>
        <w:t>90</w:t>
      </w:r>
      <w:r w:rsidR="00870E65" w:rsidRPr="003D4A61">
        <w:rPr>
          <w:rFonts w:cstheme="minorHAnsi"/>
        </w:rPr>
        <w:t xml:space="preserve"> of these drugs (MIC for CON-CE and ORG herds </w:t>
      </w:r>
      <w:r w:rsidR="00482F2E" w:rsidRPr="003D4A61">
        <w:rPr>
          <w:rFonts w:cstheme="minorHAnsi"/>
        </w:rPr>
        <w:t xml:space="preserve">was </w:t>
      </w:r>
      <w:r w:rsidR="00870E65" w:rsidRPr="003D4A61">
        <w:rPr>
          <w:rFonts w:cstheme="minorHAnsi"/>
        </w:rPr>
        <w:t>greater</w:t>
      </w:r>
      <w:r w:rsidR="00482F2E" w:rsidRPr="003D4A61">
        <w:rPr>
          <w:rFonts w:cstheme="minorHAnsi"/>
        </w:rPr>
        <w:t xml:space="preserve"> </w:t>
      </w:r>
      <w:r w:rsidR="00870E65" w:rsidRPr="003D4A61">
        <w:rPr>
          <w:rFonts w:cstheme="minorHAnsi"/>
        </w:rPr>
        <w:t>than</w:t>
      </w:r>
      <w:r w:rsidR="00482F2E" w:rsidRPr="003D4A61">
        <w:rPr>
          <w:rFonts w:cstheme="minorHAnsi"/>
        </w:rPr>
        <w:t xml:space="preserve"> that for</w:t>
      </w:r>
      <w:r w:rsidR="00870E65" w:rsidRPr="003D4A61">
        <w:rPr>
          <w:rFonts w:cstheme="minorHAnsi"/>
        </w:rPr>
        <w:t xml:space="preserve"> CON-CA</w:t>
      </w:r>
      <w:r w:rsidR="00482F2E" w:rsidRPr="003D4A61">
        <w:rPr>
          <w:rFonts w:cstheme="minorHAnsi"/>
        </w:rPr>
        <w:t xml:space="preserve"> herds</w:t>
      </w:r>
      <w:r w:rsidR="00870E65" w:rsidRPr="003D4A61">
        <w:rPr>
          <w:rFonts w:cstheme="minorHAnsi"/>
        </w:rPr>
        <w:t>).</w:t>
      </w:r>
      <w:r w:rsidR="00482F2E" w:rsidRPr="003D4A61">
        <w:rPr>
          <w:rFonts w:cstheme="minorHAnsi"/>
          <w:i/>
          <w:iCs/>
        </w:rPr>
        <w:t xml:space="preserve"> </w:t>
      </w:r>
      <w:r w:rsidR="00870E65" w:rsidRPr="003D4A61">
        <w:rPr>
          <w:rFonts w:cstheme="minorHAnsi"/>
        </w:rPr>
        <w:t xml:space="preserve">In a univariate analysis, the proportion of penicillin-resistant </w:t>
      </w:r>
      <w:r w:rsidR="00870E65" w:rsidRPr="003D4A61">
        <w:rPr>
          <w:rFonts w:cstheme="minorHAnsi"/>
          <w:i/>
          <w:iCs/>
        </w:rPr>
        <w:t>S. aureus</w:t>
      </w:r>
      <w:r w:rsidR="00870E65" w:rsidRPr="003D4A61">
        <w:rPr>
          <w:rFonts w:cstheme="minorHAnsi"/>
        </w:rPr>
        <w:t xml:space="preserve"> isolates </w:t>
      </w:r>
      <w:r w:rsidR="00870E65" w:rsidRPr="003D4A61">
        <w:rPr>
          <w:rFonts w:cstheme="minorHAnsi"/>
        </w:rPr>
        <w:lastRenderedPageBreak/>
        <w:t>was significantly higher in CON-CE herds (76/111; 68.5%) compared to CON-CA (4/99; 4.0%) or ORG herds (32/110; 29.1%). A multilevel model (accounting for clustering of quarter within cow within herd) was made</w:t>
      </w:r>
      <w:r w:rsidR="003A219B" w:rsidRPr="003D4A61">
        <w:rPr>
          <w:rFonts w:cstheme="minorHAnsi"/>
        </w:rPr>
        <w:t>,</w:t>
      </w:r>
      <w:r w:rsidR="00870E65" w:rsidRPr="003D4A61">
        <w:rPr>
          <w:rFonts w:cstheme="minorHAnsi"/>
        </w:rPr>
        <w:t xml:space="preserve"> where the</w:t>
      </w:r>
      <w:r w:rsidR="003A219B" w:rsidRPr="003D4A61">
        <w:rPr>
          <w:rFonts w:cstheme="minorHAnsi"/>
        </w:rPr>
        <w:t xml:space="preserve"> 3</w:t>
      </w:r>
      <w:r w:rsidR="00870E65" w:rsidRPr="003D4A61">
        <w:rPr>
          <w:rFonts w:cstheme="minorHAnsi"/>
        </w:rPr>
        <w:t xml:space="preserve"> herd types were the main explanatory variable. Other potential variables offered to this model included age</w:t>
      </w:r>
      <w:r w:rsidR="00A75D43" w:rsidRPr="003D4A61">
        <w:rPr>
          <w:rFonts w:cstheme="minorHAnsi"/>
        </w:rPr>
        <w:t xml:space="preserve"> of the cow</w:t>
      </w:r>
      <w:r w:rsidR="00870E65" w:rsidRPr="003D4A61">
        <w:rPr>
          <w:rFonts w:cstheme="minorHAnsi"/>
        </w:rPr>
        <w:t>, breed, DIM</w:t>
      </w:r>
      <w:r w:rsidR="00A75D43" w:rsidRPr="003D4A61">
        <w:rPr>
          <w:rFonts w:cstheme="minorHAnsi"/>
        </w:rPr>
        <w:t xml:space="preserve"> at time of sampling</w:t>
      </w:r>
      <w:r w:rsidR="00870E65" w:rsidRPr="003D4A61">
        <w:rPr>
          <w:rFonts w:cstheme="minorHAnsi"/>
        </w:rPr>
        <w:t>, SCC</w:t>
      </w:r>
      <w:r w:rsidR="00A75D43" w:rsidRPr="003D4A61">
        <w:rPr>
          <w:rFonts w:cstheme="minorHAnsi"/>
        </w:rPr>
        <w:t xml:space="preserve"> at last test</w:t>
      </w:r>
      <w:r w:rsidR="00870E65" w:rsidRPr="003D4A61">
        <w:rPr>
          <w:rFonts w:cstheme="minorHAnsi"/>
        </w:rPr>
        <w:t>, and antimicrobial treatment history for that cow.</w:t>
      </w:r>
      <w:r w:rsidR="00A75D43" w:rsidRPr="003D4A61">
        <w:rPr>
          <w:rFonts w:cstheme="minorHAnsi"/>
          <w:i/>
          <w:iCs/>
        </w:rPr>
        <w:t xml:space="preserve"> </w:t>
      </w:r>
      <w:r w:rsidR="006163BF">
        <w:rPr>
          <w:rFonts w:cstheme="minorHAnsi"/>
        </w:rPr>
        <w:t>Results from</w:t>
      </w:r>
      <w:r w:rsidR="00870E65" w:rsidRPr="003D4A61">
        <w:rPr>
          <w:rFonts w:cstheme="minorHAnsi"/>
        </w:rPr>
        <w:t xml:space="preserve"> th</w:t>
      </w:r>
      <w:r w:rsidR="00A75D43" w:rsidRPr="003D4A61">
        <w:rPr>
          <w:rFonts w:cstheme="minorHAnsi"/>
        </w:rPr>
        <w:t>is</w:t>
      </w:r>
      <w:r w:rsidR="00870E65" w:rsidRPr="003D4A61">
        <w:rPr>
          <w:rFonts w:cstheme="minorHAnsi"/>
        </w:rPr>
        <w:t xml:space="preserve"> multilevel model</w:t>
      </w:r>
      <w:r w:rsidR="006163BF">
        <w:rPr>
          <w:rFonts w:cstheme="minorHAnsi"/>
        </w:rPr>
        <w:t xml:space="preserve"> showed that</w:t>
      </w:r>
      <w:r w:rsidR="00870E65" w:rsidRPr="003D4A61">
        <w:rPr>
          <w:rFonts w:cstheme="minorHAnsi"/>
        </w:rPr>
        <w:t xml:space="preserve"> </w:t>
      </w:r>
      <w:r w:rsidR="00B16981" w:rsidRPr="003D4A61">
        <w:rPr>
          <w:rFonts w:cstheme="minorHAnsi"/>
        </w:rPr>
        <w:t xml:space="preserve">the </w:t>
      </w:r>
      <w:r w:rsidR="00870E65" w:rsidRPr="003D4A61">
        <w:rPr>
          <w:rFonts w:cstheme="minorHAnsi"/>
        </w:rPr>
        <w:t>proportions of penicillin-resistant</w:t>
      </w:r>
      <w:r w:rsidR="00B16981" w:rsidRPr="003D4A61">
        <w:rPr>
          <w:rFonts w:cstheme="minorHAnsi"/>
        </w:rPr>
        <w:t xml:space="preserve"> </w:t>
      </w:r>
      <w:r w:rsidR="00B16981" w:rsidRPr="003D4A61">
        <w:rPr>
          <w:rFonts w:cstheme="minorHAnsi"/>
          <w:i/>
          <w:iCs/>
        </w:rPr>
        <w:t>S. aureus</w:t>
      </w:r>
      <w:r w:rsidR="00870E65" w:rsidRPr="003D4A61">
        <w:rPr>
          <w:rFonts w:cstheme="minorHAnsi"/>
        </w:rPr>
        <w:t xml:space="preserve"> isolates did not differ between the 3 herd types. </w:t>
      </w:r>
      <w:r w:rsidR="00B16981" w:rsidRPr="003D4A61">
        <w:rPr>
          <w:rFonts w:cstheme="minorHAnsi"/>
        </w:rPr>
        <w:t>For analysis of</w:t>
      </w:r>
      <w:r w:rsidR="00D12EDF" w:rsidRPr="003D4A61">
        <w:rPr>
          <w:rFonts w:cstheme="minorHAnsi"/>
        </w:rPr>
        <w:t xml:space="preserve"> resistance</w:t>
      </w:r>
      <w:r w:rsidR="00B16981" w:rsidRPr="003D4A61">
        <w:rPr>
          <w:rFonts w:cstheme="minorHAnsi"/>
        </w:rPr>
        <w:t xml:space="preserve"> to </w:t>
      </w:r>
      <w:r w:rsidR="00D12EDF" w:rsidRPr="003D4A61">
        <w:rPr>
          <w:rFonts w:cstheme="minorHAnsi"/>
        </w:rPr>
        <w:t xml:space="preserve">ceftiofur, sulfadimethoxine, and erythromycin, </w:t>
      </w:r>
      <w:r w:rsidR="00041602" w:rsidRPr="003D4A61">
        <w:rPr>
          <w:rFonts w:cstheme="minorHAnsi"/>
        </w:rPr>
        <w:t>3</w:t>
      </w:r>
      <w:r w:rsidR="008E759B" w:rsidRPr="003D4A61">
        <w:rPr>
          <w:rFonts w:cstheme="minorHAnsi"/>
        </w:rPr>
        <w:t xml:space="preserve"> different groupings of </w:t>
      </w:r>
      <w:r w:rsidR="006070D2">
        <w:rPr>
          <w:rFonts w:cstheme="minorHAnsi"/>
        </w:rPr>
        <w:t>breakpoint</w:t>
      </w:r>
      <w:r w:rsidR="008E759B" w:rsidRPr="003D4A61">
        <w:rPr>
          <w:rFonts w:cstheme="minorHAnsi"/>
        </w:rPr>
        <w:t>s were made</w:t>
      </w:r>
      <w:r w:rsidR="00041602" w:rsidRPr="003D4A61">
        <w:rPr>
          <w:rFonts w:cstheme="minorHAnsi"/>
        </w:rPr>
        <w:t xml:space="preserve"> for each compound.</w:t>
      </w:r>
      <w:r w:rsidR="00041602" w:rsidRPr="003D4A61">
        <w:rPr>
          <w:rFonts w:cstheme="minorHAnsi"/>
          <w:i/>
          <w:iCs/>
        </w:rPr>
        <w:t xml:space="preserve"> </w:t>
      </w:r>
      <w:r w:rsidR="00870E65" w:rsidRPr="003D4A61">
        <w:rPr>
          <w:rFonts w:cstheme="minorHAnsi"/>
        </w:rPr>
        <w:t xml:space="preserve">When comparing </w:t>
      </w:r>
      <w:r w:rsidR="00ED73F5">
        <w:rPr>
          <w:rFonts w:cstheme="minorHAnsi"/>
        </w:rPr>
        <w:t xml:space="preserve">the </w:t>
      </w:r>
      <w:r w:rsidR="00870E65" w:rsidRPr="003D4A61">
        <w:rPr>
          <w:rFonts w:cstheme="minorHAnsi"/>
        </w:rPr>
        <w:t xml:space="preserve">proportion of </w:t>
      </w:r>
      <w:r w:rsidR="00870E65" w:rsidRPr="003D4A61">
        <w:rPr>
          <w:rFonts w:cstheme="minorHAnsi"/>
          <w:i/>
          <w:iCs/>
        </w:rPr>
        <w:t xml:space="preserve">S. aureus </w:t>
      </w:r>
      <w:r w:rsidR="00870E65" w:rsidRPr="003D4A61">
        <w:rPr>
          <w:rFonts w:cstheme="minorHAnsi"/>
        </w:rPr>
        <w:t>isolates falling into</w:t>
      </w:r>
      <w:r w:rsidR="00041602" w:rsidRPr="003D4A61">
        <w:rPr>
          <w:rFonts w:cstheme="minorHAnsi"/>
        </w:rPr>
        <w:t xml:space="preserve"> the</w:t>
      </w:r>
      <w:r w:rsidR="00870E65" w:rsidRPr="003D4A61">
        <w:rPr>
          <w:rFonts w:cstheme="minorHAnsi"/>
        </w:rPr>
        <w:t xml:space="preserve"> </w:t>
      </w:r>
      <w:r w:rsidR="00041602" w:rsidRPr="003D4A61">
        <w:rPr>
          <w:rFonts w:cstheme="minorHAnsi"/>
        </w:rPr>
        <w:t>3</w:t>
      </w:r>
      <w:r w:rsidR="00870E65" w:rsidRPr="003D4A61">
        <w:rPr>
          <w:rFonts w:cstheme="minorHAnsi"/>
        </w:rPr>
        <w:t xml:space="preserve"> different </w:t>
      </w:r>
      <w:r w:rsidR="006070D2">
        <w:rPr>
          <w:rFonts w:cstheme="minorHAnsi"/>
        </w:rPr>
        <w:t>breakpoint</w:t>
      </w:r>
      <w:r w:rsidR="00870E65" w:rsidRPr="003D4A61">
        <w:rPr>
          <w:rFonts w:cstheme="minorHAnsi"/>
        </w:rPr>
        <w:t xml:space="preserve"> groups for ceftiofur resistance, the only significant difference was that there were fewer </w:t>
      </w:r>
      <w:r w:rsidR="00041602" w:rsidRPr="003D4A61">
        <w:rPr>
          <w:rFonts w:cstheme="minorHAnsi"/>
        </w:rPr>
        <w:t>organic</w:t>
      </w:r>
      <w:r w:rsidR="00870E65" w:rsidRPr="003D4A61">
        <w:rPr>
          <w:rFonts w:cstheme="minorHAnsi"/>
        </w:rPr>
        <w:t xml:space="preserve"> isolates in the middle </w:t>
      </w:r>
      <w:r w:rsidR="006070D2">
        <w:rPr>
          <w:rFonts w:cstheme="minorHAnsi"/>
        </w:rPr>
        <w:t>breakpoint</w:t>
      </w:r>
      <w:r w:rsidR="000A1B7B" w:rsidRPr="003D4A61">
        <w:rPr>
          <w:rFonts w:cstheme="minorHAnsi"/>
        </w:rPr>
        <w:t xml:space="preserve"> </w:t>
      </w:r>
      <w:r w:rsidR="00870E65" w:rsidRPr="003D4A61">
        <w:rPr>
          <w:rFonts w:cstheme="minorHAnsi"/>
        </w:rPr>
        <w:t>category (1 μg/mL); otherwise, there were no difference</w:t>
      </w:r>
      <w:r w:rsidR="0094245B">
        <w:rPr>
          <w:rFonts w:cstheme="minorHAnsi"/>
        </w:rPr>
        <w:t>s</w:t>
      </w:r>
      <w:r w:rsidR="00870E65" w:rsidRPr="003D4A61">
        <w:rPr>
          <w:rFonts w:cstheme="minorHAnsi"/>
        </w:rPr>
        <w:t xml:space="preserve"> in the proportion of isolates falling into the different </w:t>
      </w:r>
      <w:r w:rsidR="006070D2">
        <w:rPr>
          <w:rFonts w:cstheme="minorHAnsi"/>
        </w:rPr>
        <w:t>breakpoint</w:t>
      </w:r>
      <w:r w:rsidR="00870E65" w:rsidRPr="003D4A61">
        <w:rPr>
          <w:rFonts w:cstheme="minorHAnsi"/>
        </w:rPr>
        <w:t xml:space="preserve"> groups from each of the 3 herd types.</w:t>
      </w:r>
      <w:r w:rsidR="000A1B7B" w:rsidRPr="003D4A61">
        <w:rPr>
          <w:rFonts w:cstheme="minorHAnsi"/>
          <w:i/>
          <w:iCs/>
        </w:rPr>
        <w:t xml:space="preserve"> </w:t>
      </w:r>
      <w:r w:rsidR="00870E65" w:rsidRPr="003D4A61">
        <w:rPr>
          <w:rFonts w:cstheme="minorHAnsi"/>
        </w:rPr>
        <w:t>When comparing</w:t>
      </w:r>
      <w:r w:rsidR="00ED73F5">
        <w:rPr>
          <w:rFonts w:cstheme="minorHAnsi"/>
        </w:rPr>
        <w:t xml:space="preserve"> the</w:t>
      </w:r>
      <w:r w:rsidR="00870E65" w:rsidRPr="003D4A61">
        <w:rPr>
          <w:rFonts w:cstheme="minorHAnsi"/>
        </w:rPr>
        <w:t xml:space="preserve"> proportion of </w:t>
      </w:r>
      <w:r w:rsidR="00870E65" w:rsidRPr="003D4A61">
        <w:rPr>
          <w:rFonts w:cstheme="minorHAnsi"/>
          <w:i/>
          <w:iCs/>
        </w:rPr>
        <w:t>S. aureus</w:t>
      </w:r>
      <w:r w:rsidR="00870E65" w:rsidRPr="003D4A61">
        <w:rPr>
          <w:rFonts w:cstheme="minorHAnsi"/>
        </w:rPr>
        <w:t xml:space="preserve"> isolates falling into </w:t>
      </w:r>
      <w:r w:rsidR="002D4916" w:rsidRPr="003D4A61">
        <w:rPr>
          <w:rFonts w:cstheme="minorHAnsi"/>
        </w:rPr>
        <w:t>3</w:t>
      </w:r>
      <w:r w:rsidR="00870E65" w:rsidRPr="003D4A61">
        <w:rPr>
          <w:rFonts w:cstheme="minorHAnsi"/>
        </w:rPr>
        <w:t xml:space="preserve"> different </w:t>
      </w:r>
      <w:r w:rsidR="006070D2">
        <w:rPr>
          <w:rFonts w:cstheme="minorHAnsi"/>
        </w:rPr>
        <w:t>breakpoint</w:t>
      </w:r>
      <w:r w:rsidR="00870E65" w:rsidRPr="003D4A61">
        <w:rPr>
          <w:rFonts w:cstheme="minorHAnsi"/>
        </w:rPr>
        <w:t xml:space="preserve"> groups for sulfadimethoxine resistance, the only significant difference was that there were more </w:t>
      </w:r>
      <w:r w:rsidR="000A1B7B" w:rsidRPr="003D4A61">
        <w:rPr>
          <w:rFonts w:cstheme="minorHAnsi"/>
        </w:rPr>
        <w:t>organic</w:t>
      </w:r>
      <w:r w:rsidR="00870E65" w:rsidRPr="003D4A61">
        <w:rPr>
          <w:rFonts w:cstheme="minorHAnsi"/>
        </w:rPr>
        <w:t xml:space="preserve"> isolates in the lowest category (32 μg/mL); otherwise, there were no differences in the proportion of isolates falling into the different </w:t>
      </w:r>
      <w:r w:rsidR="006070D2">
        <w:rPr>
          <w:rFonts w:cstheme="minorHAnsi"/>
        </w:rPr>
        <w:t>breakpoint</w:t>
      </w:r>
      <w:r w:rsidR="0094245B">
        <w:rPr>
          <w:rFonts w:cstheme="minorHAnsi"/>
        </w:rPr>
        <w:t xml:space="preserve"> groups</w:t>
      </w:r>
      <w:r w:rsidR="00870E65" w:rsidRPr="003D4A61">
        <w:rPr>
          <w:rFonts w:cstheme="minorHAnsi"/>
        </w:rPr>
        <w:t xml:space="preserve"> from each of the 3 herd types.</w:t>
      </w:r>
      <w:r w:rsidR="00517219" w:rsidRPr="003D4A61">
        <w:rPr>
          <w:rFonts w:cstheme="minorHAnsi"/>
          <w:i/>
          <w:iCs/>
        </w:rPr>
        <w:t xml:space="preserve"> </w:t>
      </w:r>
      <w:r w:rsidR="002D4916" w:rsidRPr="003D4A61">
        <w:rPr>
          <w:rFonts w:cstheme="minorHAnsi"/>
        </w:rPr>
        <w:t>T</w:t>
      </w:r>
      <w:r w:rsidR="00870E65" w:rsidRPr="003D4A61">
        <w:rPr>
          <w:rFonts w:cstheme="minorHAnsi"/>
        </w:rPr>
        <w:t xml:space="preserve">here were no significant differences between the 3 herd types when comparing the proportion of </w:t>
      </w:r>
      <w:r w:rsidR="00870E65" w:rsidRPr="003D4A61">
        <w:rPr>
          <w:rFonts w:cstheme="minorHAnsi"/>
          <w:i/>
          <w:iCs/>
        </w:rPr>
        <w:t>S. aureus</w:t>
      </w:r>
      <w:r w:rsidR="00870E65" w:rsidRPr="003D4A61">
        <w:rPr>
          <w:rFonts w:cstheme="minorHAnsi"/>
        </w:rPr>
        <w:t xml:space="preserve"> isolates falling into </w:t>
      </w:r>
      <w:r w:rsidR="002D4916" w:rsidRPr="003D4A61">
        <w:rPr>
          <w:rFonts w:cstheme="minorHAnsi"/>
        </w:rPr>
        <w:t>3</w:t>
      </w:r>
      <w:r w:rsidR="00870E65" w:rsidRPr="003D4A61">
        <w:rPr>
          <w:rFonts w:cstheme="minorHAnsi"/>
        </w:rPr>
        <w:t xml:space="preserve"> different </w:t>
      </w:r>
      <w:r w:rsidR="006070D2">
        <w:rPr>
          <w:rFonts w:cstheme="minorHAnsi"/>
        </w:rPr>
        <w:t>breakpoint</w:t>
      </w:r>
      <w:r w:rsidR="00870E65" w:rsidRPr="003D4A61">
        <w:rPr>
          <w:rFonts w:cstheme="minorHAnsi"/>
        </w:rPr>
        <w:t xml:space="preserve"> groups for erythromycin resistance.</w:t>
      </w:r>
      <w:r w:rsidR="00E418B5" w:rsidRPr="003D4A61">
        <w:rPr>
          <w:rFonts w:cstheme="minorHAnsi"/>
        </w:rPr>
        <w:t xml:space="preserve"> For CNS isolates, t</w:t>
      </w:r>
      <w:r w:rsidR="00870E65" w:rsidRPr="003D4A61">
        <w:rPr>
          <w:rFonts w:cstheme="minorHAnsi"/>
        </w:rPr>
        <w:t>he MIC</w:t>
      </w:r>
      <w:r w:rsidR="00870E65" w:rsidRPr="00702758">
        <w:rPr>
          <w:rFonts w:cstheme="minorHAnsi"/>
          <w:vertAlign w:val="subscript"/>
        </w:rPr>
        <w:t>50</w:t>
      </w:r>
      <w:r w:rsidR="00870E65" w:rsidRPr="003D4A61">
        <w:rPr>
          <w:rFonts w:cstheme="minorHAnsi"/>
        </w:rPr>
        <w:t xml:space="preserve"> and MIC</w:t>
      </w:r>
      <w:r w:rsidR="00870E65" w:rsidRPr="00702758">
        <w:rPr>
          <w:rFonts w:cstheme="minorHAnsi"/>
          <w:vertAlign w:val="subscript"/>
        </w:rPr>
        <w:t>90</w:t>
      </w:r>
      <w:r w:rsidR="00870E65" w:rsidRPr="003D4A61">
        <w:rPr>
          <w:rFonts w:cstheme="minorHAnsi"/>
        </w:rPr>
        <w:t xml:space="preserve"> for ampicillin and penicillin were lower by more than 1 dilution for CNS isolates from </w:t>
      </w:r>
      <w:r w:rsidR="00E418B5" w:rsidRPr="003D4A61">
        <w:rPr>
          <w:rFonts w:cstheme="minorHAnsi"/>
        </w:rPr>
        <w:t>organic</w:t>
      </w:r>
      <w:r w:rsidR="00870E65" w:rsidRPr="003D4A61">
        <w:rPr>
          <w:rFonts w:cstheme="minorHAnsi"/>
        </w:rPr>
        <w:t xml:space="preserve"> herds compared to both types of </w:t>
      </w:r>
      <w:r w:rsidR="00334424" w:rsidRPr="003D4A61">
        <w:rPr>
          <w:rFonts w:cstheme="minorHAnsi"/>
        </w:rPr>
        <w:t>conventional</w:t>
      </w:r>
      <w:r w:rsidR="00870E65" w:rsidRPr="003D4A61">
        <w:rPr>
          <w:rFonts w:cstheme="minorHAnsi"/>
        </w:rPr>
        <w:t xml:space="preserve"> herds; otherwise, these values did not differ by more than 1 dilution between the 3 herd types for the other antimicrobials tested.</w:t>
      </w:r>
      <w:r w:rsidR="00334424" w:rsidRPr="003D4A61">
        <w:rPr>
          <w:rFonts w:cstheme="minorHAnsi"/>
          <w:i/>
          <w:iCs/>
        </w:rPr>
        <w:t xml:space="preserve"> </w:t>
      </w:r>
      <w:r w:rsidR="00870E65" w:rsidRPr="003D4A61">
        <w:rPr>
          <w:rFonts w:cstheme="minorHAnsi"/>
        </w:rPr>
        <w:t xml:space="preserve">In a univariate analysis, </w:t>
      </w:r>
      <w:r w:rsidR="001056E2">
        <w:rPr>
          <w:rFonts w:cstheme="minorHAnsi"/>
        </w:rPr>
        <w:t xml:space="preserve">the </w:t>
      </w:r>
      <w:r w:rsidR="00870E65" w:rsidRPr="003D4A61">
        <w:rPr>
          <w:rFonts w:cstheme="minorHAnsi"/>
        </w:rPr>
        <w:t>proportion of penicillin-resistant CNS isolates w</w:t>
      </w:r>
      <w:r w:rsidR="001056E2">
        <w:rPr>
          <w:rFonts w:cstheme="minorHAnsi"/>
        </w:rPr>
        <w:t>as</w:t>
      </w:r>
      <w:r w:rsidR="00870E65" w:rsidRPr="003D4A61">
        <w:rPr>
          <w:rFonts w:cstheme="minorHAnsi"/>
        </w:rPr>
        <w:t xml:space="preserve"> significantly greater in both types of </w:t>
      </w:r>
      <w:r w:rsidR="00334424" w:rsidRPr="003D4A61">
        <w:rPr>
          <w:rFonts w:cstheme="minorHAnsi"/>
        </w:rPr>
        <w:t>conventional</w:t>
      </w:r>
      <w:r w:rsidR="00870E65" w:rsidRPr="003D4A61">
        <w:rPr>
          <w:rFonts w:cstheme="minorHAnsi"/>
        </w:rPr>
        <w:t xml:space="preserve"> herds (CON-CE, 42/82; 51%; CON-CA, 22/74; 30%) </w:t>
      </w:r>
      <w:r w:rsidR="00270343">
        <w:rPr>
          <w:rFonts w:cstheme="minorHAnsi"/>
        </w:rPr>
        <w:t>vs.</w:t>
      </w:r>
      <w:r w:rsidR="00870E65" w:rsidRPr="003D4A61">
        <w:rPr>
          <w:rFonts w:cstheme="minorHAnsi"/>
        </w:rPr>
        <w:t xml:space="preserve"> </w:t>
      </w:r>
      <w:r w:rsidR="00334424" w:rsidRPr="003D4A61">
        <w:rPr>
          <w:rFonts w:cstheme="minorHAnsi"/>
        </w:rPr>
        <w:t>organic</w:t>
      </w:r>
      <w:r w:rsidR="00870E65" w:rsidRPr="003D4A61">
        <w:rPr>
          <w:rFonts w:cstheme="minorHAnsi"/>
        </w:rPr>
        <w:t xml:space="preserve"> herds (14/84; 17%). Similar to the analyses for </w:t>
      </w:r>
      <w:r w:rsidR="00870E65" w:rsidRPr="003D4A61">
        <w:rPr>
          <w:rFonts w:cstheme="minorHAnsi"/>
          <w:i/>
          <w:iCs/>
        </w:rPr>
        <w:t>S. aureus,</w:t>
      </w:r>
      <w:r w:rsidR="00870E65" w:rsidRPr="003D4A61">
        <w:rPr>
          <w:rFonts w:cstheme="minorHAnsi"/>
        </w:rPr>
        <w:t xml:space="preserve"> a multilevel model was made to compare penicillin resistance </w:t>
      </w:r>
      <w:r w:rsidR="007C5C39">
        <w:rPr>
          <w:rFonts w:cstheme="minorHAnsi"/>
        </w:rPr>
        <w:t xml:space="preserve">of CNS </w:t>
      </w:r>
      <w:r w:rsidR="00870E65" w:rsidRPr="003D4A61">
        <w:rPr>
          <w:rFonts w:cstheme="minorHAnsi"/>
        </w:rPr>
        <w:t xml:space="preserve">with herd type as the main explanatory variable. </w:t>
      </w:r>
      <w:r w:rsidR="00F303C6">
        <w:rPr>
          <w:rFonts w:cstheme="minorHAnsi"/>
        </w:rPr>
        <w:t>Results from this</w:t>
      </w:r>
      <w:r w:rsidR="00870E65" w:rsidRPr="003D4A61">
        <w:rPr>
          <w:rFonts w:cstheme="minorHAnsi"/>
        </w:rPr>
        <w:t xml:space="preserve"> multilevel model</w:t>
      </w:r>
      <w:r w:rsidR="00A83AAA">
        <w:rPr>
          <w:rFonts w:cstheme="minorHAnsi"/>
        </w:rPr>
        <w:t xml:space="preserve"> showed that the</w:t>
      </w:r>
      <w:r w:rsidR="00870E65" w:rsidRPr="003D4A61">
        <w:rPr>
          <w:rFonts w:cstheme="minorHAnsi"/>
        </w:rPr>
        <w:t xml:space="preserve"> proportion of penicillin-resistant CNS isolates was significantly greater for CON-CE herds (0.50 ± 0.07) compared to CON-CA (0.31 ± 0.06) or ORG herds (0.17 ± 0.05).</w:t>
      </w:r>
      <w:r w:rsidR="0022197F" w:rsidRPr="003D4A61">
        <w:rPr>
          <w:rFonts w:cstheme="minorHAnsi"/>
          <w:i/>
          <w:iCs/>
        </w:rPr>
        <w:t xml:space="preserve"> </w:t>
      </w:r>
      <w:r w:rsidR="00870E65" w:rsidRPr="003D4A61">
        <w:rPr>
          <w:rFonts w:cstheme="minorHAnsi"/>
        </w:rPr>
        <w:t xml:space="preserve">When comparing </w:t>
      </w:r>
      <w:r w:rsidR="001056E2">
        <w:rPr>
          <w:rFonts w:cstheme="minorHAnsi"/>
        </w:rPr>
        <w:t xml:space="preserve">the </w:t>
      </w:r>
      <w:r w:rsidR="00870E65" w:rsidRPr="003D4A61">
        <w:rPr>
          <w:rFonts w:cstheme="minorHAnsi"/>
        </w:rPr>
        <w:t xml:space="preserve">proportion of CNS isolates falling into </w:t>
      </w:r>
      <w:r w:rsidR="0022197F" w:rsidRPr="003D4A61">
        <w:rPr>
          <w:rFonts w:cstheme="minorHAnsi"/>
        </w:rPr>
        <w:t>3</w:t>
      </w:r>
      <w:r w:rsidR="00870E65" w:rsidRPr="003D4A61">
        <w:rPr>
          <w:rFonts w:cstheme="minorHAnsi"/>
        </w:rPr>
        <w:t xml:space="preserve"> different </w:t>
      </w:r>
      <w:r w:rsidR="006070D2">
        <w:rPr>
          <w:rFonts w:cstheme="minorHAnsi"/>
        </w:rPr>
        <w:t>breakpoint</w:t>
      </w:r>
      <w:r w:rsidR="00870E65" w:rsidRPr="003D4A61">
        <w:rPr>
          <w:rFonts w:cstheme="minorHAnsi"/>
        </w:rPr>
        <w:t xml:space="preserve"> groups for ceftiofur resistance, the only significant difference was that there were more </w:t>
      </w:r>
      <w:r w:rsidR="0022197F" w:rsidRPr="003D4A61">
        <w:rPr>
          <w:rFonts w:cstheme="minorHAnsi"/>
        </w:rPr>
        <w:t>organic</w:t>
      </w:r>
      <w:r w:rsidR="00870E65" w:rsidRPr="003D4A61">
        <w:rPr>
          <w:rFonts w:cstheme="minorHAnsi"/>
        </w:rPr>
        <w:t xml:space="preserve"> isolates in the lowest (0.5 μg/mL) and highest (2 μg/mL) categories compared to both </w:t>
      </w:r>
      <w:r w:rsidR="00887EB7" w:rsidRPr="003D4A61">
        <w:rPr>
          <w:rFonts w:cstheme="minorHAnsi"/>
        </w:rPr>
        <w:t>conventional</w:t>
      </w:r>
      <w:r w:rsidR="00870E65" w:rsidRPr="003D4A61">
        <w:rPr>
          <w:rFonts w:cstheme="minorHAnsi"/>
        </w:rPr>
        <w:t xml:space="preserve"> herd types; otherwise, there were no differences in the proportion of isolates falling into the </w:t>
      </w:r>
      <w:r w:rsidR="00396D04">
        <w:rPr>
          <w:rFonts w:cstheme="minorHAnsi"/>
        </w:rPr>
        <w:t>various</w:t>
      </w:r>
      <w:r w:rsidR="00870E65" w:rsidRPr="003D4A61">
        <w:rPr>
          <w:rFonts w:cstheme="minorHAnsi"/>
        </w:rPr>
        <w:t xml:space="preserve"> </w:t>
      </w:r>
      <w:r w:rsidR="006070D2">
        <w:rPr>
          <w:rFonts w:cstheme="minorHAnsi"/>
        </w:rPr>
        <w:t>breakpoint</w:t>
      </w:r>
      <w:r w:rsidR="00D13398">
        <w:rPr>
          <w:rFonts w:cstheme="minorHAnsi"/>
        </w:rPr>
        <w:t xml:space="preserve"> groups</w:t>
      </w:r>
      <w:r w:rsidR="00870E65" w:rsidRPr="003D4A61">
        <w:rPr>
          <w:rFonts w:cstheme="minorHAnsi"/>
        </w:rPr>
        <w:t xml:space="preserve"> from each of the 3 herd types.</w:t>
      </w:r>
      <w:r w:rsidR="00887EB7" w:rsidRPr="003D4A61">
        <w:rPr>
          <w:rFonts w:cstheme="minorHAnsi"/>
          <w:i/>
          <w:iCs/>
        </w:rPr>
        <w:t xml:space="preserve"> </w:t>
      </w:r>
      <w:r w:rsidR="00870E65" w:rsidRPr="003D4A61">
        <w:rPr>
          <w:rFonts w:cstheme="minorHAnsi"/>
        </w:rPr>
        <w:t xml:space="preserve">There were no significant differences between the 3 herd types when comparing the proportion of CNS isolates falling into </w:t>
      </w:r>
      <w:r w:rsidR="002D4916" w:rsidRPr="003D4A61">
        <w:rPr>
          <w:rFonts w:cstheme="minorHAnsi"/>
        </w:rPr>
        <w:t>3</w:t>
      </w:r>
      <w:r w:rsidR="00870E65" w:rsidRPr="003D4A61">
        <w:rPr>
          <w:rFonts w:cstheme="minorHAnsi"/>
        </w:rPr>
        <w:t xml:space="preserve"> different </w:t>
      </w:r>
      <w:r w:rsidR="006070D2">
        <w:rPr>
          <w:rFonts w:cstheme="minorHAnsi"/>
        </w:rPr>
        <w:t>breakpoint</w:t>
      </w:r>
      <w:r w:rsidR="00870E65" w:rsidRPr="003D4A61">
        <w:rPr>
          <w:rFonts w:cstheme="minorHAnsi"/>
        </w:rPr>
        <w:t xml:space="preserve"> groups for sulfadimethoxine resistance.</w:t>
      </w:r>
      <w:r w:rsidR="00887EB7" w:rsidRPr="003D4A61">
        <w:rPr>
          <w:rFonts w:cstheme="minorHAnsi"/>
          <w:i/>
          <w:iCs/>
        </w:rPr>
        <w:t xml:space="preserve"> </w:t>
      </w:r>
      <w:r w:rsidR="00870E65" w:rsidRPr="003D4A61">
        <w:rPr>
          <w:rFonts w:cstheme="minorHAnsi"/>
        </w:rPr>
        <w:t xml:space="preserve">When comparing </w:t>
      </w:r>
      <w:r w:rsidR="00D13398">
        <w:rPr>
          <w:rFonts w:cstheme="minorHAnsi"/>
        </w:rPr>
        <w:t xml:space="preserve">the </w:t>
      </w:r>
      <w:r w:rsidR="00870E65" w:rsidRPr="003D4A61">
        <w:rPr>
          <w:rFonts w:cstheme="minorHAnsi"/>
        </w:rPr>
        <w:t xml:space="preserve">proportion of CNS isolates falling into </w:t>
      </w:r>
      <w:r w:rsidR="002D4916" w:rsidRPr="003D4A61">
        <w:rPr>
          <w:rFonts w:cstheme="minorHAnsi"/>
        </w:rPr>
        <w:t>3</w:t>
      </w:r>
      <w:r w:rsidR="00870E65" w:rsidRPr="003D4A61">
        <w:rPr>
          <w:rFonts w:cstheme="minorHAnsi"/>
        </w:rPr>
        <w:t xml:space="preserve"> different </w:t>
      </w:r>
      <w:r w:rsidR="006070D2">
        <w:rPr>
          <w:rFonts w:cstheme="minorHAnsi"/>
        </w:rPr>
        <w:t>breakpoint</w:t>
      </w:r>
      <w:r w:rsidR="00870E65" w:rsidRPr="003D4A61">
        <w:rPr>
          <w:rFonts w:cstheme="minorHAnsi"/>
        </w:rPr>
        <w:t xml:space="preserve"> groups for erythromycin resistance, the only significant difference was that there were more CON-CA isolates in the highest category (≥1 mg/mL); otherwise, there were no differences in the proportion of isolates falling into the different </w:t>
      </w:r>
      <w:r w:rsidR="006070D2">
        <w:rPr>
          <w:rFonts w:cstheme="minorHAnsi"/>
        </w:rPr>
        <w:t>breakpoint</w:t>
      </w:r>
      <w:r w:rsidR="00870E65" w:rsidRPr="003D4A61">
        <w:rPr>
          <w:rFonts w:cstheme="minorHAnsi"/>
        </w:rPr>
        <w:t>s from each of the 3 herd types.</w:t>
      </w:r>
      <w:r w:rsidR="000418CB" w:rsidRPr="003D4A61">
        <w:rPr>
          <w:rFonts w:cstheme="minorHAnsi"/>
          <w:i/>
          <w:iCs/>
        </w:rPr>
        <w:t xml:space="preserve"> </w:t>
      </w:r>
      <w:r w:rsidR="000418CB" w:rsidRPr="003D4A61">
        <w:rPr>
          <w:rFonts w:cstheme="minorHAnsi"/>
        </w:rPr>
        <w:t>Importantly,</w:t>
      </w:r>
      <w:r w:rsidR="00C3339E" w:rsidRPr="003D4A61">
        <w:rPr>
          <w:rFonts w:cstheme="minorHAnsi"/>
        </w:rPr>
        <w:t xml:space="preserve"> the</w:t>
      </w:r>
      <w:r w:rsidR="000418CB" w:rsidRPr="003D4A61">
        <w:rPr>
          <w:rFonts w:cstheme="minorHAnsi"/>
        </w:rPr>
        <w:t xml:space="preserve"> authors</w:t>
      </w:r>
      <w:r w:rsidR="00C3339E" w:rsidRPr="003D4A61">
        <w:rPr>
          <w:rFonts w:cstheme="minorHAnsi"/>
        </w:rPr>
        <w:t xml:space="preserve"> point out </w:t>
      </w:r>
      <w:r w:rsidR="000418CB" w:rsidRPr="003D4A61">
        <w:rPr>
          <w:rFonts w:cstheme="minorHAnsi"/>
        </w:rPr>
        <w:t>that any</w:t>
      </w:r>
      <w:r w:rsidR="00C3339E" w:rsidRPr="003D4A61">
        <w:rPr>
          <w:rFonts w:cstheme="minorHAnsi"/>
        </w:rPr>
        <w:t xml:space="preserve"> differences in MIC </w:t>
      </w:r>
      <w:r w:rsidR="000418CB" w:rsidRPr="003D4A61">
        <w:rPr>
          <w:rFonts w:cstheme="minorHAnsi"/>
        </w:rPr>
        <w:t xml:space="preserve">between isolates from different herd types </w:t>
      </w:r>
      <w:r w:rsidR="00C3339E" w:rsidRPr="003D4A61">
        <w:rPr>
          <w:rFonts w:cstheme="minorHAnsi"/>
        </w:rPr>
        <w:t xml:space="preserve">occurred below clinical breakpoints, </w:t>
      </w:r>
      <w:r w:rsidR="000418CB" w:rsidRPr="003D4A61">
        <w:rPr>
          <w:rFonts w:cstheme="minorHAnsi"/>
        </w:rPr>
        <w:t>so</w:t>
      </w:r>
      <w:r w:rsidR="00C3339E" w:rsidRPr="003D4A61">
        <w:rPr>
          <w:rFonts w:cstheme="minorHAnsi"/>
        </w:rPr>
        <w:t xml:space="preserve"> therefore may not affect bacteriological cure rates. </w:t>
      </w:r>
      <w:r w:rsidR="009E0C39" w:rsidRPr="003D4A61">
        <w:rPr>
          <w:rFonts w:cstheme="minorHAnsi"/>
        </w:rPr>
        <w:t>Rather unexpectedly, t</w:t>
      </w:r>
      <w:r w:rsidR="00C3339E" w:rsidRPr="003D4A61">
        <w:rPr>
          <w:rFonts w:cstheme="minorHAnsi"/>
        </w:rPr>
        <w:t xml:space="preserve">hey found bimodal distributions of MIC for ampicillin and penicillin in </w:t>
      </w:r>
      <w:r w:rsidR="00C3339E" w:rsidRPr="003D4A61">
        <w:rPr>
          <w:rFonts w:cstheme="minorHAnsi"/>
          <w:i/>
          <w:iCs/>
        </w:rPr>
        <w:t>S. aureus</w:t>
      </w:r>
      <w:r w:rsidR="00C3339E" w:rsidRPr="003D4A61">
        <w:rPr>
          <w:rFonts w:cstheme="minorHAnsi"/>
        </w:rPr>
        <w:t xml:space="preserve"> isolates from </w:t>
      </w:r>
      <w:r w:rsidR="009E0C39" w:rsidRPr="003D4A61">
        <w:rPr>
          <w:rFonts w:cstheme="minorHAnsi"/>
        </w:rPr>
        <w:t>organic</w:t>
      </w:r>
      <w:r w:rsidR="00C3339E" w:rsidRPr="003D4A61">
        <w:rPr>
          <w:rFonts w:cstheme="minorHAnsi"/>
        </w:rPr>
        <w:t xml:space="preserve"> herds, suggest</w:t>
      </w:r>
      <w:r w:rsidR="006C199E">
        <w:rPr>
          <w:rFonts w:cstheme="minorHAnsi"/>
        </w:rPr>
        <w:t>ing</w:t>
      </w:r>
      <w:r w:rsidR="00C3339E" w:rsidRPr="003D4A61">
        <w:rPr>
          <w:rFonts w:cstheme="minorHAnsi"/>
        </w:rPr>
        <w:t xml:space="preserve"> either (1) isolates with a higher MIC are “a natural part of the bacterial population of the bovine mammary gland,” or (2) isolates with higher MIC have persisted within </w:t>
      </w:r>
      <w:r w:rsidR="002D7056" w:rsidRPr="003D4A61">
        <w:rPr>
          <w:rFonts w:cstheme="minorHAnsi"/>
        </w:rPr>
        <w:t>organic</w:t>
      </w:r>
      <w:r w:rsidR="00C3339E" w:rsidRPr="003D4A61">
        <w:rPr>
          <w:rFonts w:cstheme="minorHAnsi"/>
        </w:rPr>
        <w:t xml:space="preserve"> herds </w:t>
      </w:r>
      <w:r w:rsidR="002D7056" w:rsidRPr="003D4A61">
        <w:rPr>
          <w:rFonts w:cstheme="minorHAnsi"/>
        </w:rPr>
        <w:t>from a time when antimicrobials were used on the farm.</w:t>
      </w:r>
    </w:p>
    <w:p w14:paraId="78EC976E" w14:textId="03C6B41A" w:rsidR="008616D6" w:rsidRDefault="00ED262B" w:rsidP="002E3A6B">
      <w:pPr>
        <w:ind w:firstLine="360"/>
        <w:rPr>
          <w:rFonts w:cstheme="minorHAnsi"/>
        </w:rPr>
      </w:pPr>
      <w:r w:rsidRPr="003D4A61">
        <w:rPr>
          <w:rFonts w:cstheme="minorHAnsi"/>
        </w:rPr>
        <w:t>Dairy farms in the process of transitioning from conventional</w:t>
      </w:r>
      <w:r w:rsidR="00211F6E" w:rsidRPr="003D4A61">
        <w:rPr>
          <w:rFonts w:cstheme="minorHAnsi"/>
        </w:rPr>
        <w:t xml:space="preserve"> management to organic certification provide </w:t>
      </w:r>
      <w:r w:rsidR="00F51C6B" w:rsidRPr="003D4A61">
        <w:rPr>
          <w:rFonts w:cstheme="minorHAnsi"/>
        </w:rPr>
        <w:t xml:space="preserve">a unique opportunity to </w:t>
      </w:r>
      <w:r w:rsidR="00F34149" w:rsidRPr="003D4A61">
        <w:rPr>
          <w:rFonts w:cstheme="minorHAnsi"/>
        </w:rPr>
        <w:t xml:space="preserve">study patterns </w:t>
      </w:r>
      <w:r w:rsidR="000F2E02" w:rsidRPr="003D4A61">
        <w:rPr>
          <w:rFonts w:cstheme="minorHAnsi"/>
        </w:rPr>
        <w:t xml:space="preserve">resistance </w:t>
      </w:r>
      <w:r w:rsidR="00CA35EF">
        <w:rPr>
          <w:rFonts w:cstheme="minorHAnsi"/>
        </w:rPr>
        <w:t xml:space="preserve">over time </w:t>
      </w:r>
      <w:r w:rsidR="00721C94">
        <w:rPr>
          <w:rFonts w:cstheme="minorHAnsi"/>
        </w:rPr>
        <w:t xml:space="preserve">after a </w:t>
      </w:r>
      <w:r w:rsidR="00EA14A8">
        <w:rPr>
          <w:rFonts w:cstheme="minorHAnsi"/>
        </w:rPr>
        <w:t>change in the level of</w:t>
      </w:r>
      <w:r w:rsidR="00721C94">
        <w:rPr>
          <w:rFonts w:cstheme="minorHAnsi"/>
        </w:rPr>
        <w:t xml:space="preserve"> </w:t>
      </w:r>
      <w:r w:rsidR="00721C94" w:rsidRPr="003D4A61">
        <w:rPr>
          <w:rFonts w:cstheme="minorHAnsi"/>
        </w:rPr>
        <w:t>antimicrobial</w:t>
      </w:r>
      <w:r w:rsidR="00721C94">
        <w:rPr>
          <w:rFonts w:cstheme="minorHAnsi"/>
        </w:rPr>
        <w:t xml:space="preserve"> </w:t>
      </w:r>
      <w:r w:rsidR="00043EB2" w:rsidRPr="003D4A61">
        <w:rPr>
          <w:rFonts w:cstheme="minorHAnsi"/>
        </w:rPr>
        <w:t xml:space="preserve">exposure. </w:t>
      </w:r>
      <w:r w:rsidR="00D0312F" w:rsidRPr="003D4A61">
        <w:rPr>
          <w:rFonts w:cstheme="minorHAnsi"/>
        </w:rPr>
        <w:t xml:space="preserve">In addition to comparing </w:t>
      </w:r>
      <w:r w:rsidR="000637C0" w:rsidRPr="003D4A61">
        <w:rPr>
          <w:rFonts w:cstheme="minorHAnsi"/>
        </w:rPr>
        <w:t>c</w:t>
      </w:r>
      <w:r w:rsidR="001410ED">
        <w:rPr>
          <w:rFonts w:cstheme="minorHAnsi"/>
        </w:rPr>
        <w:t>onventional</w:t>
      </w:r>
      <w:r w:rsidR="000637C0" w:rsidRPr="003D4A61">
        <w:rPr>
          <w:rFonts w:cstheme="minorHAnsi"/>
        </w:rPr>
        <w:t xml:space="preserve"> and organic farms, </w:t>
      </w:r>
      <w:r w:rsidR="000637C0"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0637C0" w:rsidRPr="003D4A61">
        <w:rPr>
          <w:rFonts w:cstheme="minorHAnsi"/>
        </w:rPr>
        <w:instrText xml:space="preserve"> ADDIN EN.CITE </w:instrText>
      </w:r>
      <w:r w:rsidR="000637C0"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0637C0" w:rsidRPr="003D4A61">
        <w:rPr>
          <w:rFonts w:cstheme="minorHAnsi"/>
        </w:rPr>
        <w:instrText xml:space="preserve"> ADDIN EN.CITE.DATA </w:instrText>
      </w:r>
      <w:r w:rsidR="000637C0" w:rsidRPr="003D4A61">
        <w:rPr>
          <w:rFonts w:cstheme="minorHAnsi"/>
        </w:rPr>
      </w:r>
      <w:r w:rsidR="000637C0" w:rsidRPr="003D4A61">
        <w:rPr>
          <w:rFonts w:cstheme="minorHAnsi"/>
        </w:rPr>
        <w:fldChar w:fldCharType="end"/>
      </w:r>
      <w:r w:rsidR="000637C0" w:rsidRPr="003D4A61">
        <w:rPr>
          <w:rFonts w:cstheme="minorHAnsi"/>
        </w:rPr>
      </w:r>
      <w:r w:rsidR="000637C0" w:rsidRPr="003D4A61">
        <w:rPr>
          <w:rFonts w:cstheme="minorHAnsi"/>
        </w:rPr>
        <w:fldChar w:fldCharType="separate"/>
      </w:r>
      <w:r w:rsidR="000637C0" w:rsidRPr="003D4A61">
        <w:rPr>
          <w:rFonts w:cstheme="minorHAnsi"/>
          <w:noProof/>
        </w:rPr>
        <w:t xml:space="preserve">Bennedsgaard et al. </w:t>
      </w:r>
      <w:r w:rsidR="000637C0" w:rsidRPr="003D4A61">
        <w:rPr>
          <w:rFonts w:cstheme="minorHAnsi"/>
          <w:noProof/>
        </w:rPr>
        <w:lastRenderedPageBreak/>
        <w:t>(2006)</w:t>
      </w:r>
      <w:r w:rsidR="000637C0" w:rsidRPr="003D4A61">
        <w:rPr>
          <w:rFonts w:cstheme="minorHAnsi"/>
        </w:rPr>
        <w:fldChar w:fldCharType="end"/>
      </w:r>
      <w:r w:rsidR="00D27D5F" w:rsidRPr="003D4A61">
        <w:rPr>
          <w:rFonts w:cstheme="minorHAnsi"/>
        </w:rPr>
        <w:t xml:space="preserve"> followed 19</w:t>
      </w:r>
      <w:r w:rsidR="00CB277A" w:rsidRPr="003D4A61">
        <w:rPr>
          <w:rFonts w:cstheme="minorHAnsi"/>
        </w:rPr>
        <w:t xml:space="preserve"> Danish</w:t>
      </w:r>
      <w:r w:rsidR="00D27D5F" w:rsidRPr="003D4A61">
        <w:rPr>
          <w:rFonts w:cstheme="minorHAnsi"/>
        </w:rPr>
        <w:t xml:space="preserve"> herds in </w:t>
      </w:r>
      <w:r w:rsidR="0053787B" w:rsidRPr="003D4A61">
        <w:rPr>
          <w:rFonts w:cstheme="minorHAnsi"/>
        </w:rPr>
        <w:t xml:space="preserve">the process of transitioning to </w:t>
      </w:r>
      <w:r w:rsidR="00EB0152">
        <w:rPr>
          <w:rFonts w:cstheme="minorHAnsi"/>
        </w:rPr>
        <w:t xml:space="preserve">becoming </w:t>
      </w:r>
      <w:r w:rsidR="0053787B" w:rsidRPr="003D4A61">
        <w:rPr>
          <w:rFonts w:cstheme="minorHAnsi"/>
        </w:rPr>
        <w:t>certified organic dairies. These herds</w:t>
      </w:r>
      <w:r w:rsidR="000357E7" w:rsidRPr="003D4A61">
        <w:rPr>
          <w:rFonts w:cstheme="minorHAnsi"/>
        </w:rPr>
        <w:t xml:space="preserve"> were sampled at year 0, 1, and 2 of transition</w:t>
      </w:r>
      <w:r w:rsidR="00FC16BD" w:rsidRPr="003D4A61">
        <w:rPr>
          <w:rFonts w:cstheme="minorHAnsi"/>
        </w:rPr>
        <w:t xml:space="preserve">, </w:t>
      </w:r>
      <w:r w:rsidR="00661855">
        <w:rPr>
          <w:rFonts w:cstheme="minorHAnsi"/>
        </w:rPr>
        <w:t>with</w:t>
      </w:r>
      <w:r w:rsidR="00FC16BD" w:rsidRPr="003D4A61">
        <w:rPr>
          <w:rFonts w:cstheme="minorHAnsi"/>
        </w:rPr>
        <w:t xml:space="preserve"> q</w:t>
      </w:r>
      <w:r w:rsidR="000357E7" w:rsidRPr="003D4A61">
        <w:rPr>
          <w:rFonts w:cstheme="minorHAnsi"/>
        </w:rPr>
        <w:t>uartermilk samples collected from 30 cows</w:t>
      </w:r>
      <w:r w:rsidR="00FC16BD" w:rsidRPr="003D4A61">
        <w:rPr>
          <w:rFonts w:cstheme="minorHAnsi"/>
        </w:rPr>
        <w:t xml:space="preserve"> at each farm</w:t>
      </w:r>
      <w:r w:rsidR="000357E7" w:rsidRPr="003D4A61">
        <w:rPr>
          <w:rFonts w:cstheme="minorHAnsi"/>
        </w:rPr>
        <w:t xml:space="preserve"> </w:t>
      </w:r>
      <w:r w:rsidR="00FC16BD" w:rsidRPr="003D4A61">
        <w:rPr>
          <w:rFonts w:cstheme="minorHAnsi"/>
        </w:rPr>
        <w:t xml:space="preserve">at high risk of infection with </w:t>
      </w:r>
      <w:r w:rsidR="00FC16BD" w:rsidRPr="003D4A61">
        <w:rPr>
          <w:rFonts w:cstheme="minorHAnsi"/>
          <w:i/>
          <w:iCs/>
        </w:rPr>
        <w:t>S. aureus</w:t>
      </w:r>
      <w:r w:rsidR="00FC16BD" w:rsidRPr="003D4A61">
        <w:rPr>
          <w:rFonts w:cstheme="minorHAnsi"/>
        </w:rPr>
        <w:t xml:space="preserve"> (</w:t>
      </w:r>
      <w:r w:rsidR="00B57EF9">
        <w:rPr>
          <w:rFonts w:cstheme="minorHAnsi"/>
        </w:rPr>
        <w:t xml:space="preserve">as </w:t>
      </w:r>
      <w:r w:rsidR="00145178" w:rsidRPr="003D4A61">
        <w:rPr>
          <w:rFonts w:cstheme="minorHAnsi"/>
        </w:rPr>
        <w:t xml:space="preserve">determined by a score </w:t>
      </w:r>
      <w:r w:rsidR="00FC16BD" w:rsidRPr="003D4A61">
        <w:rPr>
          <w:rFonts w:cstheme="minorHAnsi"/>
        </w:rPr>
        <w:t>based on a history of high SCC, breed, and lactation).</w:t>
      </w:r>
      <w:r w:rsidR="008616D6" w:rsidRPr="003D4A61">
        <w:rPr>
          <w:rFonts w:cstheme="minorHAnsi"/>
        </w:rPr>
        <w:t xml:space="preserve"> </w:t>
      </w:r>
      <w:r w:rsidR="00D1638A" w:rsidRPr="003D4A61">
        <w:rPr>
          <w:rFonts w:cstheme="minorHAnsi"/>
        </w:rPr>
        <w:t>Herds in the “</w:t>
      </w:r>
      <w:r w:rsidR="001F2F1F">
        <w:rPr>
          <w:rFonts w:cstheme="minorHAnsi"/>
        </w:rPr>
        <w:t xml:space="preserve">old </w:t>
      </w:r>
      <w:r w:rsidR="00D1638A" w:rsidRPr="003D4A61">
        <w:rPr>
          <w:rFonts w:cstheme="minorHAnsi"/>
        </w:rPr>
        <w:t>organic” category were certified for ≥ 5 years.</w:t>
      </w:r>
      <w:r w:rsidR="001E4D72" w:rsidRPr="003D4A61">
        <w:rPr>
          <w:rFonts w:cstheme="minorHAnsi"/>
        </w:rPr>
        <w:t xml:space="preserve"> </w:t>
      </w:r>
      <w:r w:rsidR="001C50C0" w:rsidRPr="003D4A61">
        <w:rPr>
          <w:rFonts w:cstheme="minorHAnsi"/>
        </w:rPr>
        <w:t xml:space="preserve">Antimicrobial exposure </w:t>
      </w:r>
      <w:r w:rsidR="004D3C68" w:rsidRPr="003D4A61">
        <w:rPr>
          <w:rFonts w:cstheme="minorHAnsi"/>
        </w:rPr>
        <w:t xml:space="preserve">for each herd </w:t>
      </w:r>
      <w:r w:rsidR="001C50C0" w:rsidRPr="003D4A61">
        <w:rPr>
          <w:rFonts w:cstheme="minorHAnsi"/>
        </w:rPr>
        <w:t>was approximated by calculating t</w:t>
      </w:r>
      <w:r w:rsidR="00AD3984" w:rsidRPr="003D4A61">
        <w:rPr>
          <w:rFonts w:cstheme="minorHAnsi"/>
        </w:rPr>
        <w:t xml:space="preserve">he amount of </w:t>
      </w:r>
      <w:r w:rsidR="002248AB" w:rsidRPr="003D4A61">
        <w:rPr>
          <w:rFonts w:cstheme="minorHAnsi"/>
        </w:rPr>
        <w:t>mastitis treatment</w:t>
      </w:r>
      <w:r w:rsidR="00325AAE" w:rsidRPr="003D4A61">
        <w:rPr>
          <w:rFonts w:cstheme="minorHAnsi"/>
        </w:rPr>
        <w:t>s</w:t>
      </w:r>
      <w:r w:rsidR="002248AB" w:rsidRPr="003D4A61">
        <w:rPr>
          <w:rFonts w:cstheme="minorHAnsi"/>
        </w:rPr>
        <w:t xml:space="preserve"> </w:t>
      </w:r>
      <w:r w:rsidR="001E4D72" w:rsidRPr="003D4A61">
        <w:rPr>
          <w:rFonts w:cstheme="minorHAnsi"/>
        </w:rPr>
        <w:t>us</w:t>
      </w:r>
      <w:r w:rsidR="00AD3984" w:rsidRPr="003D4A61">
        <w:rPr>
          <w:rFonts w:cstheme="minorHAnsi"/>
        </w:rPr>
        <w:t>ed</w:t>
      </w:r>
      <w:r w:rsidR="001E4D72" w:rsidRPr="003D4A61">
        <w:rPr>
          <w:rFonts w:cstheme="minorHAnsi"/>
        </w:rPr>
        <w:t xml:space="preserve"> </w:t>
      </w:r>
      <w:r w:rsidR="004D3C68" w:rsidRPr="003D4A61">
        <w:rPr>
          <w:rFonts w:cstheme="minorHAnsi"/>
        </w:rPr>
        <w:t>in</w:t>
      </w:r>
      <w:r w:rsidR="002248AB" w:rsidRPr="003D4A61">
        <w:rPr>
          <w:rFonts w:cstheme="minorHAnsi"/>
        </w:rPr>
        <w:t xml:space="preserve"> </w:t>
      </w:r>
      <w:r w:rsidR="00D1638A" w:rsidRPr="003D4A61">
        <w:rPr>
          <w:rFonts w:cstheme="minorHAnsi"/>
        </w:rPr>
        <w:t>% cows treated/cow-year</w:t>
      </w:r>
      <w:r w:rsidR="007761F2" w:rsidRPr="003D4A61">
        <w:rPr>
          <w:rFonts w:cstheme="minorHAnsi"/>
        </w:rPr>
        <w:t>.</w:t>
      </w:r>
      <w:r w:rsidR="004D3C68" w:rsidRPr="003D4A61">
        <w:rPr>
          <w:rFonts w:cstheme="minorHAnsi"/>
        </w:rPr>
        <w:t xml:space="preserve"> </w:t>
      </w:r>
      <w:r w:rsidR="00ED012D" w:rsidRPr="003D4A61">
        <w:rPr>
          <w:rFonts w:cstheme="minorHAnsi"/>
        </w:rPr>
        <w:t>The amount of mastitis treatment used by the conventional group w</w:t>
      </w:r>
      <w:r w:rsidR="00015B8C" w:rsidRPr="003D4A61">
        <w:rPr>
          <w:rFonts w:cstheme="minorHAnsi"/>
        </w:rPr>
        <w:t>as</w:t>
      </w:r>
      <w:r w:rsidR="00ED012D" w:rsidRPr="003D4A61">
        <w:rPr>
          <w:rFonts w:cstheme="minorHAnsi"/>
        </w:rPr>
        <w:t xml:space="preserve"> significantly higher than </w:t>
      </w:r>
      <w:r w:rsidR="00015B8C" w:rsidRPr="003D4A61">
        <w:rPr>
          <w:rFonts w:cstheme="minorHAnsi"/>
        </w:rPr>
        <w:t>“</w:t>
      </w:r>
      <w:r w:rsidR="00ED012D" w:rsidRPr="003D4A61">
        <w:rPr>
          <w:rFonts w:cstheme="minorHAnsi"/>
        </w:rPr>
        <w:t>old organic</w:t>
      </w:r>
      <w:r w:rsidR="00015B8C" w:rsidRPr="003D4A61">
        <w:rPr>
          <w:rFonts w:cstheme="minorHAnsi"/>
        </w:rPr>
        <w:t>”</w:t>
      </w:r>
      <w:r w:rsidR="00ED012D" w:rsidRPr="003D4A61">
        <w:rPr>
          <w:rFonts w:cstheme="minorHAnsi"/>
        </w:rPr>
        <w:t xml:space="preserve"> herds</w:t>
      </w:r>
      <w:r w:rsidR="00015B8C" w:rsidRPr="003D4A61">
        <w:rPr>
          <w:rFonts w:cstheme="minorHAnsi"/>
        </w:rPr>
        <w:t>, but n</w:t>
      </w:r>
      <w:r w:rsidR="00B92E49" w:rsidRPr="003D4A61">
        <w:rPr>
          <w:rFonts w:cstheme="minorHAnsi"/>
        </w:rPr>
        <w:t xml:space="preserve">o </w:t>
      </w:r>
      <w:r w:rsidR="00F91FA2" w:rsidRPr="003D4A61">
        <w:rPr>
          <w:rFonts w:cstheme="minorHAnsi"/>
        </w:rPr>
        <w:t xml:space="preserve">other </w:t>
      </w:r>
      <w:r w:rsidR="00B92E49" w:rsidRPr="003D4A61">
        <w:rPr>
          <w:rFonts w:cstheme="minorHAnsi"/>
        </w:rPr>
        <w:t>significant difference</w:t>
      </w:r>
      <w:r w:rsidR="00F91FA2" w:rsidRPr="003D4A61">
        <w:rPr>
          <w:rFonts w:cstheme="minorHAnsi"/>
        </w:rPr>
        <w:t>s</w:t>
      </w:r>
      <w:r w:rsidR="00B92E49" w:rsidRPr="003D4A61">
        <w:rPr>
          <w:rFonts w:cstheme="minorHAnsi"/>
        </w:rPr>
        <w:t xml:space="preserve"> existed between “old organic” herds </w:t>
      </w:r>
      <w:r w:rsidR="00994099" w:rsidRPr="003D4A61">
        <w:rPr>
          <w:rFonts w:cstheme="minorHAnsi"/>
        </w:rPr>
        <w:t xml:space="preserve">or the conventional herds </w:t>
      </w:r>
      <w:r w:rsidR="008D75B1">
        <w:rPr>
          <w:rFonts w:cstheme="minorHAnsi"/>
        </w:rPr>
        <w:t>in comparison to any</w:t>
      </w:r>
      <w:r w:rsidR="00B92E49" w:rsidRPr="003D4A61">
        <w:rPr>
          <w:rFonts w:cstheme="minorHAnsi"/>
        </w:rPr>
        <w:t xml:space="preserve"> of the transition groups (</w:t>
      </w:r>
      <w:r w:rsidR="00953537" w:rsidRPr="003D4A61">
        <w:rPr>
          <w:rFonts w:cstheme="minorHAnsi"/>
        </w:rPr>
        <w:t xml:space="preserve">transition </w:t>
      </w:r>
      <w:r w:rsidR="00B92E49" w:rsidRPr="003D4A61">
        <w:rPr>
          <w:rFonts w:cstheme="minorHAnsi"/>
        </w:rPr>
        <w:t xml:space="preserve">year </w:t>
      </w:r>
      <w:r w:rsidR="00F91FA2" w:rsidRPr="003D4A61">
        <w:rPr>
          <w:rFonts w:cstheme="minorHAnsi"/>
        </w:rPr>
        <w:t>1</w:t>
      </w:r>
      <w:r w:rsidR="00B92E49" w:rsidRPr="003D4A61">
        <w:rPr>
          <w:rFonts w:cstheme="minorHAnsi"/>
        </w:rPr>
        <w:t xml:space="preserve">, </w:t>
      </w:r>
      <w:r w:rsidR="00953537" w:rsidRPr="003D4A61">
        <w:rPr>
          <w:rFonts w:cstheme="minorHAnsi"/>
        </w:rPr>
        <w:t xml:space="preserve">transition </w:t>
      </w:r>
      <w:r w:rsidR="00B92E49" w:rsidRPr="003D4A61">
        <w:rPr>
          <w:rFonts w:cstheme="minorHAnsi"/>
        </w:rPr>
        <w:t xml:space="preserve">year </w:t>
      </w:r>
      <w:r w:rsidR="00F91FA2" w:rsidRPr="003D4A61">
        <w:rPr>
          <w:rFonts w:cstheme="minorHAnsi"/>
        </w:rPr>
        <w:t>2</w:t>
      </w:r>
      <w:r w:rsidR="00B92E49" w:rsidRPr="003D4A61">
        <w:rPr>
          <w:rFonts w:cstheme="minorHAnsi"/>
        </w:rPr>
        <w:t xml:space="preserve">, </w:t>
      </w:r>
      <w:r w:rsidR="00953537" w:rsidRPr="003D4A61">
        <w:rPr>
          <w:rFonts w:cstheme="minorHAnsi"/>
        </w:rPr>
        <w:t xml:space="preserve">transition </w:t>
      </w:r>
      <w:r w:rsidR="00B92E49" w:rsidRPr="003D4A61">
        <w:rPr>
          <w:rFonts w:cstheme="minorHAnsi"/>
        </w:rPr>
        <w:t xml:space="preserve">year </w:t>
      </w:r>
      <w:r w:rsidR="00F91FA2" w:rsidRPr="003D4A61">
        <w:rPr>
          <w:rFonts w:cstheme="minorHAnsi"/>
        </w:rPr>
        <w:t>3</w:t>
      </w:r>
      <w:r w:rsidR="00994099" w:rsidRPr="003D4A61">
        <w:rPr>
          <w:rFonts w:cstheme="minorHAnsi"/>
        </w:rPr>
        <w:t>)</w:t>
      </w:r>
      <w:r w:rsidR="00F91FA2" w:rsidRPr="003D4A61">
        <w:rPr>
          <w:rFonts w:cstheme="minorHAnsi"/>
        </w:rPr>
        <w:t xml:space="preserve"> with respect to </w:t>
      </w:r>
      <w:r w:rsidR="003346E2" w:rsidRPr="003D4A61">
        <w:rPr>
          <w:rFonts w:cstheme="minorHAnsi"/>
        </w:rPr>
        <w:t xml:space="preserve">usage of </w:t>
      </w:r>
      <w:r w:rsidR="00F91FA2" w:rsidRPr="003D4A61">
        <w:rPr>
          <w:rFonts w:cstheme="minorHAnsi"/>
        </w:rPr>
        <w:t xml:space="preserve">antimicrobial mastitis </w:t>
      </w:r>
      <w:r w:rsidR="003346E2" w:rsidRPr="003D4A61">
        <w:rPr>
          <w:rFonts w:cstheme="minorHAnsi"/>
        </w:rPr>
        <w:t>treatment</w:t>
      </w:r>
      <w:r w:rsidR="00B5635C">
        <w:rPr>
          <w:rFonts w:cstheme="minorHAnsi"/>
        </w:rPr>
        <w:t>s</w:t>
      </w:r>
      <w:r w:rsidR="00994099" w:rsidRPr="003D4A61">
        <w:rPr>
          <w:rFonts w:cstheme="minorHAnsi"/>
        </w:rPr>
        <w:t>.</w:t>
      </w:r>
      <w:r w:rsidR="001D6874" w:rsidRPr="003D4A61">
        <w:rPr>
          <w:rFonts w:cstheme="minorHAnsi"/>
        </w:rPr>
        <w:t xml:space="preserve"> </w:t>
      </w:r>
      <w:r w:rsidR="006B0E2B" w:rsidRPr="003D4A61">
        <w:rPr>
          <w:rFonts w:cstheme="minorHAnsi"/>
        </w:rPr>
        <w:t xml:space="preserve">As previously mentioned, the prevalence of penicillin resistance in </w:t>
      </w:r>
      <w:r w:rsidR="006B0E2B" w:rsidRPr="003D4A61">
        <w:rPr>
          <w:rFonts w:cstheme="minorHAnsi"/>
          <w:i/>
          <w:iCs/>
        </w:rPr>
        <w:t>S. aureus</w:t>
      </w:r>
      <w:r w:rsidR="006B0E2B" w:rsidRPr="003D4A61">
        <w:rPr>
          <w:rFonts w:cstheme="minorHAnsi"/>
        </w:rPr>
        <w:t xml:space="preserve"> and the proportion of penicillin-resistant isolates was similar between “old organic” and conventional herds. Furthermore, </w:t>
      </w:r>
      <w:r w:rsidR="00F00703" w:rsidRPr="003D4A61">
        <w:rPr>
          <w:rFonts w:cstheme="minorHAnsi"/>
        </w:rPr>
        <w:t xml:space="preserve">no differences were seen in these measures of penicillin resistance between “old organic,” conventional, or </w:t>
      </w:r>
      <w:r w:rsidR="000736CB" w:rsidRPr="003D4A61">
        <w:rPr>
          <w:rFonts w:cstheme="minorHAnsi"/>
        </w:rPr>
        <w:t xml:space="preserve">any of the </w:t>
      </w:r>
      <w:r w:rsidR="00A00101">
        <w:rPr>
          <w:rFonts w:cstheme="minorHAnsi"/>
        </w:rPr>
        <w:t xml:space="preserve">3 </w:t>
      </w:r>
      <w:r w:rsidR="00EF1E7D" w:rsidRPr="003D4A61">
        <w:rPr>
          <w:rFonts w:cstheme="minorHAnsi"/>
        </w:rPr>
        <w:t>transition groups.</w:t>
      </w:r>
      <w:r w:rsidR="005B0EEC" w:rsidRPr="003D4A61">
        <w:rPr>
          <w:rFonts w:cstheme="minorHAnsi"/>
        </w:rPr>
        <w:t xml:space="preserve"> </w:t>
      </w:r>
      <w:r w:rsidR="00261221">
        <w:rPr>
          <w:rFonts w:cstheme="minorHAnsi"/>
        </w:rPr>
        <w:t>The same</w:t>
      </w:r>
      <w:r w:rsidR="005B0EEC" w:rsidRPr="003D4A61">
        <w:rPr>
          <w:rFonts w:cstheme="minorHAnsi"/>
        </w:rPr>
        <w:t xml:space="preserve"> 19 </w:t>
      </w:r>
      <w:r w:rsidR="00540C85" w:rsidRPr="003D4A61">
        <w:rPr>
          <w:rFonts w:cstheme="minorHAnsi"/>
        </w:rPr>
        <w:t>herds</w:t>
      </w:r>
      <w:r w:rsidR="005B0EEC" w:rsidRPr="003D4A61">
        <w:rPr>
          <w:rFonts w:cstheme="minorHAnsi"/>
        </w:rPr>
        <w:t xml:space="preserve"> were sampled repeatedly over 3 years,</w:t>
      </w:r>
      <w:r w:rsidR="000D3507" w:rsidRPr="003D4A61">
        <w:rPr>
          <w:rFonts w:cstheme="minorHAnsi"/>
        </w:rPr>
        <w:t xml:space="preserve"> </w:t>
      </w:r>
      <w:r w:rsidR="00261221">
        <w:rPr>
          <w:rFonts w:cstheme="minorHAnsi"/>
        </w:rPr>
        <w:t xml:space="preserve">and </w:t>
      </w:r>
      <w:r w:rsidR="000D3507" w:rsidRPr="003D4A61">
        <w:rPr>
          <w:rFonts w:cstheme="minorHAnsi"/>
        </w:rPr>
        <w:t>the amount of penicillin resistance</w:t>
      </w:r>
      <w:r w:rsidR="00540C85" w:rsidRPr="003D4A61">
        <w:rPr>
          <w:rFonts w:cstheme="minorHAnsi"/>
        </w:rPr>
        <w:t xml:space="preserve"> among </w:t>
      </w:r>
      <w:r w:rsidR="00540C85" w:rsidRPr="003D4A61">
        <w:rPr>
          <w:rFonts w:cstheme="minorHAnsi"/>
          <w:i/>
          <w:iCs/>
        </w:rPr>
        <w:t>S. aureus</w:t>
      </w:r>
      <w:r w:rsidR="000D3507" w:rsidRPr="003D4A61">
        <w:rPr>
          <w:rFonts w:cstheme="minorHAnsi"/>
        </w:rPr>
        <w:t xml:space="preserve"> on these farms did not decrease</w:t>
      </w:r>
      <w:r w:rsidR="00594D94" w:rsidRPr="003D4A61">
        <w:rPr>
          <w:rFonts w:cstheme="minorHAnsi"/>
        </w:rPr>
        <w:t xml:space="preserve"> year after year as they transitioned to organic status</w:t>
      </w:r>
      <w:r w:rsidR="008E608A">
        <w:rPr>
          <w:rFonts w:cstheme="minorHAnsi"/>
        </w:rPr>
        <w:t>.</w:t>
      </w:r>
      <w:r w:rsidR="00594D94" w:rsidRPr="003D4A61">
        <w:rPr>
          <w:rFonts w:cstheme="minorHAnsi"/>
        </w:rPr>
        <w:t xml:space="preserve"> </w:t>
      </w:r>
      <w:r w:rsidR="008E608A">
        <w:rPr>
          <w:rFonts w:cstheme="minorHAnsi"/>
        </w:rPr>
        <w:t>T</w:t>
      </w:r>
      <w:r w:rsidR="0020737B" w:rsidRPr="003D4A61">
        <w:rPr>
          <w:rFonts w:cstheme="minorHAnsi"/>
        </w:rPr>
        <w:t xml:space="preserve">his finding is somewhat unsurprising in light of </w:t>
      </w:r>
      <w:r w:rsidR="00754A6B" w:rsidRPr="003D4A61">
        <w:rPr>
          <w:rFonts w:cstheme="minorHAnsi"/>
        </w:rPr>
        <w:t xml:space="preserve">the </w:t>
      </w:r>
      <w:r w:rsidR="00CD4502">
        <w:rPr>
          <w:rFonts w:cstheme="minorHAnsi"/>
        </w:rPr>
        <w:t xml:space="preserve">fact </w:t>
      </w:r>
      <w:r w:rsidR="00754A6B" w:rsidRPr="003D4A61">
        <w:rPr>
          <w:rFonts w:cstheme="minorHAnsi"/>
        </w:rPr>
        <w:t xml:space="preserve">that antimicrobial </w:t>
      </w:r>
      <w:r w:rsidR="005E53DA" w:rsidRPr="003D4A61">
        <w:rPr>
          <w:rFonts w:cstheme="minorHAnsi"/>
        </w:rPr>
        <w:t>usage also was not significantly different.</w:t>
      </w:r>
      <w:r w:rsidR="00B12354" w:rsidRPr="003D4A61">
        <w:rPr>
          <w:rFonts w:cstheme="minorHAnsi"/>
        </w:rPr>
        <w:t xml:space="preserve"> </w:t>
      </w:r>
      <w:r w:rsidR="004A4239" w:rsidRPr="003D4A61">
        <w:rPr>
          <w:rFonts w:cstheme="minorHAnsi"/>
        </w:rPr>
        <w:t xml:space="preserve">In contrast, </w:t>
      </w:r>
      <w:r w:rsidR="004A4239" w:rsidRPr="003D4A61">
        <w:rPr>
          <w:rFonts w:cstheme="minorHAnsi"/>
        </w:rPr>
        <w:fldChar w:fldCharType="begin"/>
      </w:r>
      <w:r w:rsidR="004A4239" w:rsidRPr="003D4A61">
        <w:rPr>
          <w:rFonts w:cstheme="minorHAnsi"/>
        </w:rPr>
        <w:instrText xml:space="preserve"> ADDIN EN.CITE &lt;EndNote&gt;&lt;Cite AuthorYear="1"&gt;&lt;Author&gt;Park&lt;/Author&gt;&lt;Year&gt;2012&lt;/Year&gt;&lt;RecNum&gt;785&lt;/RecNum&gt;&lt;DisplayText&gt;Park et al. (2012)&lt;/DisplayText&gt;&lt;record&gt;&lt;rec-number&gt;785&lt;/rec-number&gt;&lt;foreign-keys&gt;&lt;key app="EN" db-id="pss5de0wasp2t9es5tu5evzpa2svsdrveax9" timestamp="1720362105"&gt;785&lt;/key&gt;&lt;/foreign-keys&gt;&lt;ref-type name="Journal Article"&gt;17&lt;/ref-type&gt;&lt;contributors&gt;&lt;authors&gt;&lt;author&gt;Park, Young Kyung&lt;/author&gt;&lt;author&gt;Fox, Lawrence K.&lt;/author&gt;&lt;author&gt;Hancock, Dale D.&lt;/author&gt;&lt;author&gt;McMahan, Wade&lt;/author&gt;&lt;author&gt;Park, Yong Ho&lt;/author&gt;&lt;/authors&gt;&lt;/contributors&gt;&lt;titles&gt;&lt;title&gt;Prevalence and antibiotic resistance of mastitis pathogens isolated from dairy herds transitioning to organic management&lt;/title&gt;&lt;secondary-title&gt;Journal of Veterinary Science&lt;/secondary-title&gt;&lt;/titles&gt;&lt;periodical&gt;&lt;full-title&gt;Journal of Veterinary Science&lt;/full-title&gt;&lt;/periodical&gt;&lt;pages&gt;103&lt;/pages&gt;&lt;volume&gt;13&lt;/volume&gt;&lt;number&gt;1&lt;/number&gt;&lt;dates&gt;&lt;year&gt;2012&lt;/year&gt;&lt;/dates&gt;&lt;publisher&gt;The Korean Society of Veterinary Science&lt;/publisher&gt;&lt;isbn&gt;1229-845X&lt;/isbn&gt;&lt;urls&gt;&lt;related-urls&gt;&lt;url&gt;https://dx.doi.org/10.4142/jvs.2012.13.1.103&lt;/url&gt;&lt;/related-urls&gt;&lt;/urls&gt;&lt;electronic-resource-num&gt;10.4142/jvs.2012.13.1.103&lt;/electronic-resource-num&gt;&lt;/record&gt;&lt;/Cite&gt;&lt;/EndNote&gt;</w:instrText>
      </w:r>
      <w:r w:rsidR="004A4239" w:rsidRPr="003D4A61">
        <w:rPr>
          <w:rFonts w:cstheme="minorHAnsi"/>
        </w:rPr>
        <w:fldChar w:fldCharType="separate"/>
      </w:r>
      <w:r w:rsidR="004A4239" w:rsidRPr="003D4A61">
        <w:rPr>
          <w:rFonts w:cstheme="minorHAnsi"/>
          <w:noProof/>
        </w:rPr>
        <w:t>Park et al. (2012)</w:t>
      </w:r>
      <w:r w:rsidR="004A4239" w:rsidRPr="003D4A61">
        <w:rPr>
          <w:rFonts w:cstheme="minorHAnsi"/>
        </w:rPr>
        <w:fldChar w:fldCharType="end"/>
      </w:r>
      <w:r w:rsidR="00A83AB8" w:rsidRPr="003D4A61">
        <w:rPr>
          <w:rFonts w:cstheme="minorHAnsi"/>
        </w:rPr>
        <w:t xml:space="preserve"> </w:t>
      </w:r>
      <w:r w:rsidR="00FE562F" w:rsidRPr="003D4A61">
        <w:rPr>
          <w:rFonts w:cstheme="minorHAnsi"/>
        </w:rPr>
        <w:t xml:space="preserve">found that </w:t>
      </w:r>
      <w:r w:rsidR="00A83AB8" w:rsidRPr="003D4A61">
        <w:rPr>
          <w:rFonts w:cstheme="minorHAnsi"/>
        </w:rPr>
        <w:t>β-lactam resistance rate</w:t>
      </w:r>
      <w:r w:rsidR="00FE562F" w:rsidRPr="003D4A61">
        <w:rPr>
          <w:rFonts w:cstheme="minorHAnsi"/>
        </w:rPr>
        <w:t>s</w:t>
      </w:r>
      <w:r w:rsidR="00A83AB8" w:rsidRPr="003D4A61">
        <w:rPr>
          <w:rFonts w:cstheme="minorHAnsi"/>
        </w:rPr>
        <w:t xml:space="preserve"> of CNS </w:t>
      </w:r>
      <w:r w:rsidR="00934C25" w:rsidRPr="003D4A61">
        <w:rPr>
          <w:rFonts w:cstheme="minorHAnsi"/>
        </w:rPr>
        <w:t xml:space="preserve">decreased with </w:t>
      </w:r>
      <w:r w:rsidR="00A83AB8" w:rsidRPr="003D4A61">
        <w:rPr>
          <w:rFonts w:cstheme="minorHAnsi"/>
        </w:rPr>
        <w:t xml:space="preserve">discontinuation </w:t>
      </w:r>
      <w:r w:rsidR="002701CA">
        <w:rPr>
          <w:rFonts w:cstheme="minorHAnsi"/>
        </w:rPr>
        <w:t xml:space="preserve">of </w:t>
      </w:r>
      <w:r w:rsidR="00A83AB8" w:rsidRPr="003D4A61">
        <w:rPr>
          <w:rFonts w:cstheme="minorHAnsi"/>
        </w:rPr>
        <w:t xml:space="preserve">β-lactam antibiotics </w:t>
      </w:r>
      <w:r w:rsidR="00934C25" w:rsidRPr="003D4A61">
        <w:rPr>
          <w:rFonts w:cstheme="minorHAnsi"/>
        </w:rPr>
        <w:t xml:space="preserve">in a study </w:t>
      </w:r>
      <w:r w:rsidR="003B2DB0" w:rsidRPr="003D4A61">
        <w:rPr>
          <w:rFonts w:cstheme="minorHAnsi"/>
        </w:rPr>
        <w:t xml:space="preserve">following </w:t>
      </w:r>
      <w:r w:rsidR="00DF36AC" w:rsidRPr="003D4A61">
        <w:rPr>
          <w:rFonts w:cstheme="minorHAnsi"/>
        </w:rPr>
        <w:t xml:space="preserve">2 dairies </w:t>
      </w:r>
      <w:r w:rsidR="003B2DB0" w:rsidRPr="003D4A61">
        <w:rPr>
          <w:rFonts w:cstheme="minorHAnsi"/>
        </w:rPr>
        <w:t>through the process of converting from</w:t>
      </w:r>
      <w:r w:rsidR="00FF51DD" w:rsidRPr="003D4A61">
        <w:rPr>
          <w:rFonts w:cstheme="minorHAnsi"/>
        </w:rPr>
        <w:t xml:space="preserve"> conventional to organic management over a 3-year period</w:t>
      </w:r>
      <w:r w:rsidR="00DF36AC" w:rsidRPr="003D4A61">
        <w:rPr>
          <w:rFonts w:cstheme="minorHAnsi"/>
        </w:rPr>
        <w:t>.</w:t>
      </w:r>
      <w:r w:rsidR="00FF51DD" w:rsidRPr="003D4A61">
        <w:rPr>
          <w:rFonts w:cstheme="minorHAnsi"/>
        </w:rPr>
        <w:t xml:space="preserve"> </w:t>
      </w:r>
      <w:r w:rsidR="001F39FB" w:rsidRPr="003D4A61">
        <w:rPr>
          <w:rFonts w:cstheme="minorHAnsi"/>
        </w:rPr>
        <w:t>Composite milk samples were collected from cows at the end of lactation, at freshening, and from cases of clinical mastitis</w:t>
      </w:r>
      <w:r w:rsidR="00B9617D" w:rsidRPr="003D4A61">
        <w:rPr>
          <w:rFonts w:cstheme="minorHAnsi"/>
        </w:rPr>
        <w:t xml:space="preserve"> </w:t>
      </w:r>
      <w:r w:rsidR="001F39FB" w:rsidRPr="003D4A61">
        <w:rPr>
          <w:rFonts w:cstheme="minorHAnsi"/>
        </w:rPr>
        <w:t xml:space="preserve">during </w:t>
      </w:r>
      <w:r w:rsidR="00FF51DD" w:rsidRPr="003D4A61">
        <w:rPr>
          <w:rFonts w:cstheme="minorHAnsi"/>
        </w:rPr>
        <w:t xml:space="preserve">the last year of conventional dairy production, </w:t>
      </w:r>
      <w:r w:rsidR="00B9617D" w:rsidRPr="003D4A61">
        <w:rPr>
          <w:rFonts w:cstheme="minorHAnsi"/>
        </w:rPr>
        <w:t>the</w:t>
      </w:r>
      <w:r w:rsidR="00FF51DD" w:rsidRPr="003D4A61">
        <w:rPr>
          <w:rFonts w:cstheme="minorHAnsi"/>
        </w:rPr>
        <w:t xml:space="preserve"> transition year, and during the first year of organic production</w:t>
      </w:r>
      <w:r w:rsidR="00B9617D" w:rsidRPr="003D4A61">
        <w:rPr>
          <w:rFonts w:cstheme="minorHAnsi"/>
        </w:rPr>
        <w:t>.</w:t>
      </w:r>
      <w:r w:rsidR="00477C02" w:rsidRPr="003D4A61">
        <w:rPr>
          <w:rFonts w:cstheme="minorHAnsi"/>
        </w:rPr>
        <w:t xml:space="preserve"> Wh</w:t>
      </w:r>
      <w:r w:rsidR="00D302FB" w:rsidRPr="003D4A61">
        <w:rPr>
          <w:rFonts w:cstheme="minorHAnsi"/>
        </w:rPr>
        <w:t>ile still conventional</w:t>
      </w:r>
      <w:r w:rsidR="004A4239" w:rsidRPr="003D4A61">
        <w:rPr>
          <w:rFonts w:cstheme="minorHAnsi"/>
        </w:rPr>
        <w:t xml:space="preserve">, cows with clinical mastitis </w:t>
      </w:r>
      <w:r w:rsidR="00905FFC">
        <w:rPr>
          <w:rFonts w:cstheme="minorHAnsi"/>
        </w:rPr>
        <w:t>were treated with</w:t>
      </w:r>
      <w:r w:rsidR="004A4239" w:rsidRPr="003D4A61">
        <w:rPr>
          <w:rFonts w:cstheme="minorHAnsi"/>
        </w:rPr>
        <w:t xml:space="preserve"> </w:t>
      </w:r>
      <w:r w:rsidR="00D302FB" w:rsidRPr="003D4A61">
        <w:rPr>
          <w:rFonts w:cstheme="minorHAnsi"/>
        </w:rPr>
        <w:t>an</w:t>
      </w:r>
      <w:r w:rsidR="004A4239" w:rsidRPr="003D4A61">
        <w:rPr>
          <w:rFonts w:cstheme="minorHAnsi"/>
        </w:rPr>
        <w:t xml:space="preserve"> intramammary product with pirlimycin</w:t>
      </w:r>
      <w:r w:rsidR="00D302FB" w:rsidRPr="003D4A61">
        <w:rPr>
          <w:rFonts w:cstheme="minorHAnsi"/>
        </w:rPr>
        <w:t xml:space="preserve">, and </w:t>
      </w:r>
      <w:r w:rsidR="00436574" w:rsidRPr="003D4A61">
        <w:rPr>
          <w:rFonts w:cstheme="minorHAnsi"/>
        </w:rPr>
        <w:t xml:space="preserve">a product with </w:t>
      </w:r>
      <w:r w:rsidR="004A4239" w:rsidRPr="003D4A61">
        <w:rPr>
          <w:rFonts w:cstheme="minorHAnsi"/>
        </w:rPr>
        <w:t>cephapirin</w:t>
      </w:r>
      <w:r w:rsidR="00436574" w:rsidRPr="003D4A61">
        <w:rPr>
          <w:rFonts w:cstheme="minorHAnsi"/>
        </w:rPr>
        <w:t>,</w:t>
      </w:r>
      <w:r w:rsidR="004A4239" w:rsidRPr="003D4A61">
        <w:rPr>
          <w:rFonts w:cstheme="minorHAnsi"/>
        </w:rPr>
        <w:t xml:space="preserve"> streptomycin and penicillin</w:t>
      </w:r>
      <w:r w:rsidR="0038760F" w:rsidRPr="003D4A61">
        <w:rPr>
          <w:rFonts w:cstheme="minorHAnsi"/>
        </w:rPr>
        <w:t>,</w:t>
      </w:r>
      <w:r w:rsidR="004A4239" w:rsidRPr="003D4A61">
        <w:rPr>
          <w:rFonts w:cstheme="minorHAnsi"/>
        </w:rPr>
        <w:t xml:space="preserve"> or novobiocin and penicillin </w:t>
      </w:r>
      <w:r w:rsidR="00905FFC">
        <w:rPr>
          <w:rFonts w:cstheme="minorHAnsi"/>
        </w:rPr>
        <w:t xml:space="preserve">was given to all cows at </w:t>
      </w:r>
      <w:r w:rsidR="00183C3F" w:rsidRPr="003D4A61">
        <w:rPr>
          <w:rFonts w:cstheme="minorHAnsi"/>
        </w:rPr>
        <w:t>dry-off.</w:t>
      </w:r>
      <w:r w:rsidR="00454570" w:rsidRPr="003D4A61">
        <w:rPr>
          <w:rFonts w:cstheme="minorHAnsi"/>
        </w:rPr>
        <w:t xml:space="preserve"> </w:t>
      </w:r>
      <w:r w:rsidR="00B4429F" w:rsidRPr="003D4A61">
        <w:rPr>
          <w:rFonts w:cstheme="minorHAnsi"/>
        </w:rPr>
        <w:t>The</w:t>
      </w:r>
      <w:r w:rsidR="00DD1F6B" w:rsidRPr="003D4A61">
        <w:rPr>
          <w:rFonts w:cstheme="minorHAnsi"/>
        </w:rPr>
        <w:t>re was a significant increase in</w:t>
      </w:r>
      <w:r w:rsidR="00B4429F" w:rsidRPr="003D4A61">
        <w:rPr>
          <w:rFonts w:cstheme="minorHAnsi"/>
        </w:rPr>
        <w:t xml:space="preserve"> zone diameter </w:t>
      </w:r>
      <w:r w:rsidR="00DD1F6B" w:rsidRPr="003D4A61">
        <w:rPr>
          <w:rFonts w:cstheme="minorHAnsi"/>
        </w:rPr>
        <w:t xml:space="preserve">for </w:t>
      </w:r>
      <w:r w:rsidR="00D0520A" w:rsidRPr="003D4A61">
        <w:rPr>
          <w:rFonts w:cstheme="minorHAnsi"/>
        </w:rPr>
        <w:t xml:space="preserve">mastitis-associated </w:t>
      </w:r>
      <w:r w:rsidR="00DD1F6B" w:rsidRPr="003D4A61">
        <w:rPr>
          <w:rFonts w:cstheme="minorHAnsi"/>
        </w:rPr>
        <w:t xml:space="preserve">CNS isolates </w:t>
      </w:r>
      <w:r w:rsidR="001D5D96">
        <w:rPr>
          <w:rFonts w:cstheme="minorHAnsi"/>
        </w:rPr>
        <w:t>against</w:t>
      </w:r>
      <w:r w:rsidR="00AF0115" w:rsidRPr="003D4A61">
        <w:rPr>
          <w:rFonts w:cstheme="minorHAnsi"/>
        </w:rPr>
        <w:t xml:space="preserve"> cephalothin, cloxacillin, and penicillin </w:t>
      </w:r>
      <w:r w:rsidR="00D0520A" w:rsidRPr="003D4A61">
        <w:rPr>
          <w:rFonts w:cstheme="minorHAnsi"/>
        </w:rPr>
        <w:t xml:space="preserve">when comparing </w:t>
      </w:r>
      <w:r w:rsidR="006C7E1F" w:rsidRPr="003D4A61">
        <w:rPr>
          <w:rFonts w:cstheme="minorHAnsi"/>
        </w:rPr>
        <w:t xml:space="preserve">the </w:t>
      </w:r>
      <w:r w:rsidR="00AF0115" w:rsidRPr="003D4A61">
        <w:rPr>
          <w:rFonts w:cstheme="minorHAnsi"/>
        </w:rPr>
        <w:t>conventional vs. organic phase</w:t>
      </w:r>
      <w:r w:rsidR="006C7E1F" w:rsidRPr="003D4A61">
        <w:rPr>
          <w:rFonts w:cstheme="minorHAnsi"/>
        </w:rPr>
        <w:t xml:space="preserve">. There was no </w:t>
      </w:r>
      <w:r w:rsidR="004567AB" w:rsidRPr="003D4A61">
        <w:rPr>
          <w:rFonts w:cstheme="minorHAnsi"/>
        </w:rPr>
        <w:t xml:space="preserve">significant change in zone diameter of the other 8 antimicrobials tested. </w:t>
      </w:r>
      <w:r w:rsidR="00B54A16" w:rsidRPr="003D4A61">
        <w:rPr>
          <w:rFonts w:cstheme="minorHAnsi"/>
        </w:rPr>
        <w:t>Interestingly, no changes in resistance patterns were seen for mastitis-</w:t>
      </w:r>
      <w:r w:rsidR="00017B43" w:rsidRPr="003D4A61">
        <w:rPr>
          <w:rFonts w:cstheme="minorHAnsi"/>
        </w:rPr>
        <w:t>associated</w:t>
      </w:r>
      <w:r w:rsidR="00B54A16" w:rsidRPr="003D4A61">
        <w:rPr>
          <w:rFonts w:cstheme="minorHAnsi"/>
        </w:rPr>
        <w:t xml:space="preserve"> </w:t>
      </w:r>
      <w:r w:rsidR="00B54A16" w:rsidRPr="003D4A61">
        <w:rPr>
          <w:rFonts w:cstheme="minorHAnsi"/>
          <w:i/>
          <w:iCs/>
        </w:rPr>
        <w:t>S. a</w:t>
      </w:r>
      <w:r w:rsidR="00017B43" w:rsidRPr="003D4A61">
        <w:rPr>
          <w:rFonts w:cstheme="minorHAnsi"/>
          <w:i/>
          <w:iCs/>
        </w:rPr>
        <w:t>ureus</w:t>
      </w:r>
      <w:r w:rsidR="00017B43" w:rsidRPr="003D4A61">
        <w:rPr>
          <w:rFonts w:cstheme="minorHAnsi"/>
        </w:rPr>
        <w:t xml:space="preserve"> isolates</w:t>
      </w:r>
      <w:r w:rsidR="0011675F" w:rsidRPr="003D4A61">
        <w:rPr>
          <w:rFonts w:cstheme="minorHAnsi"/>
        </w:rPr>
        <w:t xml:space="preserve"> for the 12 antimicrobials tested. </w:t>
      </w:r>
      <w:r w:rsidR="0041587A" w:rsidRPr="003D4A61">
        <w:rPr>
          <w:rFonts w:cstheme="minorHAnsi"/>
        </w:rPr>
        <w:t xml:space="preserve">Of importance to note is that </w:t>
      </w:r>
      <w:r w:rsidR="00494017" w:rsidRPr="003D4A61">
        <w:rPr>
          <w:rFonts w:cstheme="minorHAnsi"/>
        </w:rPr>
        <w:t xml:space="preserve">the 2 farms in Park et al. were </w:t>
      </w:r>
      <w:r w:rsidR="00684BAB" w:rsidRPr="003D4A61">
        <w:rPr>
          <w:rFonts w:cstheme="minorHAnsi"/>
        </w:rPr>
        <w:t>in the US, and therefore antimicrobial usage was completely discontinued at the beginning of the transition to organic status.</w:t>
      </w:r>
      <w:r w:rsidR="00B20B7B" w:rsidRPr="003D4A61">
        <w:rPr>
          <w:rFonts w:cstheme="minorHAnsi"/>
        </w:rPr>
        <w:t xml:space="preserve"> </w:t>
      </w:r>
      <w:r w:rsidR="00E760CA" w:rsidRPr="003D4A61">
        <w:rPr>
          <w:rFonts w:cstheme="minorHAnsi"/>
        </w:rPr>
        <w:t xml:space="preserve">A similar small-scale case report </w:t>
      </w:r>
      <w:r w:rsidR="00F42AE3" w:rsidRPr="003D4A61">
        <w:rPr>
          <w:rFonts w:cstheme="minorHAnsi"/>
        </w:rPr>
        <w:t>from</w:t>
      </w:r>
      <w:r w:rsidR="00E760CA" w:rsidRPr="003D4A61">
        <w:rPr>
          <w:rFonts w:cstheme="minorHAnsi"/>
        </w:rPr>
        <w:t xml:space="preserve"> Thailand</w:t>
      </w:r>
      <w:r w:rsidR="005E3727" w:rsidRPr="003D4A61">
        <w:rPr>
          <w:rFonts w:cstheme="minorHAnsi"/>
        </w:rPr>
        <w:t xml:space="preserve"> compared </w:t>
      </w:r>
      <w:r w:rsidR="00164303">
        <w:rPr>
          <w:rFonts w:cstheme="minorHAnsi"/>
        </w:rPr>
        <w:t>AMR</w:t>
      </w:r>
      <w:r w:rsidR="005E3727" w:rsidRPr="003D4A61">
        <w:rPr>
          <w:rFonts w:cstheme="minorHAnsi"/>
        </w:rPr>
        <w:t xml:space="preserve"> of mastitis pathogens before and after</w:t>
      </w:r>
      <w:r w:rsidR="00C67DDF" w:rsidRPr="003D4A61">
        <w:rPr>
          <w:rFonts w:cstheme="minorHAnsi"/>
        </w:rPr>
        <w:t xml:space="preserve"> the</w:t>
      </w:r>
      <w:r w:rsidR="005E3727" w:rsidRPr="003D4A61">
        <w:rPr>
          <w:rFonts w:cstheme="minorHAnsi"/>
        </w:rPr>
        <w:t xml:space="preserve"> </w:t>
      </w:r>
      <w:r w:rsidR="00553523" w:rsidRPr="003D4A61">
        <w:rPr>
          <w:rFonts w:cstheme="minorHAnsi"/>
        </w:rPr>
        <w:t xml:space="preserve">experimental farm’s transition from conventional to organic </w:t>
      </w:r>
      <w:r w:rsidR="00C67DDF" w:rsidRPr="003D4A61">
        <w:rPr>
          <w:rFonts w:cstheme="minorHAnsi"/>
        </w:rPr>
        <w:t>status</w:t>
      </w:r>
      <w:r w:rsidR="00553523" w:rsidRPr="003D4A61">
        <w:rPr>
          <w:rFonts w:cstheme="minorHAnsi"/>
        </w:rPr>
        <w:t xml:space="preserve"> </w:t>
      </w:r>
      <w:r w:rsidR="005E3727" w:rsidRPr="003D4A61">
        <w:rPr>
          <w:rFonts w:cstheme="minorHAnsi"/>
        </w:rPr>
        <w:t>for 7 antimicrobial drugs used to treat mastitis</w:t>
      </w:r>
      <w:bookmarkStart w:id="0" w:name="_Hlk171406332"/>
      <w:r w:rsidR="00C67DDF" w:rsidRPr="003D4A61">
        <w:rPr>
          <w:rFonts w:cstheme="minorHAnsi"/>
        </w:rPr>
        <w:t xml:space="preserve"> </w:t>
      </w:r>
      <w:r w:rsidR="00C67DDF" w:rsidRPr="003D4A61">
        <w:rPr>
          <w:rFonts w:cstheme="minorHAnsi"/>
        </w:rPr>
        <w:fldChar w:fldCharType="begin"/>
      </w:r>
      <w:r w:rsidR="00C67DDF" w:rsidRPr="003D4A61">
        <w:rPr>
          <w:rFonts w:cstheme="minorHAnsi"/>
        </w:rPr>
        <w:instrText xml:space="preserve"> ADDIN EN.CITE &lt;EndNote&gt;&lt;Cite&gt;&lt;Author&gt;Suriyasathaporn&lt;/Author&gt;&lt;Year&gt;2010&lt;/Year&gt;&lt;RecNum&gt;797&lt;/RecNum&gt;&lt;DisplayText&gt;(Suriyasathaporn, 2010)&lt;/DisplayText&gt;&lt;record&gt;&lt;rec-number&gt;797&lt;/rec-number&gt;&lt;foreign-keys&gt;&lt;key app="EN" db-id="pss5de0wasp2t9es5tu5evzpa2svsdrveax9" timestamp="1720527946"&gt;797&lt;/key&gt;&lt;/foreign-keys&gt;&lt;ref-type name="Journal Article"&gt;17&lt;/ref-type&gt;&lt;contributors&gt;&lt;authors&gt;&lt;author&gt;Suriyasathaporn, Witaya&lt;/author&gt;&lt;/authors&gt;&lt;/contributors&gt;&lt;titles&gt;&lt;title&gt;Milk Quality and Antimicrobial Resistance against Mastitis Pathogens after Changing from a Conventional to an Experimentally Organic Dairy Farm&lt;/title&gt;&lt;secondary-title&gt;Asian-Australasian Journal of Animal Sciences&lt;/secondary-title&gt;&lt;/titles&gt;&lt;periodical&gt;&lt;full-title&gt;Asian-Australasian Journal of Animal Sciences&lt;/full-title&gt;&lt;/periodical&gt;&lt;pages&gt;659-664&lt;/pages&gt;&lt;volume&gt;23&lt;/volume&gt;&lt;dates&gt;&lt;year&gt;2010&lt;/year&gt;&lt;pub-dates&gt;&lt;date&gt;05/01&lt;/date&gt;&lt;/pub-dates&gt;&lt;/dates&gt;&lt;urls&gt;&lt;/urls&gt;&lt;electronic-resource-num&gt;10.5713/ajas.2010.90345&lt;/electronic-resource-num&gt;&lt;/record&gt;&lt;/Cite&gt;&lt;/EndNote&gt;</w:instrText>
      </w:r>
      <w:r w:rsidR="00C67DDF" w:rsidRPr="003D4A61">
        <w:rPr>
          <w:rFonts w:cstheme="minorHAnsi"/>
        </w:rPr>
        <w:fldChar w:fldCharType="separate"/>
      </w:r>
      <w:r w:rsidR="00C67DDF" w:rsidRPr="003D4A61">
        <w:rPr>
          <w:rFonts w:cstheme="minorHAnsi"/>
          <w:noProof/>
        </w:rPr>
        <w:t>(Suriyasathaporn, 2010)</w:t>
      </w:r>
      <w:r w:rsidR="00C67DDF" w:rsidRPr="003D4A61">
        <w:rPr>
          <w:rFonts w:cstheme="minorHAnsi"/>
        </w:rPr>
        <w:fldChar w:fldCharType="end"/>
      </w:r>
      <w:r w:rsidR="00C67DDF" w:rsidRPr="003D4A61">
        <w:rPr>
          <w:rFonts w:cstheme="minorHAnsi"/>
        </w:rPr>
        <w:t xml:space="preserve">. </w:t>
      </w:r>
      <w:r w:rsidR="00DC73A2" w:rsidRPr="003D4A61">
        <w:rPr>
          <w:rFonts w:cstheme="minorHAnsi"/>
        </w:rPr>
        <w:t>All cows</w:t>
      </w:r>
      <w:r w:rsidR="000B65D8">
        <w:rPr>
          <w:rFonts w:cstheme="minorHAnsi"/>
        </w:rPr>
        <w:t xml:space="preserve"> in the herd</w:t>
      </w:r>
      <w:r w:rsidR="00DC73A2" w:rsidRPr="003D4A61">
        <w:rPr>
          <w:rFonts w:cstheme="minorHAnsi"/>
        </w:rPr>
        <w:t xml:space="preserve"> were sampled </w:t>
      </w:r>
      <w:r w:rsidR="00756D1C" w:rsidRPr="003D4A61">
        <w:rPr>
          <w:rFonts w:cstheme="minorHAnsi"/>
        </w:rPr>
        <w:t>before beginning the transition, and after 6 months of operating as an organic dairy.</w:t>
      </w:r>
      <w:r w:rsidR="00660C2A" w:rsidRPr="003D4A61">
        <w:rPr>
          <w:rFonts w:cstheme="minorHAnsi"/>
        </w:rPr>
        <w:t xml:space="preserve"> </w:t>
      </w:r>
      <w:r w:rsidR="00095B2B" w:rsidRPr="003D4A61">
        <w:rPr>
          <w:rFonts w:cstheme="minorHAnsi"/>
        </w:rPr>
        <w:t>The f</w:t>
      </w:r>
      <w:r w:rsidR="00B5166D" w:rsidRPr="003D4A61">
        <w:rPr>
          <w:rFonts w:cstheme="minorHAnsi"/>
        </w:rPr>
        <w:t xml:space="preserve">requency of antimicrobial treatment </w:t>
      </w:r>
      <w:r w:rsidR="008556EF" w:rsidRPr="003D4A61">
        <w:rPr>
          <w:rFonts w:cstheme="minorHAnsi"/>
        </w:rPr>
        <w:t xml:space="preserve">on the farm </w:t>
      </w:r>
      <w:r w:rsidR="00B5166D" w:rsidRPr="003D4A61">
        <w:rPr>
          <w:rFonts w:cstheme="minorHAnsi"/>
        </w:rPr>
        <w:t xml:space="preserve">decreased from </w:t>
      </w:r>
      <w:r w:rsidR="008556EF" w:rsidRPr="003D4A61">
        <w:rPr>
          <w:rFonts w:cstheme="minorHAnsi"/>
        </w:rPr>
        <w:t>&lt;</w:t>
      </w:r>
      <w:r w:rsidR="00B5166D" w:rsidRPr="003D4A61">
        <w:rPr>
          <w:rFonts w:cstheme="minorHAnsi"/>
        </w:rPr>
        <w:t xml:space="preserve">3 cases/month to </w:t>
      </w:r>
      <w:r w:rsidR="008556EF" w:rsidRPr="003D4A61">
        <w:rPr>
          <w:rFonts w:cstheme="minorHAnsi"/>
        </w:rPr>
        <w:t>&gt;</w:t>
      </w:r>
      <w:r w:rsidR="00B5166D" w:rsidRPr="003D4A61">
        <w:rPr>
          <w:rFonts w:cstheme="minorHAnsi"/>
        </w:rPr>
        <w:t xml:space="preserve"> 1 case/month </w:t>
      </w:r>
      <w:r w:rsidR="008556EF" w:rsidRPr="003D4A61">
        <w:rPr>
          <w:rFonts w:cstheme="minorHAnsi"/>
        </w:rPr>
        <w:t xml:space="preserve">during the </w:t>
      </w:r>
      <w:r w:rsidR="00577B41" w:rsidRPr="003D4A61">
        <w:rPr>
          <w:rFonts w:cstheme="minorHAnsi"/>
        </w:rPr>
        <w:t>study period.</w:t>
      </w:r>
      <w:r w:rsidR="00A64A88" w:rsidRPr="003D4A61">
        <w:rPr>
          <w:rFonts w:cstheme="minorHAnsi"/>
        </w:rPr>
        <w:t xml:space="preserve"> </w:t>
      </w:r>
      <w:r w:rsidR="00CE031B" w:rsidRPr="003D4A61">
        <w:rPr>
          <w:rFonts w:cstheme="minorHAnsi"/>
        </w:rPr>
        <w:t xml:space="preserve">Although </w:t>
      </w:r>
      <w:r w:rsidR="00080485" w:rsidRPr="003D4A61">
        <w:rPr>
          <w:rFonts w:cstheme="minorHAnsi"/>
        </w:rPr>
        <w:t xml:space="preserve">isolate numbers were small (7 CNS isolates from before transition, 6 from after), </w:t>
      </w:r>
      <w:r w:rsidR="00DB7D85" w:rsidRPr="003D4A61">
        <w:rPr>
          <w:rFonts w:cstheme="minorHAnsi"/>
        </w:rPr>
        <w:t xml:space="preserve">a significant decrease was seen in the percent of CNS isolates resistant to gentamycin. </w:t>
      </w:r>
      <w:r w:rsidR="00B11827" w:rsidRPr="003D4A61">
        <w:rPr>
          <w:rFonts w:cstheme="minorHAnsi"/>
        </w:rPr>
        <w:t>Although numeric decreases</w:t>
      </w:r>
      <w:r w:rsidR="00D47A57" w:rsidRPr="003D4A61">
        <w:rPr>
          <w:rFonts w:cstheme="minorHAnsi"/>
        </w:rPr>
        <w:t xml:space="preserve"> in percent of resistant CNS isolates were seen for the other 6 antimicrobials, no changes were statistically significant. Data </w:t>
      </w:r>
      <w:r w:rsidR="005C03E5" w:rsidRPr="003D4A61">
        <w:rPr>
          <w:rFonts w:cstheme="minorHAnsi"/>
        </w:rPr>
        <w:t xml:space="preserve">on susceptibility </w:t>
      </w:r>
      <w:r w:rsidR="00D47A57" w:rsidRPr="003D4A61">
        <w:rPr>
          <w:rFonts w:cstheme="minorHAnsi"/>
        </w:rPr>
        <w:t xml:space="preserve">was not reported for </w:t>
      </w:r>
      <w:r w:rsidR="00D47A57" w:rsidRPr="003D4A61">
        <w:rPr>
          <w:rFonts w:cstheme="minorHAnsi"/>
          <w:i/>
          <w:iCs/>
        </w:rPr>
        <w:t xml:space="preserve">S. aureus </w:t>
      </w:r>
      <w:r w:rsidR="00D47A57" w:rsidRPr="003D4A61">
        <w:rPr>
          <w:rFonts w:cstheme="minorHAnsi"/>
        </w:rPr>
        <w:t xml:space="preserve">isolates. </w:t>
      </w:r>
      <w:bookmarkEnd w:id="0"/>
    </w:p>
    <w:p w14:paraId="740EFB57" w14:textId="77777777" w:rsidR="00FB2779" w:rsidRDefault="00FB2779" w:rsidP="002E3A6B">
      <w:pPr>
        <w:ind w:firstLine="360"/>
        <w:rPr>
          <w:rFonts w:cstheme="minorHAnsi"/>
        </w:rPr>
      </w:pPr>
    </w:p>
    <w:p w14:paraId="3319A1D8" w14:textId="065933D6" w:rsidR="00FB2779" w:rsidRPr="00F736C2" w:rsidRDefault="008C6F90" w:rsidP="00F736C2">
      <w:pPr>
        <w:rPr>
          <w:rFonts w:cstheme="minorHAnsi"/>
          <w:b/>
          <w:bCs/>
          <w:i/>
          <w:iCs/>
          <w:color w:val="00B0F0"/>
          <w:shd w:val="clear" w:color="auto" w:fill="FFFFFF"/>
        </w:rPr>
      </w:pPr>
      <w:r>
        <w:rPr>
          <w:rFonts w:cstheme="minorHAnsi"/>
          <w:b/>
          <w:bCs/>
          <w:i/>
          <w:iCs/>
          <w:color w:val="00B0F0"/>
          <w:shd w:val="clear" w:color="auto" w:fill="FFFFFF"/>
        </w:rPr>
        <w:t>Additional</w:t>
      </w:r>
      <w:r w:rsidR="00FB2779" w:rsidRPr="002719EE">
        <w:rPr>
          <w:rFonts w:cstheme="minorHAnsi"/>
          <w:b/>
          <w:bCs/>
          <w:i/>
          <w:iCs/>
          <w:color w:val="00B0F0"/>
          <w:shd w:val="clear" w:color="auto" w:fill="FFFFFF"/>
        </w:rPr>
        <w:t xml:space="preserve"> factors explain</w:t>
      </w:r>
      <w:r w:rsidR="00FB2779">
        <w:rPr>
          <w:rFonts w:cstheme="minorHAnsi"/>
          <w:b/>
          <w:bCs/>
          <w:i/>
          <w:iCs/>
          <w:color w:val="00B0F0"/>
          <w:shd w:val="clear" w:color="auto" w:fill="FFFFFF"/>
        </w:rPr>
        <w:t>ing</w:t>
      </w:r>
      <w:r w:rsidR="00FB2779" w:rsidRPr="002719EE">
        <w:rPr>
          <w:rFonts w:cstheme="minorHAnsi"/>
          <w:b/>
          <w:bCs/>
          <w:i/>
          <w:iCs/>
          <w:color w:val="00B0F0"/>
          <w:shd w:val="clear" w:color="auto" w:fill="FFFFFF"/>
        </w:rPr>
        <w:t xml:space="preserve"> </w:t>
      </w:r>
      <w:r w:rsidR="005F7E25">
        <w:rPr>
          <w:rFonts w:cstheme="minorHAnsi"/>
          <w:b/>
          <w:bCs/>
          <w:i/>
          <w:iCs/>
          <w:color w:val="00B0F0"/>
          <w:shd w:val="clear" w:color="auto" w:fill="FFFFFF"/>
        </w:rPr>
        <w:t>variation</w:t>
      </w:r>
      <w:r w:rsidR="00FB2779" w:rsidRPr="002719EE">
        <w:rPr>
          <w:rFonts w:cstheme="minorHAnsi"/>
          <w:b/>
          <w:bCs/>
          <w:i/>
          <w:iCs/>
          <w:color w:val="00B0F0"/>
          <w:shd w:val="clear" w:color="auto" w:fill="FFFFFF"/>
        </w:rPr>
        <w:t xml:space="preserve"> in antimicrobial susceptibility</w:t>
      </w:r>
      <w:r w:rsidR="00FB2779">
        <w:rPr>
          <w:rFonts w:cstheme="minorHAnsi"/>
          <w:b/>
          <w:bCs/>
          <w:i/>
          <w:iCs/>
          <w:color w:val="00B0F0"/>
          <w:shd w:val="clear" w:color="auto" w:fill="FFFFFF"/>
        </w:rPr>
        <w:t xml:space="preserve"> of staphylococci</w:t>
      </w:r>
    </w:p>
    <w:p w14:paraId="372D3AA8" w14:textId="34646A9C" w:rsidR="007B0519" w:rsidRDefault="006332E9" w:rsidP="00F736C2">
      <w:pPr>
        <w:pStyle w:val="ListParagraph"/>
        <w:ind w:left="0" w:firstLine="360"/>
        <w:rPr>
          <w:rFonts w:cstheme="minorHAnsi"/>
          <w:color w:val="212121"/>
          <w:shd w:val="clear" w:color="auto" w:fill="FFFFFF"/>
        </w:rPr>
      </w:pPr>
      <w:r>
        <w:rPr>
          <w:rFonts w:cstheme="minorHAnsi"/>
          <w:color w:val="212121"/>
          <w:shd w:val="clear" w:color="auto" w:fill="FFFFFF"/>
        </w:rPr>
        <w:t xml:space="preserve">Although some evidence exists that </w:t>
      </w:r>
      <w:r w:rsidR="00E3167D">
        <w:rPr>
          <w:rFonts w:cstheme="minorHAnsi"/>
          <w:color w:val="212121"/>
          <w:shd w:val="clear" w:color="auto" w:fill="FFFFFF"/>
        </w:rPr>
        <w:t>conventional vs. organic management may</w:t>
      </w:r>
      <w:r w:rsidR="003774D8">
        <w:rPr>
          <w:rFonts w:cstheme="minorHAnsi"/>
          <w:color w:val="212121"/>
          <w:shd w:val="clear" w:color="auto" w:fill="FFFFFF"/>
        </w:rPr>
        <w:t xml:space="preserve"> influence the prevalence of AMR</w:t>
      </w:r>
      <w:r w:rsidR="00580FEA">
        <w:rPr>
          <w:rFonts w:cstheme="minorHAnsi"/>
          <w:color w:val="212121"/>
          <w:shd w:val="clear" w:color="auto" w:fill="FFFFFF"/>
        </w:rPr>
        <w:t xml:space="preserve"> in staphylococci causing bovine IMI, th</w:t>
      </w:r>
      <w:r w:rsidR="00FA4B00">
        <w:rPr>
          <w:rFonts w:cstheme="minorHAnsi"/>
          <w:color w:val="212121"/>
          <w:shd w:val="clear" w:color="auto" w:fill="FFFFFF"/>
        </w:rPr>
        <w:t xml:space="preserve">is </w:t>
      </w:r>
      <w:r w:rsidR="000376A4">
        <w:rPr>
          <w:rFonts w:cstheme="minorHAnsi"/>
          <w:color w:val="212121"/>
          <w:shd w:val="clear" w:color="auto" w:fill="FFFFFF"/>
        </w:rPr>
        <w:t xml:space="preserve">relationship is difficult to </w:t>
      </w:r>
      <w:r w:rsidR="009A5B87">
        <w:rPr>
          <w:rFonts w:cstheme="minorHAnsi"/>
          <w:color w:val="212121"/>
          <w:shd w:val="clear" w:color="auto" w:fill="FFFFFF"/>
        </w:rPr>
        <w:t xml:space="preserve">tease out from other factors </w:t>
      </w:r>
      <w:r w:rsidR="008C148F">
        <w:rPr>
          <w:rFonts w:cstheme="minorHAnsi"/>
          <w:color w:val="212121"/>
          <w:shd w:val="clear" w:color="auto" w:fill="FFFFFF"/>
        </w:rPr>
        <w:t xml:space="preserve">determining the resistance profiles of these mastitis pathogens. </w:t>
      </w:r>
      <w:r w:rsidR="00446B24">
        <w:rPr>
          <w:rFonts w:cstheme="minorHAnsi"/>
          <w:color w:val="212121"/>
          <w:shd w:val="clear" w:color="auto" w:fill="FFFFFF"/>
        </w:rPr>
        <w:t xml:space="preserve">This is especially true for </w:t>
      </w:r>
      <w:r w:rsidR="00446B24">
        <w:rPr>
          <w:rFonts w:cstheme="minorHAnsi"/>
          <w:color w:val="212121"/>
          <w:shd w:val="clear" w:color="auto" w:fill="FFFFFF"/>
        </w:rPr>
        <w:lastRenderedPageBreak/>
        <w:t>NASM</w:t>
      </w:r>
      <w:r w:rsidR="00C309A3">
        <w:rPr>
          <w:rFonts w:cstheme="minorHAnsi"/>
          <w:color w:val="212121"/>
          <w:shd w:val="clear" w:color="auto" w:fill="FFFFFF"/>
        </w:rPr>
        <w:t xml:space="preserve"> (</w:t>
      </w:r>
      <w:r w:rsidR="00963B9A">
        <w:rPr>
          <w:rFonts w:cstheme="minorHAnsi"/>
          <w:color w:val="212121"/>
          <w:shd w:val="clear" w:color="auto" w:fill="FFFFFF"/>
        </w:rPr>
        <w:t>primarily grouped as “CNS” in these studies)</w:t>
      </w:r>
      <w:r w:rsidR="00A33350">
        <w:rPr>
          <w:rFonts w:cstheme="minorHAnsi"/>
          <w:color w:val="212121"/>
          <w:shd w:val="clear" w:color="auto" w:fill="FFFFFF"/>
        </w:rPr>
        <w:t xml:space="preserve">, where prevalence and type of AMR carriage </w:t>
      </w:r>
      <w:r w:rsidR="005341D0">
        <w:rPr>
          <w:rFonts w:cstheme="minorHAnsi"/>
          <w:color w:val="212121"/>
          <w:shd w:val="clear" w:color="auto" w:fill="FFFFFF"/>
        </w:rPr>
        <w:t xml:space="preserve">differs </w:t>
      </w:r>
      <w:r w:rsidR="007F072F">
        <w:rPr>
          <w:rFonts w:cstheme="minorHAnsi"/>
          <w:color w:val="212121"/>
          <w:shd w:val="clear" w:color="auto" w:fill="FFFFFF"/>
        </w:rPr>
        <w:t>by</w:t>
      </w:r>
      <w:r w:rsidR="005341D0">
        <w:rPr>
          <w:rFonts w:cstheme="minorHAnsi"/>
          <w:color w:val="212121"/>
          <w:shd w:val="clear" w:color="auto" w:fill="FFFFFF"/>
        </w:rPr>
        <w:t xml:space="preserve"> species. </w:t>
      </w:r>
      <w:r w:rsidR="003A170A">
        <w:rPr>
          <w:rFonts w:cstheme="minorHAnsi"/>
          <w:color w:val="212121"/>
          <w:shd w:val="clear" w:color="auto" w:fill="FFFFFF"/>
        </w:rPr>
        <w:t>Herd</w:t>
      </w:r>
      <w:r w:rsidR="008F1FBF">
        <w:rPr>
          <w:rFonts w:cstheme="minorHAnsi"/>
          <w:color w:val="212121"/>
          <w:shd w:val="clear" w:color="auto" w:fill="FFFFFF"/>
        </w:rPr>
        <w:t>-level management factors</w:t>
      </w:r>
      <w:r w:rsidR="003A170A">
        <w:rPr>
          <w:rFonts w:cstheme="minorHAnsi"/>
          <w:color w:val="212121"/>
          <w:shd w:val="clear" w:color="auto" w:fill="FFFFFF"/>
        </w:rPr>
        <w:t xml:space="preserve">, </w:t>
      </w:r>
      <w:r w:rsidR="00D46CF5">
        <w:rPr>
          <w:rFonts w:cstheme="minorHAnsi"/>
          <w:color w:val="212121"/>
          <w:shd w:val="clear" w:color="auto" w:fill="FFFFFF"/>
        </w:rPr>
        <w:t>cow</w:t>
      </w:r>
      <w:r w:rsidR="003A170A">
        <w:rPr>
          <w:rFonts w:cstheme="minorHAnsi"/>
          <w:color w:val="212121"/>
          <w:shd w:val="clear" w:color="auto" w:fill="FFFFFF"/>
        </w:rPr>
        <w:t xml:space="preserve">-level factors, and geography </w:t>
      </w:r>
      <w:r w:rsidR="00674FC0">
        <w:rPr>
          <w:rFonts w:cstheme="minorHAnsi"/>
          <w:color w:val="212121"/>
          <w:shd w:val="clear" w:color="auto" w:fill="FFFFFF"/>
        </w:rPr>
        <w:t xml:space="preserve">have all been shown to </w:t>
      </w:r>
      <w:r w:rsidR="00D46CF5">
        <w:rPr>
          <w:rFonts w:cstheme="minorHAnsi"/>
          <w:color w:val="212121"/>
          <w:shd w:val="clear" w:color="auto" w:fill="FFFFFF"/>
        </w:rPr>
        <w:t>influence</w:t>
      </w:r>
      <w:r w:rsidR="00CD26B3">
        <w:rPr>
          <w:rFonts w:cstheme="minorHAnsi"/>
          <w:color w:val="212121"/>
          <w:shd w:val="clear" w:color="auto" w:fill="FFFFFF"/>
        </w:rPr>
        <w:t xml:space="preserve"> which NASM species may be present or predominant</w:t>
      </w:r>
      <w:r w:rsidR="003D4D02">
        <w:rPr>
          <w:rFonts w:cstheme="minorHAnsi"/>
          <w:color w:val="212121"/>
          <w:shd w:val="clear" w:color="auto" w:fill="FFFFFF"/>
        </w:rPr>
        <w:t xml:space="preserve"> in causing IMI </w:t>
      </w:r>
      <w:r w:rsidR="00A14B7E">
        <w:rPr>
          <w:rFonts w:cstheme="minorHAnsi"/>
          <w:color w:val="212121"/>
          <w:shd w:val="clear" w:color="auto" w:fill="FFFFFF"/>
        </w:rPr>
        <w:t>in</w:t>
      </w:r>
      <w:r w:rsidR="003D4D02">
        <w:rPr>
          <w:rFonts w:cstheme="minorHAnsi"/>
          <w:color w:val="212121"/>
          <w:shd w:val="clear" w:color="auto" w:fill="FFFFFF"/>
        </w:rPr>
        <w:t xml:space="preserve"> a particular herd (see below). </w:t>
      </w:r>
      <w:r w:rsidR="009F4EFF">
        <w:rPr>
          <w:rFonts w:cstheme="minorHAnsi"/>
          <w:color w:val="212121"/>
          <w:shd w:val="clear" w:color="auto" w:fill="FFFFFF"/>
        </w:rPr>
        <w:t>It</w:t>
      </w:r>
      <w:r w:rsidR="00DA0B68">
        <w:rPr>
          <w:rFonts w:cstheme="minorHAnsi"/>
          <w:color w:val="212121"/>
          <w:shd w:val="clear" w:color="auto" w:fill="FFFFFF"/>
        </w:rPr>
        <w:t xml:space="preserve"> is </w:t>
      </w:r>
      <w:r w:rsidR="009F4EFF">
        <w:rPr>
          <w:rFonts w:cstheme="minorHAnsi"/>
          <w:color w:val="212121"/>
          <w:shd w:val="clear" w:color="auto" w:fill="FFFFFF"/>
        </w:rPr>
        <w:t xml:space="preserve">therefore </w:t>
      </w:r>
      <w:r w:rsidR="00DA0B68">
        <w:rPr>
          <w:rFonts w:cstheme="minorHAnsi"/>
          <w:color w:val="212121"/>
          <w:shd w:val="clear" w:color="auto" w:fill="FFFFFF"/>
        </w:rPr>
        <w:t>difficult to attribute differences in AMR prevalence</w:t>
      </w:r>
      <w:r w:rsidR="00B42DF9">
        <w:rPr>
          <w:rFonts w:cstheme="minorHAnsi"/>
          <w:color w:val="212121"/>
          <w:shd w:val="clear" w:color="auto" w:fill="FFFFFF"/>
        </w:rPr>
        <w:t xml:space="preserve"> of NASM</w:t>
      </w:r>
      <w:r w:rsidR="00DA0B68">
        <w:rPr>
          <w:rFonts w:cstheme="minorHAnsi"/>
          <w:color w:val="212121"/>
          <w:shd w:val="clear" w:color="auto" w:fill="FFFFFF"/>
        </w:rPr>
        <w:t xml:space="preserve"> without accounting for </w:t>
      </w:r>
      <w:r w:rsidR="00BA4A98">
        <w:rPr>
          <w:rFonts w:cstheme="minorHAnsi"/>
          <w:color w:val="212121"/>
          <w:shd w:val="clear" w:color="auto" w:fill="FFFFFF"/>
        </w:rPr>
        <w:t>this species-level effect.</w:t>
      </w:r>
      <w:r w:rsidR="003B15E0">
        <w:rPr>
          <w:rFonts w:cstheme="minorHAnsi"/>
          <w:color w:val="212121"/>
          <w:shd w:val="clear" w:color="auto" w:fill="FFFFFF"/>
        </w:rPr>
        <w:t xml:space="preserve"> </w:t>
      </w:r>
      <w:r w:rsidR="00FB2779">
        <w:rPr>
          <w:rFonts w:cstheme="minorHAnsi"/>
          <w:color w:val="212121"/>
          <w:shd w:val="clear" w:color="auto" w:fill="FFFFFF"/>
        </w:rPr>
        <w:t xml:space="preserve">Table </w:t>
      </w:r>
      <w:r w:rsidR="003744BD">
        <w:rPr>
          <w:rFonts w:cstheme="minorHAnsi"/>
          <w:color w:val="212121"/>
          <w:shd w:val="clear" w:color="auto" w:fill="FFFFFF"/>
        </w:rPr>
        <w:t>2</w:t>
      </w:r>
      <w:r w:rsidR="00FB2779">
        <w:rPr>
          <w:rFonts w:cstheme="minorHAnsi"/>
          <w:color w:val="212121"/>
          <w:shd w:val="clear" w:color="auto" w:fill="FFFFFF"/>
        </w:rPr>
        <w:t xml:space="preserve"> summarizes work describing the </w:t>
      </w:r>
      <w:r w:rsidR="00FB2779" w:rsidRPr="00FD7E05">
        <w:rPr>
          <w:rFonts w:cstheme="minorHAnsi"/>
          <w:color w:val="212121"/>
          <w:shd w:val="clear" w:color="auto" w:fill="FFFFFF"/>
        </w:rPr>
        <w:t xml:space="preserve">species-specific antimicrobial susceptibility of staphylococci isolates from bovine </w:t>
      </w:r>
      <w:r w:rsidR="00FB2779">
        <w:rPr>
          <w:rFonts w:cstheme="minorHAnsi"/>
          <w:color w:val="212121"/>
          <w:shd w:val="clear" w:color="auto" w:fill="FFFFFF"/>
        </w:rPr>
        <w:t>IMI</w:t>
      </w:r>
      <w:r w:rsidR="00FB2779" w:rsidRPr="00FD7E05">
        <w:rPr>
          <w:rFonts w:cstheme="minorHAnsi"/>
          <w:color w:val="212121"/>
          <w:shd w:val="clear" w:color="auto" w:fill="FFFFFF"/>
        </w:rPr>
        <w:t xml:space="preserve">. </w:t>
      </w:r>
      <w:r w:rsidR="00FB2779">
        <w:rPr>
          <w:rFonts w:cstheme="minorHAnsi"/>
          <w:color w:val="212121"/>
          <w:shd w:val="clear" w:color="auto" w:fill="FFFFFF"/>
        </w:rPr>
        <w:t>The 10 o</w:t>
      </w:r>
      <w:r w:rsidR="00FB2779" w:rsidRPr="00FD7E05">
        <w:rPr>
          <w:rFonts w:cstheme="minorHAnsi"/>
          <w:color w:val="212121"/>
          <w:shd w:val="clear" w:color="auto" w:fill="FFFFFF"/>
        </w:rPr>
        <w:t xml:space="preserve">bservational studies included describe phenotypic resistance profiles and </w:t>
      </w:r>
      <w:r w:rsidR="00FB2779">
        <w:rPr>
          <w:rFonts w:cstheme="minorHAnsi"/>
          <w:color w:val="212121"/>
          <w:shd w:val="clear" w:color="auto" w:fill="FFFFFF"/>
        </w:rPr>
        <w:t xml:space="preserve">are limited to work where </w:t>
      </w:r>
      <w:r w:rsidR="00FB2779" w:rsidRPr="00FD7E05">
        <w:rPr>
          <w:rFonts w:cstheme="minorHAnsi"/>
          <w:color w:val="212121"/>
          <w:shd w:val="clear" w:color="auto" w:fill="FFFFFF"/>
        </w:rPr>
        <w:t xml:space="preserve">isolates were </w:t>
      </w:r>
      <w:r w:rsidR="003320C1">
        <w:rPr>
          <w:rFonts w:cstheme="minorHAnsi"/>
          <w:color w:val="212121"/>
          <w:shd w:val="clear" w:color="auto" w:fill="FFFFFF"/>
        </w:rPr>
        <w:t xml:space="preserve">identified to species </w:t>
      </w:r>
      <w:r w:rsidR="00CB4B3A">
        <w:rPr>
          <w:rFonts w:cstheme="minorHAnsi"/>
          <w:color w:val="212121"/>
          <w:shd w:val="clear" w:color="auto" w:fill="FFFFFF"/>
        </w:rPr>
        <w:t xml:space="preserve">level </w:t>
      </w:r>
      <w:r w:rsidR="00FB2779" w:rsidRPr="00FD7E05">
        <w:rPr>
          <w:rFonts w:cstheme="minorHAnsi"/>
          <w:color w:val="212121"/>
          <w:shd w:val="clear" w:color="auto" w:fill="FFFFFF"/>
        </w:rPr>
        <w:t xml:space="preserve">using genotypic techniques or MALDI-TOF. </w:t>
      </w:r>
    </w:p>
    <w:p w14:paraId="5B53C38D" w14:textId="5B9D0298" w:rsidR="00FB2779" w:rsidRPr="00C331E6" w:rsidRDefault="007B0519" w:rsidP="007B0519">
      <w:pPr>
        <w:pStyle w:val="ListParagraph"/>
        <w:ind w:left="0" w:firstLine="360"/>
        <w:rPr>
          <w:rFonts w:cstheme="minorHAnsi"/>
          <w:color w:val="212121"/>
          <w:shd w:val="clear" w:color="auto" w:fill="FFFFFF"/>
        </w:rPr>
      </w:pPr>
      <w:r>
        <w:rPr>
          <w:rFonts w:cstheme="minorHAnsi"/>
          <w:color w:val="212121"/>
          <w:shd w:val="clear" w:color="auto" w:fill="FFFFFF"/>
        </w:rPr>
        <w:t xml:space="preserve">When </w:t>
      </w:r>
      <w:r w:rsidR="00855BE2">
        <w:rPr>
          <w:rFonts w:cstheme="minorHAnsi"/>
          <w:color w:val="212121"/>
          <w:shd w:val="clear" w:color="auto" w:fill="FFFFFF"/>
        </w:rPr>
        <w:t xml:space="preserve">considered </w:t>
      </w:r>
      <w:r>
        <w:rPr>
          <w:rFonts w:cstheme="minorHAnsi"/>
          <w:color w:val="212121"/>
          <w:shd w:val="clear" w:color="auto" w:fill="FFFFFF"/>
        </w:rPr>
        <w:t xml:space="preserve">as a </w:t>
      </w:r>
      <w:r w:rsidR="00855BE2">
        <w:rPr>
          <w:rFonts w:cstheme="minorHAnsi"/>
          <w:color w:val="212121"/>
          <w:shd w:val="clear" w:color="auto" w:fill="FFFFFF"/>
        </w:rPr>
        <w:t>group</w:t>
      </w:r>
      <w:r w:rsidR="00FB2779">
        <w:rPr>
          <w:rFonts w:cstheme="minorHAnsi"/>
          <w:color w:val="212121"/>
          <w:shd w:val="clear" w:color="auto" w:fill="FFFFFF"/>
        </w:rPr>
        <w:t xml:space="preserve">, resistance to β-lactam antibiotics is the predominant type of AMR present in </w:t>
      </w:r>
      <w:r w:rsidR="002427A8">
        <w:rPr>
          <w:rFonts w:cstheme="minorHAnsi"/>
          <w:color w:val="212121"/>
          <w:shd w:val="clear" w:color="auto" w:fill="FFFFFF"/>
        </w:rPr>
        <w:t>staphylococci</w:t>
      </w:r>
      <w:r w:rsidR="00FB2779">
        <w:rPr>
          <w:rFonts w:cstheme="minorHAnsi"/>
          <w:color w:val="212121"/>
          <w:shd w:val="clear" w:color="auto" w:fill="FFFFFF"/>
        </w:rPr>
        <w:t xml:space="preserve">. The reported proportion of NASM isolates with β-lactamase resistance can be fairly high, with 51.6% phenotypically resistant to penicillin in Argentina </w:t>
      </w:r>
      <w:r w:rsidR="00FB2779">
        <w:rPr>
          <w:rFonts w:cstheme="minorHAnsi"/>
          <w:color w:val="212121"/>
          <w:shd w:val="clear" w:color="auto" w:fill="FFFFFF"/>
        </w:rPr>
        <w:fldChar w:fldCharType="begin">
          <w:fldData xml:space="preserve">PEVuZE5vdGU+PENpdGU+PEF1dGhvcj5SYXNwYW50aTwvQXV0aG9yPjxZZWFyPjIwMTY8L1llYXI+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</w:fldData>
        </w:fldChar>
      </w:r>
      <w:r w:rsidR="00FB2779">
        <w:rPr>
          <w:rFonts w:cstheme="minorHAnsi"/>
          <w:color w:val="212121"/>
          <w:shd w:val="clear" w:color="auto" w:fill="FFFFFF"/>
        </w:rPr>
        <w:instrText xml:space="preserve"> ADDIN EN.CITE </w:instrText>
      </w:r>
      <w:r w:rsidR="00FB2779">
        <w:rPr>
          <w:rFonts w:cstheme="minorHAnsi"/>
          <w:color w:val="212121"/>
          <w:shd w:val="clear" w:color="auto" w:fill="FFFFFF"/>
        </w:rPr>
        <w:fldChar w:fldCharType="begin">
          <w:fldData xml:space="preserve">PEVuZE5vdGU+PENpdGU+PEF1dGhvcj5SYXNwYW50aTwvQXV0aG9yPjxZZWFyPjIwMTY8L1llYXI+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</w:fldData>
        </w:fldChar>
      </w:r>
      <w:r w:rsidR="00FB2779">
        <w:rPr>
          <w:rFonts w:cstheme="minorHAnsi"/>
          <w:color w:val="212121"/>
          <w:shd w:val="clear" w:color="auto" w:fill="FFFFFF"/>
        </w:rPr>
        <w:instrText xml:space="preserve"> ADDIN EN.CITE.DATA </w:instrText>
      </w:r>
      <w:r w:rsidR="00FB2779">
        <w:rPr>
          <w:rFonts w:cstheme="minorHAnsi"/>
          <w:color w:val="212121"/>
          <w:shd w:val="clear" w:color="auto" w:fill="FFFFFF"/>
        </w:rPr>
      </w:r>
      <w:r w:rsidR="00FB2779">
        <w:rPr>
          <w:rFonts w:cstheme="minorHAnsi"/>
          <w:color w:val="212121"/>
          <w:shd w:val="clear" w:color="auto" w:fill="FFFFFF"/>
        </w:rPr>
        <w:fldChar w:fldCharType="end"/>
      </w:r>
      <w:r w:rsidR="00FB2779">
        <w:rPr>
          <w:rFonts w:cstheme="minorHAnsi"/>
          <w:color w:val="212121"/>
          <w:shd w:val="clear" w:color="auto" w:fill="FFFFFF"/>
        </w:rPr>
      </w:r>
      <w:r w:rsidR="00FB2779">
        <w:rPr>
          <w:rFonts w:cstheme="minorHAnsi"/>
          <w:color w:val="212121"/>
          <w:shd w:val="clear" w:color="auto" w:fill="FFFFFF"/>
        </w:rPr>
        <w:fldChar w:fldCharType="separate"/>
      </w:r>
      <w:r w:rsidR="00FB2779">
        <w:rPr>
          <w:rFonts w:cstheme="minorHAnsi"/>
          <w:noProof/>
          <w:color w:val="212121"/>
          <w:shd w:val="clear" w:color="auto" w:fill="FFFFFF"/>
        </w:rPr>
        <w:t>(Raspanti et al., 2016)</w:t>
      </w:r>
      <w:r w:rsidR="00FB2779">
        <w:rPr>
          <w:rFonts w:cstheme="minorHAnsi"/>
          <w:color w:val="212121"/>
          <w:shd w:val="clear" w:color="auto" w:fill="FFFFFF"/>
        </w:rPr>
        <w:fldChar w:fldCharType="end"/>
      </w:r>
      <w:r w:rsidR="00FB2779">
        <w:rPr>
          <w:rFonts w:cstheme="minorHAnsi"/>
          <w:color w:val="212121"/>
          <w:shd w:val="clear" w:color="auto" w:fill="FFFFFF"/>
        </w:rPr>
        <w:t xml:space="preserve">, 63% phenotypically resistant to penicillin in South Africa </w:t>
      </w:r>
      <w:r w:rsidR="00FB2779">
        <w:rPr>
          <w:rFonts w:cstheme="minorHAnsi"/>
          <w:color w:val="212121"/>
          <w:shd w:val="clear" w:color="auto" w:fill="FFFFFF"/>
        </w:rPr>
        <w:fldChar w:fldCharType="begin">
          <w:fldData xml:space="preserve">PEVuZE5vdGU+PENpdGU+PEF1dGhvcj5QaG9waGk8L0F1dGhvcj48WWVhcj4yMDE5PC9ZZWFyPjxS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</w:fldData>
        </w:fldChar>
      </w:r>
      <w:r w:rsidR="00FB2779">
        <w:rPr>
          <w:rFonts w:cstheme="minorHAnsi"/>
          <w:color w:val="212121"/>
          <w:shd w:val="clear" w:color="auto" w:fill="FFFFFF"/>
        </w:rPr>
        <w:instrText xml:space="preserve"> ADDIN EN.CITE </w:instrText>
      </w:r>
      <w:r w:rsidR="00FB2779">
        <w:rPr>
          <w:rFonts w:cstheme="minorHAnsi"/>
          <w:color w:val="212121"/>
          <w:shd w:val="clear" w:color="auto" w:fill="FFFFFF"/>
        </w:rPr>
        <w:fldChar w:fldCharType="begin">
          <w:fldData xml:space="preserve">PEVuZE5vdGU+PENpdGU+PEF1dGhvcj5QaG9waGk8L0F1dGhvcj48WWVhcj4yMDE5PC9ZZWFyPjxS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</w:fldData>
        </w:fldChar>
      </w:r>
      <w:r w:rsidR="00FB2779">
        <w:rPr>
          <w:rFonts w:cstheme="minorHAnsi"/>
          <w:color w:val="212121"/>
          <w:shd w:val="clear" w:color="auto" w:fill="FFFFFF"/>
        </w:rPr>
        <w:instrText xml:space="preserve"> ADDIN EN.CITE.DATA </w:instrText>
      </w:r>
      <w:r w:rsidR="00FB2779">
        <w:rPr>
          <w:rFonts w:cstheme="minorHAnsi"/>
          <w:color w:val="212121"/>
          <w:shd w:val="clear" w:color="auto" w:fill="FFFFFF"/>
        </w:rPr>
      </w:r>
      <w:r w:rsidR="00FB2779">
        <w:rPr>
          <w:rFonts w:cstheme="minorHAnsi"/>
          <w:color w:val="212121"/>
          <w:shd w:val="clear" w:color="auto" w:fill="FFFFFF"/>
        </w:rPr>
        <w:fldChar w:fldCharType="end"/>
      </w:r>
      <w:r w:rsidR="00FB2779">
        <w:rPr>
          <w:rFonts w:cstheme="minorHAnsi"/>
          <w:color w:val="212121"/>
          <w:shd w:val="clear" w:color="auto" w:fill="FFFFFF"/>
        </w:rPr>
      </w:r>
      <w:r w:rsidR="00FB2779">
        <w:rPr>
          <w:rFonts w:cstheme="minorHAnsi"/>
          <w:color w:val="212121"/>
          <w:shd w:val="clear" w:color="auto" w:fill="FFFFFF"/>
        </w:rPr>
        <w:fldChar w:fldCharType="separate"/>
      </w:r>
      <w:r w:rsidR="00FB2779">
        <w:rPr>
          <w:rFonts w:cstheme="minorHAnsi"/>
          <w:noProof/>
          <w:color w:val="212121"/>
          <w:shd w:val="clear" w:color="auto" w:fill="FFFFFF"/>
        </w:rPr>
        <w:t>(Phophi et al., 2019)</w:t>
      </w:r>
      <w:r w:rsidR="00FB2779">
        <w:rPr>
          <w:rFonts w:cstheme="minorHAnsi"/>
          <w:color w:val="212121"/>
          <w:shd w:val="clear" w:color="auto" w:fill="FFFFFF"/>
        </w:rPr>
        <w:fldChar w:fldCharType="end"/>
      </w:r>
      <w:r w:rsidR="00FB2779">
        <w:rPr>
          <w:rFonts w:cstheme="minorHAnsi"/>
          <w:color w:val="212121"/>
          <w:shd w:val="clear" w:color="auto" w:fill="FFFFFF"/>
        </w:rPr>
        <w:t xml:space="preserve">, and 80% of CNS isolates positive for the </w:t>
      </w:r>
      <w:r w:rsidR="00FB2779">
        <w:rPr>
          <w:rFonts w:cstheme="minorHAnsi"/>
          <w:i/>
          <w:iCs/>
          <w:color w:val="212121"/>
          <w:shd w:val="clear" w:color="auto" w:fill="FFFFFF"/>
        </w:rPr>
        <w:t xml:space="preserve">blaZ </w:t>
      </w:r>
      <w:r w:rsidR="00FB2779">
        <w:rPr>
          <w:rFonts w:cstheme="minorHAnsi"/>
          <w:color w:val="212121"/>
          <w:shd w:val="clear" w:color="auto" w:fill="FFFFFF"/>
        </w:rPr>
        <w:t xml:space="preserve">gene (encoding the </w:t>
      </w:r>
      <w:r w:rsidR="00FB2779" w:rsidRPr="0011566C">
        <w:rPr>
          <w:rFonts w:cstheme="minorHAnsi"/>
          <w:color w:val="212121"/>
          <w:shd w:val="clear" w:color="auto" w:fill="FFFFFF"/>
        </w:rPr>
        <w:t>production of a β-lactamase enzyme</w:t>
      </w:r>
      <w:r w:rsidR="00FB2779">
        <w:rPr>
          <w:rFonts w:cstheme="minorHAnsi"/>
          <w:color w:val="212121"/>
          <w:shd w:val="clear" w:color="auto" w:fill="FFFFFF"/>
        </w:rPr>
        <w:t xml:space="preserve">) in a study from the Netherlands </w:t>
      </w:r>
      <w:r w:rsidR="00FB2779">
        <w:rPr>
          <w:rFonts w:cstheme="minorHAnsi"/>
          <w:color w:val="212121"/>
          <w:shd w:val="clear" w:color="auto" w:fill="FFFFFF"/>
        </w:rPr>
        <w:fldChar w:fldCharType="begin"/>
      </w:r>
      <w:r w:rsidR="00FB2779">
        <w:rPr>
          <w:rFonts w:cstheme="minorHAnsi"/>
          <w:color w:val="212121"/>
          <w:shd w:val="clear" w:color="auto" w:fill="FFFFFF"/>
        </w:rP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FB2779">
        <w:rPr>
          <w:rFonts w:cstheme="minorHAnsi"/>
          <w:color w:val="212121"/>
          <w:shd w:val="clear" w:color="auto" w:fill="FFFFFF"/>
        </w:rPr>
        <w:fldChar w:fldCharType="separate"/>
      </w:r>
      <w:r w:rsidR="00FB2779">
        <w:rPr>
          <w:rFonts w:cstheme="minorHAnsi"/>
          <w:noProof/>
          <w:color w:val="212121"/>
          <w:shd w:val="clear" w:color="auto" w:fill="FFFFFF"/>
        </w:rPr>
        <w:t>(Sampimon, 2009)</w:t>
      </w:r>
      <w:r w:rsidR="00FB2779">
        <w:rPr>
          <w:rFonts w:cstheme="minorHAnsi"/>
          <w:color w:val="212121"/>
          <w:shd w:val="clear" w:color="auto" w:fill="FFFFFF"/>
        </w:rPr>
        <w:fldChar w:fldCharType="end"/>
      </w:r>
      <w:r w:rsidR="00FB2779">
        <w:rPr>
          <w:rFonts w:cstheme="minorHAnsi"/>
          <w:color w:val="212121"/>
          <w:shd w:val="clear" w:color="auto" w:fill="FFFFFF"/>
        </w:rPr>
        <w:t xml:space="preserve">. Proportion of phenotypically penicillin-resistant NASM seems to vary geographically, with Nordic countries reporting 34% </w:t>
      </w:r>
      <w:r w:rsidR="00FB2779">
        <w:rPr>
          <w:rFonts w:cstheme="minorHAnsi"/>
          <w:color w:val="212121"/>
          <w:shd w:val="clear" w:color="auto" w:fill="FFFFFF"/>
        </w:rPr>
        <w:fldChar w:fldCharType="begin"/>
      </w:r>
      <w:r w:rsidR="00FB2779">
        <w:rPr>
          <w:rFonts w:cstheme="minorHAnsi"/>
          <w:color w:val="212121"/>
          <w:shd w:val="clear" w:color="auto" w:fill="FFFFFF"/>
        </w:rPr>
        <w:instrText xml:space="preserve"> ADDIN EN.CITE &lt;EndNote&gt;&lt;Cite&gt;&lt;Author&gt;Nyman&lt;/Author&gt;&lt;Year&gt;2018&lt;/Year&gt;&lt;RecNum&gt;716&lt;/RecNum&gt;&lt;DisplayText&gt;(Nyman et al., 2018)&lt;/DisplayText&gt;&lt;record&gt;&lt;rec-number&gt;716&lt;/rec-number&gt;&lt;foreign-keys&gt;&lt;key app="EN" db-id="pss5de0wasp2t9es5tu5evzpa2svsdrveax9" timestamp="1712869517"&gt;716&lt;/key&gt;&lt;/foreign-keys&gt;&lt;ref-type name="Journal Article"&gt;17&lt;/ref-type&gt;&lt;contributors&gt;&lt;authors&gt;&lt;author&gt;Nyman, A. K.&lt;/author&gt;&lt;author&gt;Fasth, C.&lt;/author&gt;&lt;author&gt;Waller, K. Persson&lt;/author&gt;&lt;/authors&gt;&lt;/contributors&gt;&lt;titles&gt;&lt;title&gt;Intramammary infections with different non-aureus staphylococci in dairy cows&lt;/title&gt;&lt;secondary-title&gt;Journal of Dairy Science&lt;/secondary-title&gt;&lt;/titles&gt;&lt;periodical&gt;&lt;full-title&gt;Journal of Dairy Science&lt;/full-title&gt;&lt;abbr-1&gt;J. Dairy Sci.&lt;/abbr-1&gt;&lt;/periodical&gt;&lt;pages&gt;1403-1418&lt;/pages&gt;&lt;volume&gt;101&lt;/volume&gt;&lt;number&gt;2&lt;/number&gt;&lt;dates&gt;&lt;year&gt;2018&lt;/year&gt;&lt;/dates&gt;&lt;publisher&gt;American Dairy Science Association&lt;/publisher&gt;&lt;isbn&gt;0022-0302&lt;/isbn&gt;&lt;urls&gt;&lt;related-urls&gt;&lt;url&gt;https://dx.doi.org/10.3168/jds.2017-13467&lt;/url&gt;&lt;/related-urls&gt;&lt;/urls&gt;&lt;electronic-resource-num&gt;10.3168/jds.2017-13467&lt;/electronic-resource-num&gt;&lt;/record&gt;&lt;/Cite&gt;&lt;/EndNote&gt;</w:instrText>
      </w:r>
      <w:r w:rsidR="00FB2779">
        <w:rPr>
          <w:rFonts w:cstheme="minorHAnsi"/>
          <w:color w:val="212121"/>
          <w:shd w:val="clear" w:color="auto" w:fill="FFFFFF"/>
        </w:rPr>
        <w:fldChar w:fldCharType="separate"/>
      </w:r>
      <w:r w:rsidR="00FB2779">
        <w:rPr>
          <w:rFonts w:cstheme="minorHAnsi"/>
          <w:noProof/>
          <w:color w:val="212121"/>
          <w:shd w:val="clear" w:color="auto" w:fill="FFFFFF"/>
        </w:rPr>
        <w:t>(Nyman et al., 2018)</w:t>
      </w:r>
      <w:r w:rsidR="00FB2779">
        <w:rPr>
          <w:rFonts w:cstheme="minorHAnsi"/>
          <w:color w:val="212121"/>
          <w:shd w:val="clear" w:color="auto" w:fill="FFFFFF"/>
        </w:rPr>
        <w:fldChar w:fldCharType="end"/>
      </w:r>
      <w:r w:rsidR="00FB2779">
        <w:rPr>
          <w:rFonts w:cstheme="minorHAnsi"/>
          <w:color w:val="212121"/>
          <w:shd w:val="clear" w:color="auto" w:fill="FFFFFF"/>
        </w:rPr>
        <w:t xml:space="preserve">, 23% </w:t>
      </w:r>
      <w:r w:rsidR="00FB2779">
        <w:rPr>
          <w:rFonts w:cstheme="minorHAnsi"/>
          <w:color w:val="212121"/>
          <w:shd w:val="clear" w:color="auto" w:fill="FFFFFF"/>
        </w:rPr>
        <w:fldChar w:fldCharType="begin"/>
      </w:r>
      <w:r w:rsidR="00FB2779">
        <w:rPr>
          <w:rFonts w:cstheme="minorHAnsi"/>
          <w:color w:val="212121"/>
          <w:shd w:val="clear" w:color="auto" w:fill="FFFFFF"/>
        </w:rPr>
        <w:instrText xml:space="preserve"> ADDIN EN.CITE &lt;EndNote&gt;&lt;Cite&gt;&lt;Author&gt;Fergestad&lt;/Author&gt;&lt;Year&gt;2021&lt;/Year&gt;&lt;RecNum&gt;810&lt;/RecNum&gt;&lt;DisplayText&gt;(Fergestad et al., 2021)&lt;/DisplayText&gt;&lt;record&gt;&lt;rec-number&gt;810&lt;/rec-number&gt;&lt;foreign-keys&gt;&lt;key app="EN" db-id="pss5de0wasp2t9es5tu5evzpa2svsdrveax9" timestamp="1720797153"&gt;810&lt;/key&gt;&lt;/foreign-keys&gt;&lt;ref-type name="Journal Article"&gt;17&lt;/ref-type&gt;&lt;contributors&gt;&lt;authors&gt;&lt;author&gt;Fergestad, M. E.&lt;/author&gt;&lt;author&gt;De Visscher, A.&lt;/author&gt;&lt;author&gt;L&amp;apos;Abee-Lund, T.&lt;/author&gt;&lt;author&gt;Tchamba, C. Ngassam&lt;/author&gt;&lt;author&gt;Mainil, J. G.&lt;/author&gt;&lt;author&gt;Thiry, D.&lt;/author&gt;&lt;author&gt;De Vliegher, S.&lt;/author&gt;&lt;author&gt;Wasteson, Y.&lt;/author&gt;&lt;/authors&gt;&lt;/contributors&gt;&lt;titles&gt;&lt;title&gt;Antimicrobial resistance and virulence characteristics in 3 collections of staphylococci from bovine milk samples&lt;/title&gt;&lt;secondary-title&gt;Journal of Dairy Science&lt;/secondary-title&gt;&lt;/titles&gt;&lt;periodical&gt;&lt;full-title&gt;Journal of Dairy Science&lt;/full-title&gt;&lt;abbr-1&gt;J. Dairy Sci.&lt;/abbr-1&gt;&lt;/periodical&gt;&lt;pages&gt;10250-10267&lt;/pages&gt;&lt;volume&gt;104&lt;/volume&gt;&lt;number&gt;9&lt;/number&gt;&lt;dates&gt;&lt;year&gt;2021&lt;/year&gt;&lt;/dates&gt;&lt;publisher&gt;American Dairy Science Association&lt;/publisher&gt;&lt;isbn&gt;0022-0302&lt;/isbn&gt;&lt;urls&gt;&lt;related-urls&gt;&lt;url&gt;https://dx.doi.org/10.3168/jds.2020-19988&lt;/url&gt;&lt;/related-urls&gt;&lt;/urls&gt;&lt;electronic-resource-num&gt;10.3168/jds.2020-19988&lt;/electronic-resource-num&gt;&lt;/record&gt;&lt;/Cite&gt;&lt;/EndNote&gt;</w:instrText>
      </w:r>
      <w:r w:rsidR="00FB2779">
        <w:rPr>
          <w:rFonts w:cstheme="minorHAnsi"/>
          <w:color w:val="212121"/>
          <w:shd w:val="clear" w:color="auto" w:fill="FFFFFF"/>
        </w:rPr>
        <w:fldChar w:fldCharType="separate"/>
      </w:r>
      <w:r w:rsidR="00FB2779">
        <w:rPr>
          <w:rFonts w:cstheme="minorHAnsi"/>
          <w:noProof/>
          <w:color w:val="212121"/>
          <w:shd w:val="clear" w:color="auto" w:fill="FFFFFF"/>
        </w:rPr>
        <w:t>(Fergestad et al., 2021)</w:t>
      </w:r>
      <w:r w:rsidR="00FB2779">
        <w:rPr>
          <w:rFonts w:cstheme="minorHAnsi"/>
          <w:color w:val="212121"/>
          <w:shd w:val="clear" w:color="auto" w:fill="FFFFFF"/>
        </w:rPr>
        <w:fldChar w:fldCharType="end"/>
      </w:r>
      <w:r w:rsidR="00FB2779">
        <w:rPr>
          <w:rFonts w:cstheme="minorHAnsi"/>
          <w:color w:val="212121"/>
          <w:shd w:val="clear" w:color="auto" w:fill="FFFFFF"/>
        </w:rPr>
        <w:t xml:space="preserve">, and 29% </w:t>
      </w:r>
      <w:r w:rsidR="00FB2779">
        <w:rPr>
          <w:rFonts w:cstheme="minorHAnsi"/>
          <w:color w:val="212121"/>
          <w:shd w:val="clear" w:color="auto" w:fill="FFFFFF"/>
        </w:rPr>
        <w:fldChar w:fldCharType="begin"/>
      </w:r>
      <w:r w:rsidR="00FB2779">
        <w:rPr>
          <w:rFonts w:cstheme="minorHAnsi"/>
          <w:color w:val="212121"/>
          <w:shd w:val="clear" w:color="auto" w:fill="FFFFFF"/>
        </w:rPr>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FB2779">
        <w:rPr>
          <w:rFonts w:cstheme="minorHAnsi"/>
          <w:color w:val="212121"/>
          <w:shd w:val="clear" w:color="auto" w:fill="FFFFFF"/>
        </w:rPr>
        <w:fldChar w:fldCharType="separate"/>
      </w:r>
      <w:r w:rsidR="00FB2779">
        <w:rPr>
          <w:rFonts w:cstheme="minorHAnsi"/>
          <w:noProof/>
          <w:color w:val="212121"/>
          <w:shd w:val="clear" w:color="auto" w:fill="FFFFFF"/>
        </w:rPr>
        <w:t>(Persson Waller et al., 2011)</w:t>
      </w:r>
      <w:r w:rsidR="00FB2779">
        <w:rPr>
          <w:rFonts w:cstheme="minorHAnsi"/>
          <w:color w:val="212121"/>
          <w:shd w:val="clear" w:color="auto" w:fill="FFFFFF"/>
        </w:rPr>
        <w:fldChar w:fldCharType="end"/>
      </w:r>
      <w:r w:rsidR="00FB2779">
        <w:rPr>
          <w:rFonts w:cstheme="minorHAnsi"/>
          <w:color w:val="212121"/>
          <w:shd w:val="clear" w:color="auto" w:fill="FFFFFF"/>
        </w:rPr>
        <w:t xml:space="preserve">, while a Korean study found 14% of NASM isolates were resistant to penicillin </w:t>
      </w:r>
      <w:r w:rsidR="00FB2779">
        <w:rPr>
          <w:rFonts w:cstheme="minorHAnsi"/>
          <w:color w:val="212121"/>
          <w:shd w:val="clear" w:color="auto" w:fill="FFFFFF"/>
        </w:rPr>
        <w:fldChar w:fldCharType="begin">
          <w:fldData xml:space="preserve">PEVuZE5vdGU+PENpdGU+PEF1dGhvcj5LaW08L0F1dGhvcj48WWVhcj4yMDE5PC9ZZWFyPjxSZWNO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</w:fldData>
        </w:fldChar>
      </w:r>
      <w:r w:rsidR="00FB2779">
        <w:rPr>
          <w:rFonts w:cstheme="minorHAnsi"/>
          <w:color w:val="212121"/>
          <w:shd w:val="clear" w:color="auto" w:fill="FFFFFF"/>
        </w:rPr>
        <w:instrText xml:space="preserve"> ADDIN EN.CITE </w:instrText>
      </w:r>
      <w:r w:rsidR="00FB2779">
        <w:rPr>
          <w:rFonts w:cstheme="minorHAnsi"/>
          <w:color w:val="212121"/>
          <w:shd w:val="clear" w:color="auto" w:fill="FFFFFF"/>
        </w:rPr>
        <w:fldChar w:fldCharType="begin">
          <w:fldData xml:space="preserve">PEVuZE5vdGU+PENpdGU+PEF1dGhvcj5LaW08L0F1dGhvcj48WWVhcj4yMDE5PC9ZZWFyPjxSZWNO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</w:fldData>
        </w:fldChar>
      </w:r>
      <w:r w:rsidR="00FB2779">
        <w:rPr>
          <w:rFonts w:cstheme="minorHAnsi"/>
          <w:color w:val="212121"/>
          <w:shd w:val="clear" w:color="auto" w:fill="FFFFFF"/>
        </w:rPr>
        <w:instrText xml:space="preserve"> ADDIN EN.CITE.DATA </w:instrText>
      </w:r>
      <w:r w:rsidR="00FB2779">
        <w:rPr>
          <w:rFonts w:cstheme="minorHAnsi"/>
          <w:color w:val="212121"/>
          <w:shd w:val="clear" w:color="auto" w:fill="FFFFFF"/>
        </w:rPr>
      </w:r>
      <w:r w:rsidR="00FB2779">
        <w:rPr>
          <w:rFonts w:cstheme="minorHAnsi"/>
          <w:color w:val="212121"/>
          <w:shd w:val="clear" w:color="auto" w:fill="FFFFFF"/>
        </w:rPr>
        <w:fldChar w:fldCharType="end"/>
      </w:r>
      <w:r w:rsidR="00FB2779">
        <w:rPr>
          <w:rFonts w:cstheme="minorHAnsi"/>
          <w:color w:val="212121"/>
          <w:shd w:val="clear" w:color="auto" w:fill="FFFFFF"/>
        </w:rPr>
      </w:r>
      <w:r w:rsidR="00FB2779">
        <w:rPr>
          <w:rFonts w:cstheme="minorHAnsi"/>
          <w:color w:val="212121"/>
          <w:shd w:val="clear" w:color="auto" w:fill="FFFFFF"/>
        </w:rPr>
        <w:fldChar w:fldCharType="separate"/>
      </w:r>
      <w:r w:rsidR="00FB2779">
        <w:rPr>
          <w:rFonts w:cstheme="minorHAnsi"/>
          <w:noProof/>
          <w:color w:val="212121"/>
          <w:shd w:val="clear" w:color="auto" w:fill="FFFFFF"/>
        </w:rPr>
        <w:t>(Kim et al., 2019)</w:t>
      </w:r>
      <w:r w:rsidR="00FB2779">
        <w:rPr>
          <w:rFonts w:cstheme="minorHAnsi"/>
          <w:color w:val="212121"/>
          <w:shd w:val="clear" w:color="auto" w:fill="FFFFFF"/>
        </w:rPr>
        <w:fldChar w:fldCharType="end"/>
      </w:r>
      <w:r w:rsidR="00FB2779">
        <w:rPr>
          <w:rFonts w:cstheme="minorHAnsi"/>
          <w:color w:val="212121"/>
          <w:shd w:val="clear" w:color="auto" w:fill="FFFFFF"/>
        </w:rPr>
        <w:t xml:space="preserve"> and </w:t>
      </w:r>
      <w:r w:rsidR="00FB2779">
        <w:rPr>
          <w:rFonts w:cstheme="minorHAnsi"/>
          <w:color w:val="212121"/>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sidR="00FB2779">
        <w:rPr>
          <w:rFonts w:cstheme="minorHAnsi"/>
          <w:color w:val="212121"/>
          <w:shd w:val="clear" w:color="auto" w:fill="FFFFFF"/>
        </w:rPr>
        <w:instrText xml:space="preserve"> ADDIN EN.CITE </w:instrText>
      </w:r>
      <w:r w:rsidR="00FB2779">
        <w:rPr>
          <w:rFonts w:cstheme="minorHAnsi"/>
          <w:color w:val="212121"/>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sidR="00FB2779">
        <w:rPr>
          <w:rFonts w:cstheme="minorHAnsi"/>
          <w:color w:val="212121"/>
          <w:shd w:val="clear" w:color="auto" w:fill="FFFFFF"/>
        </w:rPr>
        <w:instrText xml:space="preserve"> ADDIN EN.CITE.DATA </w:instrText>
      </w:r>
      <w:r w:rsidR="00FB2779">
        <w:rPr>
          <w:rFonts w:cstheme="minorHAnsi"/>
          <w:color w:val="212121"/>
          <w:shd w:val="clear" w:color="auto" w:fill="FFFFFF"/>
        </w:rPr>
      </w:r>
      <w:r w:rsidR="00FB2779">
        <w:rPr>
          <w:rFonts w:cstheme="minorHAnsi"/>
          <w:color w:val="212121"/>
          <w:shd w:val="clear" w:color="auto" w:fill="FFFFFF"/>
        </w:rPr>
        <w:fldChar w:fldCharType="end"/>
      </w:r>
      <w:r w:rsidR="00FB2779">
        <w:rPr>
          <w:rFonts w:cstheme="minorHAnsi"/>
          <w:color w:val="212121"/>
          <w:shd w:val="clear" w:color="auto" w:fill="FFFFFF"/>
        </w:rPr>
      </w:r>
      <w:r w:rsidR="00FB2779">
        <w:rPr>
          <w:rFonts w:cstheme="minorHAnsi"/>
          <w:color w:val="212121"/>
          <w:shd w:val="clear" w:color="auto" w:fill="FFFFFF"/>
        </w:rPr>
        <w:fldChar w:fldCharType="separate"/>
      </w:r>
      <w:r w:rsidR="00FB2779">
        <w:rPr>
          <w:rFonts w:cstheme="minorHAnsi"/>
          <w:noProof/>
          <w:color w:val="212121"/>
          <w:shd w:val="clear" w:color="auto" w:fill="FFFFFF"/>
        </w:rPr>
        <w:t>Nobrega et al. (2018)</w:t>
      </w:r>
      <w:r w:rsidR="00FB2779">
        <w:rPr>
          <w:rFonts w:cstheme="minorHAnsi"/>
          <w:color w:val="212121"/>
          <w:shd w:val="clear" w:color="auto" w:fill="FFFFFF"/>
        </w:rPr>
        <w:fldChar w:fldCharType="end"/>
      </w:r>
      <w:r w:rsidR="00FB2779">
        <w:rPr>
          <w:rFonts w:cstheme="minorHAnsi"/>
          <w:color w:val="212121"/>
          <w:shd w:val="clear" w:color="auto" w:fill="FFFFFF"/>
        </w:rPr>
        <w:t xml:space="preserve"> report a prevalence of 10% in Canada. β-lactam antibiotics</w:t>
      </w:r>
      <w:r w:rsidR="00FB2779" w:rsidRPr="00900C3D">
        <w:rPr>
          <w:rFonts w:cstheme="minorHAnsi"/>
          <w:color w:val="212121"/>
          <w:shd w:val="clear" w:color="auto" w:fill="FFFFFF"/>
        </w:rPr>
        <w:t xml:space="preserve"> are</w:t>
      </w:r>
      <w:r w:rsidR="00FB2779">
        <w:rPr>
          <w:rFonts w:cstheme="minorHAnsi"/>
          <w:color w:val="212121"/>
          <w:shd w:val="clear" w:color="auto" w:fill="FFFFFF"/>
        </w:rPr>
        <w:t xml:space="preserve"> among the few choices</w:t>
      </w:r>
      <w:r w:rsidR="00FB2779" w:rsidRPr="00900C3D">
        <w:rPr>
          <w:rFonts w:cstheme="minorHAnsi"/>
          <w:color w:val="212121"/>
          <w:shd w:val="clear" w:color="auto" w:fill="FFFFFF"/>
        </w:rPr>
        <w:t xml:space="preserve"> </w:t>
      </w:r>
      <w:r w:rsidR="00FB2779">
        <w:rPr>
          <w:rFonts w:cstheme="minorHAnsi"/>
          <w:color w:val="212121"/>
          <w:shd w:val="clear" w:color="auto" w:fill="FFFFFF"/>
        </w:rPr>
        <w:t>for</w:t>
      </w:r>
      <w:r w:rsidR="00FB2779" w:rsidRPr="00900C3D">
        <w:rPr>
          <w:rFonts w:cstheme="minorHAnsi"/>
          <w:color w:val="212121"/>
          <w:shd w:val="clear" w:color="auto" w:fill="FFFFFF"/>
        </w:rPr>
        <w:t xml:space="preserve"> treat</w:t>
      </w:r>
      <w:r w:rsidR="00FB2779">
        <w:rPr>
          <w:rFonts w:cstheme="minorHAnsi"/>
          <w:color w:val="212121"/>
          <w:shd w:val="clear" w:color="auto" w:fill="FFFFFF"/>
        </w:rPr>
        <w:t>ing</w:t>
      </w:r>
      <w:r w:rsidR="00FB2779" w:rsidRPr="00900C3D">
        <w:rPr>
          <w:rFonts w:cstheme="minorHAnsi"/>
          <w:color w:val="212121"/>
          <w:shd w:val="clear" w:color="auto" w:fill="FFFFFF"/>
        </w:rPr>
        <w:t xml:space="preserve"> mastitis in </w:t>
      </w:r>
      <w:r w:rsidR="00FB2779">
        <w:rPr>
          <w:rFonts w:cstheme="minorHAnsi"/>
          <w:color w:val="212121"/>
          <w:shd w:val="clear" w:color="auto" w:fill="FFFFFF"/>
        </w:rPr>
        <w:t xml:space="preserve">the </w:t>
      </w:r>
      <w:r w:rsidR="00FB2779" w:rsidRPr="00900C3D">
        <w:rPr>
          <w:rFonts w:cstheme="minorHAnsi"/>
          <w:color w:val="212121"/>
          <w:shd w:val="clear" w:color="auto" w:fill="FFFFFF"/>
        </w:rPr>
        <w:t>US</w:t>
      </w:r>
      <w:r w:rsidR="00FB2779">
        <w:rPr>
          <w:rFonts w:cstheme="minorHAnsi"/>
          <w:color w:val="212121"/>
          <w:shd w:val="clear" w:color="auto" w:fill="FFFFFF"/>
        </w:rPr>
        <w:t>, with first- and third-generation cephalosporins being the most commonly-used mastitis treatment</w:t>
      </w:r>
      <w:r w:rsidR="00D679F6">
        <w:rPr>
          <w:rFonts w:cstheme="minorHAnsi"/>
          <w:color w:val="212121"/>
          <w:shd w:val="clear" w:color="auto" w:fill="FFFFFF"/>
        </w:rPr>
        <w:t>s</w:t>
      </w:r>
      <w:r w:rsidR="00FB2779">
        <w:rPr>
          <w:rFonts w:cstheme="minorHAnsi"/>
          <w:color w:val="212121"/>
          <w:shd w:val="clear" w:color="auto" w:fill="FFFFFF"/>
        </w:rPr>
        <w:t xml:space="preserve"> </w:t>
      </w:r>
      <w:r w:rsidR="00FB2779" w:rsidRPr="00757406">
        <w:rPr>
          <w:rFonts w:cstheme="minorHAnsi"/>
          <w:color w:val="212121"/>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FB2779" w:rsidRPr="00757406">
        <w:rPr>
          <w:rFonts w:cstheme="minorHAnsi"/>
          <w:color w:val="212121"/>
          <w:shd w:val="clear" w:color="auto" w:fill="FFFFFF"/>
        </w:rPr>
        <w:instrText xml:space="preserve"> ADDIN EN.CITE </w:instrText>
      </w:r>
      <w:r w:rsidR="00FB2779" w:rsidRPr="00757406">
        <w:rPr>
          <w:rFonts w:cstheme="minorHAnsi"/>
          <w:color w:val="212121"/>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FB2779" w:rsidRPr="00757406">
        <w:rPr>
          <w:rFonts w:cstheme="minorHAnsi"/>
          <w:color w:val="212121"/>
          <w:shd w:val="clear" w:color="auto" w:fill="FFFFFF"/>
        </w:rPr>
        <w:instrText xml:space="preserve"> ADDIN EN.CITE.DATA </w:instrText>
      </w:r>
      <w:r w:rsidR="00FB2779" w:rsidRPr="00757406">
        <w:rPr>
          <w:rFonts w:cstheme="minorHAnsi"/>
          <w:color w:val="212121"/>
          <w:shd w:val="clear" w:color="auto" w:fill="FFFFFF"/>
        </w:rPr>
      </w:r>
      <w:r w:rsidR="00FB2779" w:rsidRPr="00757406">
        <w:rPr>
          <w:rFonts w:cstheme="minorHAnsi"/>
          <w:color w:val="212121"/>
          <w:shd w:val="clear" w:color="auto" w:fill="FFFFFF"/>
        </w:rPr>
        <w:fldChar w:fldCharType="end"/>
      </w:r>
      <w:r w:rsidR="00FB2779" w:rsidRPr="00757406">
        <w:rPr>
          <w:rFonts w:cstheme="minorHAnsi"/>
          <w:color w:val="212121"/>
          <w:shd w:val="clear" w:color="auto" w:fill="FFFFFF"/>
        </w:rPr>
      </w:r>
      <w:r w:rsidR="00FB2779" w:rsidRPr="00757406">
        <w:rPr>
          <w:rFonts w:cstheme="minorHAnsi"/>
          <w:color w:val="212121"/>
          <w:shd w:val="clear" w:color="auto" w:fill="FFFFFF"/>
        </w:rPr>
        <w:fldChar w:fldCharType="separate"/>
      </w:r>
      <w:r w:rsidR="00FB2779" w:rsidRPr="00757406">
        <w:rPr>
          <w:rFonts w:cstheme="minorHAnsi"/>
          <w:noProof/>
          <w:color w:val="212121"/>
          <w:shd w:val="clear" w:color="auto" w:fill="FFFFFF"/>
        </w:rPr>
        <w:t>(USDA, 2016; de Campos et al., 2021)</w:t>
      </w:r>
      <w:r w:rsidR="00FB2779" w:rsidRPr="00757406">
        <w:rPr>
          <w:rFonts w:cstheme="minorHAnsi"/>
          <w:color w:val="212121"/>
          <w:shd w:val="clear" w:color="auto" w:fill="FFFFFF"/>
        </w:rPr>
        <w:fldChar w:fldCharType="end"/>
      </w:r>
      <w:r w:rsidR="00FB2779" w:rsidRPr="00757406">
        <w:rPr>
          <w:rFonts w:cstheme="minorHAnsi"/>
          <w:color w:val="212121"/>
          <w:shd w:val="clear" w:color="auto" w:fill="FFFFFF"/>
        </w:rPr>
        <w:t xml:space="preserve">. Moderate resistance has been observed in NASM against tetracycline, another highly important antimicrobial frequently used in dairy herds, with </w:t>
      </w:r>
      <w:r w:rsidR="00FB2779" w:rsidRPr="00757406">
        <w:t xml:space="preserve">30.1%, 20.9%, and 10% of isolates </w:t>
      </w:r>
      <w:r w:rsidR="00FB2779">
        <w:t xml:space="preserve">reported to be </w:t>
      </w:r>
      <w:r w:rsidR="00FB2779" w:rsidRPr="00757406">
        <w:t>resistant in Argentina, India, and Canada, respectively (Raspanti et al., 2016; Mahato et al., 2017; Nobrega et al. 2018).</w:t>
      </w:r>
      <w:r w:rsidR="00FB2779">
        <w:rPr>
          <w:rFonts w:cstheme="minorHAnsi"/>
          <w:color w:val="212121"/>
          <w:shd w:val="clear" w:color="auto" w:fill="FFFFFF"/>
        </w:rPr>
        <w:t xml:space="preserve"> This marked geographic variation in resistance patterns may likely be due to differing selective pressure in dairy farm systems around the world. Which specific antimicrobials are most typically used to treat mastitis and in what amount, as well as the various regulation around their usage, varies from country to country. </w:t>
      </w:r>
    </w:p>
    <w:p w14:paraId="488CD6F3" w14:textId="42889CFA" w:rsidR="00AF1AF0" w:rsidRPr="004C7F51" w:rsidRDefault="00FB2779" w:rsidP="004C7F51">
      <w:pPr>
        <w:ind w:firstLine="360"/>
        <w:rPr>
          <w:rFonts w:cstheme="minorHAnsi"/>
          <w:color w:val="212121"/>
          <w:shd w:val="clear" w:color="auto" w:fill="FFFFFF"/>
        </w:rPr>
      </w:pPr>
      <w:r w:rsidRPr="00DC1675">
        <w:rPr>
          <w:rFonts w:cstheme="minorHAnsi"/>
          <w:color w:val="212121"/>
          <w:shd w:val="clear" w:color="auto" w:fill="FFFFFF"/>
        </w:rPr>
        <w:t xml:space="preserve">Studies comparing NASM </w:t>
      </w:r>
      <w:r w:rsidR="00CE16F2">
        <w:rPr>
          <w:rFonts w:cstheme="minorHAnsi"/>
          <w:color w:val="212121"/>
          <w:shd w:val="clear" w:color="auto" w:fill="FFFFFF"/>
        </w:rPr>
        <w:t>at the species level have</w:t>
      </w:r>
      <w:r w:rsidRPr="00DC1675">
        <w:rPr>
          <w:rFonts w:cstheme="minorHAnsi"/>
          <w:color w:val="212121"/>
          <w:shd w:val="clear" w:color="auto" w:fill="FFFFFF"/>
        </w:rPr>
        <w:t xml:space="preserve"> consistently show</w:t>
      </w:r>
      <w:r w:rsidR="00CE16F2">
        <w:rPr>
          <w:rFonts w:cstheme="minorHAnsi"/>
          <w:color w:val="212121"/>
          <w:shd w:val="clear" w:color="auto" w:fill="FFFFFF"/>
        </w:rPr>
        <w:t>n</w:t>
      </w:r>
      <w:r w:rsidRPr="00DC1675">
        <w:rPr>
          <w:rFonts w:cstheme="minorHAnsi"/>
          <w:color w:val="212121"/>
          <w:shd w:val="clear" w:color="auto" w:fill="FFFFFF"/>
        </w:rPr>
        <w:t xml:space="preserve"> that </w:t>
      </w:r>
      <w:r>
        <w:rPr>
          <w:rFonts w:cstheme="minorHAnsi"/>
          <w:color w:val="212121"/>
          <w:shd w:val="clear" w:color="auto" w:fill="FFFFFF"/>
        </w:rPr>
        <w:t>AMR</w:t>
      </w:r>
      <w:r w:rsidRPr="00DC1675">
        <w:rPr>
          <w:rFonts w:cstheme="minorHAnsi"/>
          <w:color w:val="212121"/>
          <w:shd w:val="clear" w:color="auto" w:fill="FFFFFF"/>
        </w:rPr>
        <w:t xml:space="preserve"> profile varies between species </w:t>
      </w:r>
      <w:r w:rsidRPr="00DC1675">
        <w:rPr>
          <w:rFonts w:cstheme="minorHAnsi"/>
          <w:color w:val="212121"/>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Pr="00DC1675">
        <w:rPr>
          <w:rFonts w:cstheme="minorHAnsi"/>
          <w:color w:val="212121"/>
          <w:shd w:val="clear" w:color="auto" w:fill="FFFFFF"/>
        </w:rPr>
        <w:instrText xml:space="preserve"> ADDIN EN.CITE </w:instrText>
      </w:r>
      <w:r w:rsidRPr="00DC1675">
        <w:rPr>
          <w:rFonts w:cstheme="minorHAnsi"/>
          <w:color w:val="212121"/>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Pr="00DC1675">
        <w:rPr>
          <w:rFonts w:cstheme="minorHAnsi"/>
          <w:color w:val="212121"/>
          <w:shd w:val="clear" w:color="auto" w:fill="FFFFFF"/>
        </w:rPr>
        <w:instrText xml:space="preserve"> ADDIN EN.CITE.DATA </w:instrText>
      </w:r>
      <w:r w:rsidRPr="00DC1675">
        <w:rPr>
          <w:rFonts w:cstheme="minorHAnsi"/>
          <w:color w:val="212121"/>
          <w:shd w:val="clear" w:color="auto" w:fill="FFFFFF"/>
        </w:rPr>
      </w:r>
      <w:r w:rsidRPr="00DC1675">
        <w:rPr>
          <w:rFonts w:cstheme="minorHAnsi"/>
          <w:color w:val="212121"/>
          <w:shd w:val="clear" w:color="auto" w:fill="FFFFFF"/>
        </w:rPr>
        <w:fldChar w:fldCharType="end"/>
      </w:r>
      <w:r w:rsidRPr="00DC1675">
        <w:rPr>
          <w:rFonts w:cstheme="minorHAnsi"/>
          <w:color w:val="212121"/>
          <w:shd w:val="clear" w:color="auto" w:fill="FFFFFF"/>
        </w:rPr>
      </w:r>
      <w:r w:rsidRPr="00DC1675">
        <w:rPr>
          <w:rFonts w:cstheme="minorHAnsi"/>
          <w:color w:val="212121"/>
          <w:shd w:val="clear" w:color="auto" w:fill="FFFFFF"/>
        </w:rPr>
        <w:fldChar w:fldCharType="separate"/>
      </w:r>
      <w:r w:rsidRPr="00DC1675">
        <w:rPr>
          <w:rFonts w:cstheme="minorHAnsi"/>
          <w:noProof/>
          <w:color w:val="212121"/>
          <w:shd w:val="clear" w:color="auto" w:fill="FFFFFF"/>
        </w:rPr>
        <w:t>(Sampimon, 2009; Persson Waller et al., 2011; Taponen et al., 2016; Nobrega et al., 2018; Fergestad et al., 2021; Taponen et al., 2023)</w:t>
      </w:r>
      <w:r w:rsidRPr="00DC1675">
        <w:rPr>
          <w:rFonts w:cstheme="minorHAnsi"/>
          <w:color w:val="212121"/>
          <w:shd w:val="clear" w:color="auto" w:fill="FFFFFF"/>
        </w:rPr>
        <w:fldChar w:fldCharType="end"/>
      </w:r>
      <w:r w:rsidRPr="00DC1675">
        <w:rPr>
          <w:rFonts w:cstheme="minorHAnsi"/>
          <w:color w:val="212121"/>
          <w:shd w:val="clear" w:color="auto" w:fill="FFFFFF"/>
        </w:rPr>
        <w:t>. Overall, both p</w:t>
      </w:r>
      <w:r w:rsidRPr="00DC1675">
        <w:t xml:space="preserve">henotypic resistance and resistance genes are relatively rare in the most common species, </w:t>
      </w:r>
      <w:r w:rsidRPr="00DC1675">
        <w:rPr>
          <w:i/>
          <w:iCs/>
        </w:rPr>
        <w:t xml:space="preserve">S. chromogenes, </w:t>
      </w:r>
      <w:r w:rsidRPr="00DC1675">
        <w:t xml:space="preserve">in comparison to other </w:t>
      </w:r>
      <w:r>
        <w:t>NASM</w:t>
      </w:r>
      <w:r w:rsidRPr="00DC1675">
        <w:t xml:space="preserve"> </w:t>
      </w:r>
      <w:r w:rsidRPr="00DC1675">
        <w:fldChar w:fldCharType="begin"/>
      </w:r>
      <w:r w:rsidRPr="00DC1675">
        <w:instrText xml:space="preserve"> ADDIN EN.CITE &lt;EndNote&gt;&lt;Cite&gt;&lt;Author&gt;Sampimon&lt;/Author&gt;&lt;Year&gt;2009&lt;/Year&gt;&lt;RecNum&gt;803&lt;/RecNum&gt;&lt;DisplayText&gt;(Sampimon, 2009; Persson Waller et al., 2011)&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Persson Waller&lt;/Author&gt;&lt;Year&gt;2011&lt;/Year&gt;&lt;RecNum&gt;711&lt;/RecNum&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Pr="00DC1675">
        <w:fldChar w:fldCharType="separate"/>
      </w:r>
      <w:r w:rsidRPr="00DC1675">
        <w:rPr>
          <w:noProof/>
        </w:rPr>
        <w:t>(Sampimon, 2009; Persson Waller et al., 2011)</w:t>
      </w:r>
      <w:r w:rsidRPr="00DC1675">
        <w:fldChar w:fldCharType="end"/>
      </w:r>
      <w:r w:rsidRPr="00DC1675">
        <w:t xml:space="preserve">. A notable exception is the presence of </w:t>
      </w:r>
      <w:r w:rsidR="00516C23">
        <w:t xml:space="preserve">the </w:t>
      </w:r>
      <w:r w:rsidRPr="00DC1675">
        <w:rPr>
          <w:i/>
          <w:iCs/>
        </w:rPr>
        <w:t>blaZ</w:t>
      </w:r>
      <w:r w:rsidRPr="00DC1675">
        <w:t xml:space="preserve"> gene, which was found in 80% of all 170 CNS isolates and 87% of </w:t>
      </w:r>
      <w:r w:rsidRPr="00DC1675">
        <w:rPr>
          <w:i/>
          <w:iCs/>
        </w:rPr>
        <w:t xml:space="preserve">S. chromogenes </w:t>
      </w:r>
      <w:r w:rsidR="00EB7A23">
        <w:t xml:space="preserve">specifically </w:t>
      </w:r>
      <w:r w:rsidRPr="00DC1675">
        <w:t xml:space="preserve">in a Flemish study </w:t>
      </w:r>
      <w:r w:rsidRPr="00DC1675">
        <w:fldChar w:fldCharType="begin"/>
      </w:r>
      <w:r w:rsidRPr="00DC1675">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Pr="00DC1675">
        <w:fldChar w:fldCharType="separate"/>
      </w:r>
      <w:r w:rsidRPr="00DC1675">
        <w:rPr>
          <w:noProof/>
        </w:rPr>
        <w:t>(Sampimon, 2009)</w:t>
      </w:r>
      <w:r w:rsidRPr="00DC1675">
        <w:fldChar w:fldCharType="end"/>
      </w:r>
      <w:r w:rsidRPr="00DC1675">
        <w:t xml:space="preserve">. </w:t>
      </w:r>
      <w:r w:rsidRPr="00DC1675">
        <w:rPr>
          <w:rFonts w:cstheme="minorHAnsi"/>
        </w:rPr>
        <w:t>β</w:t>
      </w:r>
      <w:r w:rsidRPr="00DC1675">
        <w:t xml:space="preserve">-lactamase production was significantly lower for </w:t>
      </w:r>
      <w:r w:rsidRPr="00DC1675">
        <w:rPr>
          <w:i/>
          <w:iCs/>
        </w:rPr>
        <w:t>S. chromogenes</w:t>
      </w:r>
      <w:r w:rsidRPr="00DC1675">
        <w:t xml:space="preserve"> </w:t>
      </w:r>
      <w:r>
        <w:t>vs.</w:t>
      </w:r>
      <w:r w:rsidRPr="00DC1675">
        <w:t xml:space="preserve"> </w:t>
      </w:r>
      <w:r w:rsidRPr="00DC1675">
        <w:rPr>
          <w:i/>
          <w:iCs/>
        </w:rPr>
        <w:t>S. epidermidis</w:t>
      </w:r>
      <w:r w:rsidRPr="00DC1675">
        <w:t xml:space="preserve"> and </w:t>
      </w:r>
      <w:r w:rsidRPr="00DC1675">
        <w:rPr>
          <w:i/>
          <w:iCs/>
        </w:rPr>
        <w:t>S. haemolyticus</w:t>
      </w:r>
      <w:r w:rsidRPr="00DC1675">
        <w:t xml:space="preserve"> in Sweden </w:t>
      </w:r>
      <w:r w:rsidRPr="00DC1675">
        <w:fldChar w:fldCharType="begin"/>
      </w:r>
      <w:r w:rsidRPr="00DC1675">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Pr="00DC1675">
        <w:fldChar w:fldCharType="separate"/>
      </w:r>
      <w:r w:rsidRPr="00DC1675">
        <w:rPr>
          <w:noProof/>
        </w:rPr>
        <w:t>(Persson Waller et al., 2011)</w:t>
      </w:r>
      <w:r w:rsidRPr="00DC1675">
        <w:fldChar w:fldCharType="end"/>
      </w:r>
      <w:r w:rsidRPr="00DC1675">
        <w:t xml:space="preserve">. Although a smaller-scale study in Argentina found a </w:t>
      </w:r>
      <w:r>
        <w:t xml:space="preserve">relatively </w:t>
      </w:r>
      <w:r w:rsidRPr="00DC1675">
        <w:t xml:space="preserve">high proportion of </w:t>
      </w:r>
      <w:r w:rsidRPr="00DC1675">
        <w:rPr>
          <w:i/>
          <w:iCs/>
        </w:rPr>
        <w:t>S. chromogenes</w:t>
      </w:r>
      <w:r w:rsidRPr="00DC1675">
        <w:t xml:space="preserve"> were resistant to penicillin (45.1%), both </w:t>
      </w:r>
      <w:r w:rsidRPr="00DC1675">
        <w:rPr>
          <w:i/>
          <w:iCs/>
        </w:rPr>
        <w:t>S. haemolyticus</w:t>
      </w:r>
      <w:r w:rsidRPr="00DC1675">
        <w:t xml:space="preserve"> and </w:t>
      </w:r>
      <w:r w:rsidRPr="00DC1675">
        <w:rPr>
          <w:i/>
          <w:iCs/>
        </w:rPr>
        <w:t>S. xylosus</w:t>
      </w:r>
      <w:r w:rsidRPr="00DC1675">
        <w:t xml:space="preserve"> had a</w:t>
      </w:r>
      <w:r>
        <w:t>n even</w:t>
      </w:r>
      <w:r w:rsidRPr="00DC1675">
        <w:t xml:space="preserve"> higher proportion of </w:t>
      </w:r>
      <w:r>
        <w:t>penicillin-resistant</w:t>
      </w:r>
      <w:r w:rsidRPr="00DC1675">
        <w:t xml:space="preserve"> isolates (58.6% and 92.9%, respectively; Raspanti et al., 2016). Across a number of studies, authors </w:t>
      </w:r>
      <w:r>
        <w:t>report</w:t>
      </w:r>
      <w:r w:rsidRPr="00DC1675">
        <w:t xml:space="preserve"> </w:t>
      </w:r>
      <w:r w:rsidR="00BF0A19">
        <w:t xml:space="preserve">that </w:t>
      </w:r>
      <w:r w:rsidRPr="00DC1675">
        <w:t>some less-commonly isolated NASM species carried AMR profiles</w:t>
      </w:r>
      <w:r w:rsidR="00987D11">
        <w:t xml:space="preserve"> which were the most concerning </w:t>
      </w:r>
      <w:r w:rsidR="006D041E">
        <w:t>for public health</w:t>
      </w:r>
      <w:r w:rsidRPr="00DC1675">
        <w:t xml:space="preserve">. Sampimon et al. (2011) found a high prevalence of genotypic resistance (particularly </w:t>
      </w:r>
      <w:r w:rsidRPr="00DC1675">
        <w:rPr>
          <w:i/>
          <w:iCs/>
        </w:rPr>
        <w:t>mecA</w:t>
      </w:r>
      <w:r w:rsidRPr="00DC1675">
        <w:t>) or presence of multiple resistance genes in species with relatively a low prevalence (</w:t>
      </w:r>
      <w:r w:rsidRPr="00DC1675">
        <w:rPr>
          <w:i/>
          <w:iCs/>
        </w:rPr>
        <w:t>S. cohnii, S. equorum, S. fleurettii,</w:t>
      </w:r>
      <w:r w:rsidR="00554E9D">
        <w:t xml:space="preserve"> and</w:t>
      </w:r>
      <w:r w:rsidRPr="00DC1675">
        <w:rPr>
          <w:i/>
          <w:iCs/>
        </w:rPr>
        <w:t xml:space="preserve"> S. sciuri</w:t>
      </w:r>
      <w:r w:rsidRPr="00DC1675">
        <w:t xml:space="preserve">). In Nobrega et al. (2018), resistance to quinupristin/dalfopristin (a combination used to treat serious nosocomial infections in humans) was common in </w:t>
      </w:r>
      <w:r w:rsidRPr="00DC1675">
        <w:rPr>
          <w:i/>
          <w:iCs/>
        </w:rPr>
        <w:t>S. gallinarum</w:t>
      </w:r>
      <w:r w:rsidRPr="00DC1675">
        <w:t xml:space="preserve"> (98% prevalence</w:t>
      </w:r>
      <w:r>
        <w:t xml:space="preserve"> of resistance among isolates</w:t>
      </w:r>
      <w:r w:rsidRPr="00DC1675">
        <w:t xml:space="preserve">), and </w:t>
      </w:r>
      <w:r w:rsidRPr="00DC1675">
        <w:rPr>
          <w:i/>
          <w:iCs/>
        </w:rPr>
        <w:t>S. cohnii</w:t>
      </w:r>
      <w:r w:rsidRPr="00DC1675">
        <w:t xml:space="preserve"> and </w:t>
      </w:r>
      <w:r w:rsidRPr="00DC1675">
        <w:rPr>
          <w:i/>
          <w:iCs/>
        </w:rPr>
        <w:t>S. arlettae</w:t>
      </w:r>
      <w:r w:rsidRPr="00DC1675">
        <w:t xml:space="preserve"> were frequently resistant to erythromycin (prevalence of 63 and 100%, respectively). The authors </w:t>
      </w:r>
      <w:r>
        <w:t>specifically</w:t>
      </w:r>
      <w:r w:rsidRPr="00DC1675">
        <w:t xml:space="preserve"> highlight </w:t>
      </w:r>
      <w:r w:rsidRPr="00DC1675">
        <w:rPr>
          <w:i/>
          <w:iCs/>
        </w:rPr>
        <w:t>S. arlettae</w:t>
      </w:r>
      <w:r w:rsidRPr="00DC1675">
        <w:t xml:space="preserve"> as </w:t>
      </w:r>
      <w:r w:rsidR="00613AFB">
        <w:t>worrisome</w:t>
      </w:r>
      <w:r w:rsidRPr="00DC1675">
        <w:t xml:space="preserve"> in </w:t>
      </w:r>
      <w:r w:rsidRPr="00DC1675">
        <w:lastRenderedPageBreak/>
        <w:t xml:space="preserve">its AMR profile; it had the highest prevalence of AMR against penicillin (61%), ampicillin (23%), erythromycin (100%), pirlimycin (18%) and clindamycin (99.9%), as well as the highest prevalence of </w:t>
      </w:r>
      <w:r>
        <w:t>multidrug resistance</w:t>
      </w:r>
      <w:r w:rsidRPr="00DC1675">
        <w:t xml:space="preserve">. A number of studies also call attention to concerning AMR patterns for </w:t>
      </w:r>
      <w:r w:rsidRPr="00DC1675">
        <w:rPr>
          <w:i/>
          <w:iCs/>
        </w:rPr>
        <w:t>S. epidermidis,</w:t>
      </w:r>
      <w:r w:rsidRPr="00DC1675">
        <w:t xml:space="preserve"> which is moderately common in the US and Canada but one of the predominant species found in Nordic countries. </w:t>
      </w:r>
      <w:r>
        <w:t xml:space="preserve">In Sampimon et al. (2009), </w:t>
      </w:r>
      <w:r w:rsidRPr="00DC1675">
        <w:rPr>
          <w:i/>
          <w:iCs/>
        </w:rPr>
        <w:t>S. epidermidis</w:t>
      </w:r>
      <w:r>
        <w:t xml:space="preserve"> </w:t>
      </w:r>
      <w:r w:rsidRPr="00DC1675">
        <w:t>was the second most commonly</w:t>
      </w:r>
      <w:r>
        <w:t>-</w:t>
      </w:r>
      <w:r w:rsidRPr="00DC1675">
        <w:t xml:space="preserve">found species, </w:t>
      </w:r>
      <w:r>
        <w:t xml:space="preserve">it </w:t>
      </w:r>
      <w:r w:rsidRPr="00DC1675">
        <w:t>carried multiple resistance genes in ~50% of isolates, and phenotypic penicillin resistance was more common compared to other CNS</w:t>
      </w:r>
      <w:r>
        <w:t>. T</w:t>
      </w:r>
      <w:r w:rsidRPr="00DC1675">
        <w:rPr>
          <w:rFonts w:cstheme="minorHAnsi"/>
          <w:bdr w:val="none" w:sz="0" w:space="0" w:color="auto" w:frame="1"/>
          <w:shd w:val="clear" w:color="auto" w:fill="FFFFFF"/>
        </w:rPr>
        <w:t xml:space="preserve">he proportion of penicillin-resistant </w:t>
      </w:r>
      <w:r>
        <w:rPr>
          <w:rFonts w:cstheme="minorHAnsi"/>
          <w:bdr w:val="none" w:sz="0" w:space="0" w:color="auto" w:frame="1"/>
          <w:shd w:val="clear" w:color="auto" w:fill="FFFFFF"/>
        </w:rPr>
        <w:t>isolates was</w:t>
      </w:r>
      <w:r w:rsidRPr="00DC1675">
        <w:rPr>
          <w:rFonts w:cstheme="minorHAnsi"/>
          <w:bdr w:val="none" w:sz="0" w:space="0" w:color="auto" w:frame="1"/>
          <w:shd w:val="clear" w:color="auto" w:fill="FFFFFF"/>
        </w:rPr>
        <w:t xml:space="preserve"> highest </w:t>
      </w:r>
      <w:r>
        <w:rPr>
          <w:rFonts w:cstheme="minorHAnsi"/>
          <w:bdr w:val="none" w:sz="0" w:space="0" w:color="auto" w:frame="1"/>
          <w:shd w:val="clear" w:color="auto" w:fill="FFFFFF"/>
        </w:rPr>
        <w:t>for</w:t>
      </w:r>
      <w:r w:rsidRPr="00DC1675">
        <w:rPr>
          <w:rFonts w:cstheme="minorHAnsi"/>
          <w:bdr w:val="none" w:sz="0" w:space="0" w:color="auto" w:frame="1"/>
          <w:shd w:val="clear" w:color="auto" w:fill="FFFFFF"/>
        </w:rPr>
        <w:t xml:space="preserve"> </w:t>
      </w:r>
      <w:r w:rsidRPr="00DC1675">
        <w:rPr>
          <w:rFonts w:cstheme="minorHAnsi"/>
          <w:i/>
          <w:iCs/>
          <w:bdr w:val="none" w:sz="0" w:space="0" w:color="auto" w:frame="1"/>
          <w:shd w:val="clear" w:color="auto" w:fill="FFFFFF"/>
        </w:rPr>
        <w:t>S. epidermidis</w:t>
      </w:r>
      <w:r>
        <w:rPr>
          <w:rFonts w:cstheme="minorHAnsi"/>
          <w:i/>
          <w:iCs/>
          <w:bdr w:val="none" w:sz="0" w:space="0" w:color="auto" w:frame="1"/>
          <w:shd w:val="clear" w:color="auto" w:fill="FFFFFF"/>
        </w:rPr>
        <w:t xml:space="preserve"> </w:t>
      </w:r>
      <w:r>
        <w:rPr>
          <w:rFonts w:cstheme="minorHAnsi"/>
          <w:bdr w:val="none" w:sz="0" w:space="0" w:color="auto" w:frame="1"/>
          <w:shd w:val="clear" w:color="auto" w:fill="FFFFFF"/>
        </w:rPr>
        <w:t xml:space="preserve">in a Finnish study compared to other </w:t>
      </w:r>
      <w:r w:rsidR="00924FBC">
        <w:rPr>
          <w:rFonts w:cstheme="minorHAnsi"/>
          <w:bdr w:val="none" w:sz="0" w:space="0" w:color="auto" w:frame="1"/>
          <w:shd w:val="clear" w:color="auto" w:fill="FFFFFF"/>
        </w:rPr>
        <w:t>species</w:t>
      </w:r>
      <w:r w:rsidRPr="00DC1675">
        <w:rPr>
          <w:rFonts w:cstheme="minorHAnsi"/>
          <w:bdr w:val="none" w:sz="0" w:space="0" w:color="auto" w:frame="1"/>
          <w:shd w:val="clear" w:color="auto" w:fill="FFFFFF"/>
        </w:rPr>
        <w:t xml:space="preserve">, </w:t>
      </w:r>
      <w:r>
        <w:rPr>
          <w:rFonts w:cstheme="minorHAnsi"/>
          <w:bdr w:val="none" w:sz="0" w:space="0" w:color="auto" w:frame="1"/>
          <w:shd w:val="clear" w:color="auto" w:fill="FFFFFF"/>
        </w:rPr>
        <w:t>with</w:t>
      </w:r>
      <w:r w:rsidRPr="00DC1675">
        <w:rPr>
          <w:rFonts w:cstheme="minorHAnsi"/>
          <w:bdr w:val="none" w:sz="0" w:space="0" w:color="auto" w:frame="1"/>
          <w:shd w:val="clear" w:color="auto" w:fill="FFFFFF"/>
        </w:rPr>
        <w:t xml:space="preserve"> </w:t>
      </w:r>
      <w:r w:rsidRPr="00DC1675">
        <w:rPr>
          <w:rFonts w:cstheme="minorHAnsi"/>
          <w:i/>
          <w:iCs/>
          <w:bdr w:val="none" w:sz="0" w:space="0" w:color="auto" w:frame="1"/>
          <w:shd w:val="clear" w:color="auto" w:fill="FFFFFF"/>
        </w:rPr>
        <w:t>S. epidermidis</w:t>
      </w:r>
      <w:r w:rsidRPr="00DC1675">
        <w:rPr>
          <w:rFonts w:cstheme="minorHAnsi"/>
          <w:bdr w:val="none" w:sz="0" w:space="0" w:color="auto" w:frame="1"/>
          <w:shd w:val="clear" w:color="auto" w:fill="FFFFFF"/>
        </w:rPr>
        <w:t xml:space="preserve"> accounting for 6/8 NAS</w:t>
      </w:r>
      <w:r>
        <w:rPr>
          <w:rFonts w:cstheme="minorHAnsi"/>
          <w:bdr w:val="none" w:sz="0" w:space="0" w:color="auto" w:frame="1"/>
          <w:shd w:val="clear" w:color="auto" w:fill="FFFFFF"/>
        </w:rPr>
        <w:t>M</w:t>
      </w:r>
      <w:r w:rsidRPr="00DC1675">
        <w:rPr>
          <w:rFonts w:cstheme="minorHAnsi"/>
          <w:bdr w:val="none" w:sz="0" w:space="0" w:color="auto" w:frame="1"/>
          <w:shd w:val="clear" w:color="auto" w:fill="FFFFFF"/>
        </w:rPr>
        <w:t xml:space="preserve"> isolates carrying the </w:t>
      </w:r>
      <w:r w:rsidRPr="00DC1675">
        <w:rPr>
          <w:rFonts w:cstheme="minorHAnsi"/>
          <w:i/>
          <w:iCs/>
          <w:bdr w:val="none" w:sz="0" w:space="0" w:color="auto" w:frame="1"/>
          <w:shd w:val="clear" w:color="auto" w:fill="FFFFFF"/>
        </w:rPr>
        <w:t>mecA</w:t>
      </w:r>
      <w:r w:rsidRPr="00DC1675">
        <w:rPr>
          <w:rFonts w:cstheme="minorHAnsi"/>
          <w:bdr w:val="none" w:sz="0" w:space="0" w:color="auto" w:frame="1"/>
          <w:shd w:val="clear" w:color="auto" w:fill="FFFFFF"/>
        </w:rPr>
        <w:t xml:space="preserve"> gene</w:t>
      </w:r>
      <w:r>
        <w:rPr>
          <w:rFonts w:cstheme="minorHAnsi"/>
          <w:bdr w:val="none" w:sz="0" w:space="0" w:color="auto" w:frame="1"/>
          <w:shd w:val="clear" w:color="auto" w:fill="FFFFFF"/>
        </w:rPr>
        <w:t xml:space="preserve"> </w:t>
      </w:r>
      <w:r>
        <w:rPr>
          <w:rFonts w:cstheme="minorHAnsi"/>
          <w:bdr w:val="none" w:sz="0" w:space="0" w:color="auto" w:frame="1"/>
          <w:shd w:val="clear" w:color="auto" w:fill="FFFFFF"/>
        </w:rPr>
        <w:fldChar w:fldCharType="begin"/>
      </w:r>
      <w:r>
        <w:rPr>
          <w:rFonts w:cstheme="minorHAnsi"/>
          <w:bdr w:val="none" w:sz="0" w:space="0" w:color="auto" w:frame="1"/>
          <w:shd w:val="clear" w:color="auto" w:fill="FFFFFF"/>
        </w:rPr>
        <w:instrText xml:space="preserve"> ADDIN EN.CITE &lt;EndNote&gt;&lt;Cite&gt;&lt;Author&gt;Taponen&lt;/Author&gt;&lt;Year&gt;2023&lt;/Year&gt;&lt;RecNum&gt;794&lt;/RecNum&gt;&lt;DisplayText&gt;(Taponen et al., 2023)&lt;/DisplayText&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Pr>
          <w:rFonts w:cstheme="minorHAnsi"/>
          <w:bdr w:val="none" w:sz="0" w:space="0" w:color="auto" w:frame="1"/>
          <w:shd w:val="clear" w:color="auto" w:fill="FFFFFF"/>
        </w:rPr>
        <w:fldChar w:fldCharType="separate"/>
      </w:r>
      <w:r>
        <w:rPr>
          <w:rFonts w:cstheme="minorHAnsi"/>
          <w:noProof/>
          <w:bdr w:val="none" w:sz="0" w:space="0" w:color="auto" w:frame="1"/>
          <w:shd w:val="clear" w:color="auto" w:fill="FFFFFF"/>
        </w:rPr>
        <w:t>(Taponen et al., 2023)</w:t>
      </w:r>
      <w:r>
        <w:rPr>
          <w:rFonts w:cstheme="minorHAnsi"/>
          <w:bdr w:val="none" w:sz="0" w:space="0" w:color="auto" w:frame="1"/>
          <w:shd w:val="clear" w:color="auto" w:fill="FFFFFF"/>
        </w:rPr>
        <w:fldChar w:fldCharType="end"/>
      </w:r>
      <w:r w:rsidRPr="00DC1675">
        <w:rPr>
          <w:rFonts w:cstheme="minorHAnsi"/>
          <w:bdr w:val="none" w:sz="0" w:space="0" w:color="auto" w:frame="1"/>
          <w:shd w:val="clear" w:color="auto" w:fill="FFFFFF"/>
        </w:rPr>
        <w:t>.</w:t>
      </w:r>
      <w:r>
        <w:rPr>
          <w:rFonts w:cstheme="minorHAnsi"/>
          <w:bdr w:val="none" w:sz="0" w:space="0" w:color="auto" w:frame="1"/>
          <w:shd w:val="clear" w:color="auto" w:fill="FFFFFF"/>
        </w:rPr>
        <w:t xml:space="preserve"> Similarly, </w:t>
      </w:r>
      <w:r w:rsidRPr="00DC1675">
        <w:rPr>
          <w:rFonts w:cstheme="minorHAnsi"/>
        </w:rPr>
        <w:t>β</w:t>
      </w:r>
      <w:r w:rsidRPr="00DC1675">
        <w:t xml:space="preserve">-lactamase production was higher for </w:t>
      </w:r>
      <w:r w:rsidRPr="00DC1675">
        <w:rPr>
          <w:i/>
          <w:iCs/>
        </w:rPr>
        <w:t>S. epidermidis</w:t>
      </w:r>
      <w:r w:rsidRPr="00DC1675">
        <w:t xml:space="preserve"> </w:t>
      </w:r>
      <w:r>
        <w:t xml:space="preserve">compared to other species </w:t>
      </w:r>
      <w:r>
        <w:fldChar w:fldCharType="begin"/>
      </w:r>
      <w:r>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fldChar w:fldCharType="separate"/>
      </w:r>
      <w:r>
        <w:rPr>
          <w:noProof/>
        </w:rPr>
        <w:t>(Persson Waller et al., 2011)</w:t>
      </w:r>
      <w:r>
        <w:fldChar w:fldCharType="end"/>
      </w:r>
      <w:r>
        <w:t>, and it</w:t>
      </w:r>
      <w:r>
        <w:rPr>
          <w:i/>
          <w:iCs/>
        </w:rPr>
        <w:t xml:space="preserve"> </w:t>
      </w:r>
      <w:r>
        <w:t xml:space="preserve">was one of a few species where </w:t>
      </w:r>
      <w:r w:rsidRPr="007D5E56">
        <w:t>AMR</w:t>
      </w:r>
      <w:r>
        <w:t xml:space="preserve"> (including resistance to </w:t>
      </w:r>
      <w:r w:rsidRPr="00DC1675">
        <w:t>trimethoprim-sulfonamide</w:t>
      </w:r>
      <w:r>
        <w:t>)</w:t>
      </w:r>
      <w:r w:rsidRPr="00DC1675">
        <w:t xml:space="preserve"> was </w:t>
      </w:r>
      <w:r>
        <w:t xml:space="preserve">most </w:t>
      </w:r>
      <w:r w:rsidRPr="00DC1675">
        <w:t xml:space="preserve">frequently observed </w:t>
      </w:r>
      <w:r>
        <w:t xml:space="preserve">in Fergestad et al. (2021). Lastly, Taponen et al. (2016) found that </w:t>
      </w:r>
      <w:r w:rsidRPr="00DC1675">
        <w:rPr>
          <w:i/>
          <w:iCs/>
        </w:rPr>
        <w:t>S. epidermidis</w:t>
      </w:r>
      <w:r w:rsidRPr="00DC1675">
        <w:t xml:space="preserve"> was the most resistant among the four major species studied, several isolates were multidrug resistant, and 19% of isolates were </w:t>
      </w:r>
      <w:r w:rsidRPr="00DC1675">
        <w:rPr>
          <w:i/>
          <w:iCs/>
        </w:rPr>
        <w:t>mecA</w:t>
      </w:r>
      <w:r w:rsidRPr="00DC1675">
        <w:t xml:space="preserve">-positive (encoding </w:t>
      </w:r>
      <w:r w:rsidR="0075186B">
        <w:t xml:space="preserve">for </w:t>
      </w:r>
      <w:r w:rsidRPr="00DC1675">
        <w:t>methicillin resistance).</w:t>
      </w:r>
      <w:r>
        <w:rPr>
          <w:rFonts w:cstheme="minorHAnsi"/>
          <w:color w:val="212121"/>
          <w:shd w:val="clear" w:color="auto" w:fill="FFFFFF"/>
        </w:rPr>
        <w:t xml:space="preserve"> Even w</w:t>
      </w:r>
      <w:r>
        <w:rPr>
          <w:rFonts w:cstheme="minorHAnsi"/>
        </w:rPr>
        <w:t xml:space="preserve">ithin a given species, AMR carriage has been linked to certain strain types. For </w:t>
      </w:r>
      <w:r>
        <w:rPr>
          <w:rFonts w:cstheme="minorHAnsi"/>
          <w:i/>
          <w:iCs/>
        </w:rPr>
        <w:t>S. aureus</w:t>
      </w:r>
      <w:r>
        <w:rPr>
          <w:rFonts w:cstheme="minorHAnsi"/>
        </w:rPr>
        <w:t xml:space="preserve">, carriage of methicillin resistance has been </w:t>
      </w:r>
      <w:r w:rsidR="00E83179">
        <w:rPr>
          <w:rFonts w:cstheme="minorHAnsi"/>
        </w:rPr>
        <w:t>associated with</w:t>
      </w:r>
      <w:r>
        <w:rPr>
          <w:rFonts w:cstheme="minorHAnsi"/>
        </w:rPr>
        <w:t xml:space="preserve"> particular clonal complexes both in human medicine </w: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 </w:instrTex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mith et al., 2021; Garrine et al., 2023)</w:t>
      </w:r>
      <w:r>
        <w:rPr>
          <w:rFonts w:cstheme="minorHAnsi"/>
        </w:rPr>
        <w:fldChar w:fldCharType="end"/>
      </w:r>
      <w:r>
        <w:rPr>
          <w:rFonts w:cstheme="minorHAnsi"/>
        </w:rPr>
        <w:t xml:space="preserve"> and certain clusters of </w:t>
      </w:r>
      <w:r w:rsidRPr="00137EEC">
        <w:rPr>
          <w:rFonts w:cstheme="minorHAnsi"/>
          <w:i/>
          <w:iCs/>
        </w:rPr>
        <w:t>spa</w:t>
      </w:r>
      <w:r>
        <w:rPr>
          <w:rFonts w:cstheme="minorHAnsi"/>
          <w:i/>
          <w:iCs/>
        </w:rPr>
        <w:t xml:space="preserve"> </w:t>
      </w:r>
      <w:r w:rsidRPr="00137EEC">
        <w:rPr>
          <w:rFonts w:cstheme="minorHAnsi"/>
        </w:rPr>
        <w:softHyphen/>
      </w:r>
      <w:r>
        <w:rPr>
          <w:rFonts w:cstheme="minorHAnsi"/>
        </w:rPr>
        <w:t xml:space="preserve">type for bovine clinical mastitis isolates </w:t>
      </w:r>
      <w:r>
        <w:rPr>
          <w:rFonts w:cstheme="minorHAnsi"/>
        </w:rPr>
        <w:fldChar w:fldCharType="begin"/>
      </w:r>
      <w:r>
        <w:rPr>
          <w:rFonts w:cstheme="minorHAnsi"/>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Pr>
          <w:rFonts w:cstheme="minorHAnsi"/>
        </w:rPr>
        <w:fldChar w:fldCharType="separate"/>
      </w:r>
      <w:r>
        <w:rPr>
          <w:rFonts w:cstheme="minorHAnsi"/>
          <w:noProof/>
        </w:rPr>
        <w:t>(Freu et al., 2022)</w:t>
      </w:r>
      <w:r>
        <w:rPr>
          <w:rFonts w:cstheme="minorHAnsi"/>
        </w:rPr>
        <w:fldChar w:fldCharType="end"/>
      </w:r>
      <w:r>
        <w:rPr>
          <w:rFonts w:cstheme="minorHAnsi"/>
        </w:rPr>
        <w:t xml:space="preserve">. The linkage between strain type and AMR is not as well studied for NASM, but </w: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 </w:instrTex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ersson Waller et al. (2023)</w:t>
      </w:r>
      <w:r>
        <w:rPr>
          <w:rFonts w:cstheme="minorHAnsi"/>
        </w:rPr>
        <w:fldChar w:fldCharType="end"/>
      </w:r>
      <w:r>
        <w:rPr>
          <w:rFonts w:cstheme="minorHAnsi"/>
        </w:rPr>
        <w:t xml:space="preserve"> found that</w:t>
      </w:r>
      <w:r w:rsidRPr="00080D9A">
        <w:rPr>
          <w:rFonts w:cstheme="minorHAnsi"/>
        </w:rPr>
        <w:t xml:space="preserve"> </w:t>
      </w:r>
      <w:r w:rsidRPr="00080D9A">
        <w:rPr>
          <w:rFonts w:cstheme="minorHAnsi"/>
          <w:i/>
          <w:iCs/>
        </w:rPr>
        <w:t>blaZ</w:t>
      </w:r>
      <w:r w:rsidRPr="00080D9A">
        <w:rPr>
          <w:rFonts w:cstheme="minorHAnsi"/>
        </w:rPr>
        <w:t xml:space="preserve"> was significantly more common among </w:t>
      </w:r>
      <w:r w:rsidRPr="00F47B2D">
        <w:rPr>
          <w:rFonts w:cstheme="minorHAnsi"/>
          <w:i/>
          <w:iCs/>
        </w:rPr>
        <w:t>S. chromogenes</w:t>
      </w:r>
      <w:r w:rsidRPr="00080D9A">
        <w:rPr>
          <w:rFonts w:cstheme="minorHAnsi"/>
        </w:rPr>
        <w:t xml:space="preserve"> strains belonging to </w:t>
      </w:r>
      <w:r>
        <w:rPr>
          <w:rFonts w:cstheme="minorHAnsi"/>
        </w:rPr>
        <w:t>2 specific clusters of strain types</w:t>
      </w:r>
      <w:r w:rsidRPr="00080D9A">
        <w:rPr>
          <w:rFonts w:cstheme="minorHAnsi"/>
        </w:rPr>
        <w:t xml:space="preserve"> </w:t>
      </w:r>
      <w:r>
        <w:rPr>
          <w:rFonts w:cstheme="minorHAnsi"/>
        </w:rPr>
        <w:t>vs.</w:t>
      </w:r>
      <w:r w:rsidRPr="00080D9A">
        <w:rPr>
          <w:rFonts w:cstheme="minorHAnsi"/>
        </w:rPr>
        <w:t xml:space="preserve"> strains belonging to other clusters</w:t>
      </w:r>
      <w:r>
        <w:rPr>
          <w:rFonts w:cstheme="minorHAnsi"/>
        </w:rPr>
        <w:t>.</w:t>
      </w:r>
    </w:p>
    <w:p w14:paraId="044F6292" w14:textId="3B87F642" w:rsidR="00FB2779" w:rsidRPr="00F43961" w:rsidRDefault="00B5247C" w:rsidP="00551E76">
      <w:pPr>
        <w:ind w:firstLine="360"/>
      </w:pPr>
      <w:r>
        <w:t>As</w:t>
      </w:r>
      <w:r w:rsidR="00A65CEC">
        <w:t xml:space="preserve"> AMR</w:t>
      </w:r>
      <w:r w:rsidR="00042C91">
        <w:t xml:space="preserve"> carriage differs by species,</w:t>
      </w:r>
      <w:r w:rsidR="009B0F6A" w:rsidRPr="009B0F6A">
        <w:t xml:space="preserve"> </w:t>
      </w:r>
      <w:r w:rsidR="00CF47FF">
        <w:t xml:space="preserve">the particular </w:t>
      </w:r>
      <w:r w:rsidR="00D67BE4">
        <w:t xml:space="preserve">diversity of </w:t>
      </w:r>
      <w:r>
        <w:t>NASM</w:t>
      </w:r>
      <w:r w:rsidR="006D50DB">
        <w:t xml:space="preserve"> responsible for</w:t>
      </w:r>
      <w:r w:rsidR="00D67BE4">
        <w:t xml:space="preserve"> causing</w:t>
      </w:r>
      <w:r w:rsidR="006D50DB">
        <w:t xml:space="preserve"> IMI</w:t>
      </w:r>
      <w:r w:rsidR="00CF47FF">
        <w:t xml:space="preserve"> on a farm</w:t>
      </w:r>
      <w:r w:rsidR="001232D9">
        <w:t xml:space="preserve"> will </w:t>
      </w:r>
      <w:r w:rsidR="00786177">
        <w:t>partly determine</w:t>
      </w:r>
      <w:r w:rsidR="001232D9">
        <w:t xml:space="preserve"> the</w:t>
      </w:r>
      <w:r w:rsidR="006D50DB">
        <w:t xml:space="preserve"> observed</w:t>
      </w:r>
      <w:r w:rsidR="001232D9">
        <w:t xml:space="preserve"> herd-level resistance pattern</w:t>
      </w:r>
      <w:r w:rsidR="006D50DB">
        <w:t>.</w:t>
      </w:r>
      <w:r w:rsidR="00551E76">
        <w:t xml:space="preserve"> </w:t>
      </w:r>
      <w:r w:rsidR="00DB68D5">
        <w:t>Various</w:t>
      </w:r>
      <w:r w:rsidR="00FB2779">
        <w:t xml:space="preserve"> regional and herd-level risk</w:t>
      </w:r>
      <w:r w:rsidR="00F9507C">
        <w:t xml:space="preserve"> </w:t>
      </w:r>
      <w:r w:rsidR="00FB2779">
        <w:t xml:space="preserve">factors have been identified explaining some of the diversity and prevalence of different NASM associated with mastitis and </w:t>
      </w:r>
      <w:r w:rsidR="00F61CC5">
        <w:t>BTM</w:t>
      </w:r>
      <w:r w:rsidR="00FB2779">
        <w:t xml:space="preserve">. Different times of year were associated with higher likelihood of IMI for </w:t>
      </w:r>
      <w:r w:rsidR="00FB2779">
        <w:rPr>
          <w:i/>
          <w:iCs/>
        </w:rPr>
        <w:t xml:space="preserve">S. chromogenes, S. haemolyticus, S. xylosus, </w:t>
      </w:r>
      <w:r w:rsidR="00FB2779">
        <w:t xml:space="preserve">and </w:t>
      </w:r>
      <w:r w:rsidR="00FB2779">
        <w:rPr>
          <w:i/>
          <w:iCs/>
        </w:rPr>
        <w:t xml:space="preserve">S. warneri </w:t>
      </w:r>
      <w:r w:rsidR="00FB2779">
        <w:t xml:space="preserve">in </w:t>
      </w:r>
      <w:r w:rsidR="00FB2779">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FB2779">
        <w:instrText xml:space="preserve"> ADDIN EN.CITE </w:instrText>
      </w:r>
      <w:r w:rsidR="00FB2779">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FB2779">
        <w:instrText xml:space="preserve"> ADDIN EN.CITE.DATA </w:instrText>
      </w:r>
      <w:r w:rsidR="00FB2779">
        <w:fldChar w:fldCharType="end"/>
      </w:r>
      <w:r w:rsidR="00FB2779">
        <w:fldChar w:fldCharType="separate"/>
      </w:r>
      <w:r w:rsidR="00FB2779">
        <w:rPr>
          <w:noProof/>
        </w:rPr>
        <w:t>Dolder et al. (2017)</w:t>
      </w:r>
      <w:r w:rsidR="00FB2779">
        <w:fldChar w:fldCharType="end"/>
      </w:r>
      <w:r w:rsidR="00FB2779">
        <w:t xml:space="preserve">, and </w:t>
      </w:r>
      <w:r w:rsidR="00FB2779">
        <w:rPr>
          <w:i/>
          <w:iCs/>
        </w:rPr>
        <w:t>S. cohnii, S. simulans, S. sciuri</w:t>
      </w:r>
      <w:r w:rsidR="00FB2779">
        <w:t xml:space="preserve"> in BTM in </w:t>
      </w:r>
      <w:r w:rsidR="00FB2779">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FB2779">
        <w:instrText xml:space="preserve"> ADDIN EN.CITE </w:instrText>
      </w:r>
      <w:r w:rsidR="00FB2779">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FB2779">
        <w:instrText xml:space="preserve"> ADDIN EN.CITE.DATA </w:instrText>
      </w:r>
      <w:r w:rsidR="00FB2779">
        <w:fldChar w:fldCharType="end"/>
      </w:r>
      <w:r w:rsidR="00FB2779">
        <w:fldChar w:fldCharType="separate"/>
      </w:r>
      <w:r w:rsidR="00FB2779">
        <w:rPr>
          <w:noProof/>
        </w:rPr>
        <w:t>De Visscher et al. (2017)</w:t>
      </w:r>
      <w:r w:rsidR="00FB2779">
        <w:fldChar w:fldCharType="end"/>
      </w:r>
      <w:r w:rsidR="00FB2779">
        <w:t xml:space="preserve">. Geographical differences in NASM species diversity among quartermilk samples </w:t>
      </w:r>
      <w:r w:rsidR="0016764D">
        <w:t>were found</w:t>
      </w:r>
      <w:r w:rsidR="00FB2779">
        <w:t xml:space="preserve"> between 4 regions in Canada </w:t>
      </w:r>
      <w:r w:rsidR="00FB2779">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B2779">
        <w:instrText xml:space="preserve"> ADDIN EN.CITE </w:instrText>
      </w:r>
      <w:r w:rsidR="00FB2779">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B2779">
        <w:instrText xml:space="preserve"> ADDIN EN.CITE.DATA </w:instrText>
      </w:r>
      <w:r w:rsidR="00FB2779">
        <w:fldChar w:fldCharType="end"/>
      </w:r>
      <w:r w:rsidR="00FB2779">
        <w:fldChar w:fldCharType="separate"/>
      </w:r>
      <w:r w:rsidR="00FB2779">
        <w:rPr>
          <w:noProof/>
        </w:rPr>
        <w:t>(Condas et al., 2017a)</w:t>
      </w:r>
      <w:r w:rsidR="00FB2779">
        <w:fldChar w:fldCharType="end"/>
      </w:r>
      <w:r w:rsidR="00FB2779">
        <w:t xml:space="preserve"> and 4 states in the US </w:t>
      </w:r>
      <w:r w:rsidR="00FB2779">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B2779">
        <w:instrText xml:space="preserve"> ADDIN EN.CITE </w:instrText>
      </w:r>
      <w:r w:rsidR="00FB2779">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B2779">
        <w:instrText xml:space="preserve"> ADDIN EN.CITE.DATA </w:instrText>
      </w:r>
      <w:r w:rsidR="00FB2779">
        <w:fldChar w:fldCharType="end"/>
      </w:r>
      <w:r w:rsidR="00FB2779">
        <w:fldChar w:fldCharType="separate"/>
      </w:r>
      <w:r w:rsidR="00FB2779">
        <w:rPr>
          <w:noProof/>
        </w:rPr>
        <w:t>(Jenkins et al., 2019)</w:t>
      </w:r>
      <w:r w:rsidR="00FB2779">
        <w:fldChar w:fldCharType="end"/>
      </w:r>
      <w:r w:rsidR="00FB2779">
        <w:t xml:space="preserve">. </w:t>
      </w:r>
      <w:r w:rsidR="00BA3337">
        <w:t>It is difficult to discern whether these differences are truly a function of geographical variation, or result from</w:t>
      </w:r>
      <w:r w:rsidR="00BA3337" w:rsidRPr="00FF0906">
        <w:t xml:space="preserve"> farms in </w:t>
      </w:r>
      <w:r w:rsidR="00BA3337">
        <w:t>a</w:t>
      </w:r>
      <w:r w:rsidR="00BA3337" w:rsidRPr="00FF0906">
        <w:t xml:space="preserve"> region shar</w:t>
      </w:r>
      <w:r w:rsidR="00BA3337">
        <w:t>ing a similar suite of</w:t>
      </w:r>
      <w:r w:rsidR="00BA3337" w:rsidRPr="00FF0906">
        <w:t xml:space="preserve"> </w:t>
      </w:r>
      <w:r w:rsidR="00BA3337">
        <w:t>management</w:t>
      </w:r>
      <w:r w:rsidR="00BA3337" w:rsidRPr="00FF0906">
        <w:t xml:space="preserve"> practices </w:t>
      </w:r>
      <w:r w:rsidR="00BA3337">
        <w:t>leading to similar</w:t>
      </w:r>
      <w:r w:rsidR="00BA3337" w:rsidRPr="00FF0906">
        <w:t xml:space="preserve"> </w:t>
      </w:r>
      <w:r w:rsidR="00BA3337">
        <w:t xml:space="preserve">NASM </w:t>
      </w:r>
      <w:r w:rsidR="00BA3337" w:rsidRPr="00FF0906">
        <w:t>species prevalence and diversity</w:t>
      </w:r>
      <w:r w:rsidR="00BA3337">
        <w:t xml:space="preserve"> in a herd. </w:t>
      </w:r>
      <w:r w:rsidR="00FB2779">
        <w:t xml:space="preserve">Although </w:t>
      </w:r>
      <w:r w:rsidR="00FB2779">
        <w:rPr>
          <w:i/>
          <w:iCs/>
        </w:rPr>
        <w:t>S. chromogenes</w:t>
      </w:r>
      <w:r w:rsidR="00FB2779">
        <w:t xml:space="preserve"> is the dominant species causing IMI in many countries (as summarized in </w:t>
      </w:r>
      <w:r w:rsidR="00FB2779">
        <w:fldChar w:fldCharType="begin"/>
      </w:r>
      <w:r w:rsidR="00FB2779">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000000">
        <w:fldChar w:fldCharType="separate"/>
      </w:r>
      <w:r w:rsidR="00FB2779">
        <w:fldChar w:fldCharType="end"/>
      </w:r>
      <w:r w:rsidR="00FB2779">
        <w:t xml:space="preserve">De Buck et al., 2021), </w:t>
      </w:r>
      <w:r w:rsidR="00FB2779">
        <w:rPr>
          <w:i/>
          <w:iCs/>
        </w:rPr>
        <w:t xml:space="preserve">S. epidermidis </w:t>
      </w:r>
      <w:r w:rsidR="00FB2779">
        <w:t xml:space="preserve">(closely followed by </w:t>
      </w:r>
      <w:r w:rsidR="00FB2779" w:rsidRPr="00D5424A">
        <w:rPr>
          <w:i/>
          <w:iCs/>
        </w:rPr>
        <w:t>S. simulans</w:t>
      </w:r>
      <w:r w:rsidR="00FB2779">
        <w:t xml:space="preserve">) </w:t>
      </w:r>
      <w:r w:rsidR="00FB2779" w:rsidRPr="009E7D4F">
        <w:t>was</w:t>
      </w:r>
      <w:r w:rsidR="00FB2779">
        <w:t xml:space="preserve"> the most commonly-found species in both a Finnish </w:t>
      </w:r>
      <w:r w:rsidR="00FB2779">
        <w:fldChar w:fldCharType="begin"/>
      </w:r>
      <w:r w:rsidR="00FB2779">
        <w:instrText xml:space="preserve"> ADDIN EN.CITE &lt;EndNote&gt;&lt;Cite&gt;&lt;Author&gt;Taponen&lt;/Author&gt;&lt;Year&gt;2022&lt;/Year&gt;&lt;RecNum&gt;690&lt;/RecNum&gt;&lt;DisplayText&gt;(Taponen et al., 2022)&lt;/DisplayText&gt;&lt;record&gt;&lt;rec-number&gt;690&lt;/rec-number&gt;&lt;foreign-keys&gt;&lt;key app="EN" db-id="pss5de0wasp2t9es5tu5evzpa2svsdrveax9" timestamp="1711739708"&gt;690&lt;/key&gt;&lt;/foreign-keys&gt;&lt;ref-type name="Journal Article"&gt;17&lt;/ref-type&gt;&lt;contributors&gt;&lt;authors&gt;&lt;author&gt;Taponen, Suvi&lt;/author&gt;&lt;author&gt;Myllys, Vesa&lt;/author&gt;&lt;author&gt;Pyörälä, Satu&lt;/author&gt;&lt;/authors&gt;&lt;/contributors&gt;&lt;titles&gt;&lt;title&gt;Somatic cell count in bovine quarter milk samples culture positive for various Staphylococcus species&lt;/title&gt;&lt;secondary-title&gt;Acta Veterinaria Scandinavica&lt;/secondary-title&gt;&lt;/titles&gt;&lt;periodical&gt;&lt;full-title&gt;Acta Veterinaria Scandinavica&lt;/full-title&gt;&lt;/periodical&gt;&lt;volume&gt;64&lt;/volume&gt;&lt;number&gt;1&lt;/number&gt;&lt;dates&gt;&lt;year&gt;2022&lt;/year&gt;&lt;/dates&gt;&lt;publisher&gt;Springer Science and Business Media LLC&lt;/publisher&gt;&lt;isbn&gt;1751-0147&lt;/isbn&gt;&lt;urls&gt;&lt;related-urls&gt;&lt;url&gt;https://dx.doi.org/10.1186/s13028-022-00649-8&lt;/url&gt;&lt;/related-urls&gt;&lt;/urls&gt;&lt;electronic-resource-num&gt;10.1186/s13028-022-00649-8&lt;/electronic-resource-num&gt;&lt;/record&gt;&lt;/Cite&gt;&lt;/EndNote&gt;</w:instrText>
      </w:r>
      <w:r w:rsidR="00FB2779">
        <w:fldChar w:fldCharType="separate"/>
      </w:r>
      <w:r w:rsidR="00FB2779">
        <w:rPr>
          <w:noProof/>
        </w:rPr>
        <w:t>(Taponen et al., 2022)</w:t>
      </w:r>
      <w:r w:rsidR="00FB2779">
        <w:fldChar w:fldCharType="end"/>
      </w:r>
      <w:r w:rsidR="00FB2779">
        <w:t xml:space="preserve"> and a Swedish study </w:t>
      </w:r>
      <w:r w:rsidR="00FB2779">
        <w:fldChar w:fldCharType="begin"/>
      </w:r>
      <w:r w:rsidR="00FB2779">
        <w:instrText xml:space="preserve"> ADDIN EN.CITE &lt;EndNote&gt;&lt;Cite&gt;&lt;Author&gt;Nyman&lt;/Author&gt;&lt;Year&gt;2018&lt;/Year&gt;&lt;RecNum&gt;716&lt;/RecNum&gt;&lt;DisplayText&gt;(Nyman et al., 2018)&lt;/DisplayText&gt;&lt;record&gt;&lt;rec-number&gt;716&lt;/rec-number&gt;&lt;foreign-keys&gt;&lt;key app="EN" db-id="pss5de0wasp2t9es5tu5evzpa2svsdrveax9" timestamp="1712869517"&gt;716&lt;/key&gt;&lt;/foreign-keys&gt;&lt;ref-type name="Journal Article"&gt;17&lt;/ref-type&gt;&lt;contributors&gt;&lt;authors&gt;&lt;author&gt;Nyman, A. K.&lt;/author&gt;&lt;author&gt;Fasth, C.&lt;/author&gt;&lt;author&gt;Waller, K. Persson&lt;/author&gt;&lt;/authors&gt;&lt;/contributors&gt;&lt;titles&gt;&lt;title&gt;Intramammary infections with different non-aureus staphylococci in dairy cows&lt;/title&gt;&lt;secondary-title&gt;Journal of Dairy Science&lt;/secondary-title&gt;&lt;/titles&gt;&lt;periodical&gt;&lt;full-title&gt;Journal of Dairy Science&lt;/full-title&gt;&lt;abbr-1&gt;J. Dairy Sci.&lt;/abbr-1&gt;&lt;/periodical&gt;&lt;pages&gt;1403-1418&lt;/pages&gt;&lt;volume&gt;101&lt;/volume&gt;&lt;number&gt;2&lt;/number&gt;&lt;dates&gt;&lt;year&gt;2018&lt;/year&gt;&lt;/dates&gt;&lt;publisher&gt;American Dairy Science Association&lt;/publisher&gt;&lt;isbn&gt;0022-0302&lt;/isbn&gt;&lt;urls&gt;&lt;related-urls&gt;&lt;url&gt;https://dx.doi.org/10.3168/jds.2017-13467&lt;/url&gt;&lt;/related-urls&gt;&lt;/urls&gt;&lt;electronic-resource-num&gt;10.3168/jds.2017-13467&lt;/electronic-resource-num&gt;&lt;/record&gt;&lt;/Cite&gt;&lt;/EndNote&gt;</w:instrText>
      </w:r>
      <w:r w:rsidR="00FB2779">
        <w:fldChar w:fldCharType="separate"/>
      </w:r>
      <w:r w:rsidR="00FB2779">
        <w:rPr>
          <w:noProof/>
        </w:rPr>
        <w:t>(Nyman et al., 2018)</w:t>
      </w:r>
      <w:r w:rsidR="00FB2779">
        <w:fldChar w:fldCharType="end"/>
      </w:r>
      <w:r w:rsidR="00FB2779">
        <w:t xml:space="preserve">. At the herd level, facility type has been shown to explain some of the diversity of NASM species: </w:t>
      </w:r>
      <w:r w:rsidR="00DB0E78">
        <w:t xml:space="preserve">cows from </w:t>
      </w:r>
      <w:r w:rsidR="00FB2779">
        <w:t>herds using a tiestall barn</w:t>
      </w:r>
      <w:r w:rsidR="00E46387">
        <w:t xml:space="preserve"> were more likely to have an </w:t>
      </w:r>
      <w:r w:rsidR="00FB2779">
        <w:t xml:space="preserve">IMI due to </w:t>
      </w:r>
      <w:r w:rsidR="00FB2779">
        <w:rPr>
          <w:i/>
          <w:iCs/>
        </w:rPr>
        <w:t>S. simulans</w:t>
      </w:r>
      <w:r w:rsidR="00FB2779">
        <w:t xml:space="preserve">, </w:t>
      </w:r>
      <w:r w:rsidR="00FB2779">
        <w:rPr>
          <w:i/>
          <w:iCs/>
        </w:rPr>
        <w:t xml:space="preserve">S. xylosus, S. cohnii, S. saprophyticus, S. capitis, </w:t>
      </w:r>
      <w:r w:rsidR="00FB2779">
        <w:t xml:space="preserve">and </w:t>
      </w:r>
      <w:r w:rsidR="00FB2779">
        <w:rPr>
          <w:i/>
          <w:iCs/>
        </w:rPr>
        <w:t>S. arlettae</w:t>
      </w:r>
      <w:r w:rsidR="00766EAD">
        <w:t xml:space="preserve"> compared with other NASM species</w:t>
      </w:r>
      <w:r w:rsidR="00FB2779">
        <w:t xml:space="preserve">, and </w:t>
      </w:r>
      <w:r w:rsidR="00DB0E78">
        <w:t>less likely to have an IMI due to</w:t>
      </w:r>
      <w:r w:rsidR="00FB2779">
        <w:t xml:space="preserve"> </w:t>
      </w:r>
      <w:r w:rsidR="00FB2779">
        <w:rPr>
          <w:i/>
          <w:iCs/>
        </w:rPr>
        <w:t xml:space="preserve">S. epidermidis </w:t>
      </w:r>
      <w:r w:rsidR="00FB2779" w:rsidRPr="00CA4337">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B2779">
        <w:instrText xml:space="preserve"> ADDIN EN.CITE </w:instrText>
      </w:r>
      <w:r w:rsidR="00FB2779">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B2779">
        <w:instrText xml:space="preserve"> ADDIN EN.CITE.DATA </w:instrText>
      </w:r>
      <w:r w:rsidR="00FB2779">
        <w:fldChar w:fldCharType="end"/>
      </w:r>
      <w:r w:rsidR="00FB2779" w:rsidRPr="00CA4337">
        <w:fldChar w:fldCharType="separate"/>
      </w:r>
      <w:r w:rsidR="00FB2779">
        <w:rPr>
          <w:noProof/>
        </w:rPr>
        <w:t>(Condas et al., 2017a)</w:t>
      </w:r>
      <w:r w:rsidR="00FB2779" w:rsidRPr="00CA4337">
        <w:fldChar w:fldCharType="end"/>
      </w:r>
      <w:r w:rsidR="00FB2779">
        <w:rPr>
          <w:i/>
          <w:iCs/>
        </w:rPr>
        <w:t>.</w:t>
      </w:r>
      <w:r w:rsidR="00FB2779">
        <w:t xml:space="preserve"> </w:t>
      </w:r>
      <w:r w:rsidR="00766EAD">
        <w:t>Cows from h</w:t>
      </w:r>
      <w:r w:rsidR="00FB2779">
        <w:t xml:space="preserve">erds in Canada using a bedded pack system </w:t>
      </w:r>
      <w:r w:rsidR="00F50419">
        <w:t>had a</w:t>
      </w:r>
      <w:r w:rsidR="00FB2779">
        <w:t xml:space="preserve"> higher relative risk for IMI due to </w:t>
      </w:r>
      <w:r w:rsidR="00FB2779">
        <w:rPr>
          <w:i/>
          <w:iCs/>
        </w:rPr>
        <w:t xml:space="preserve">S. chromogenes </w:t>
      </w:r>
      <w:r w:rsidR="00FB2779">
        <w:t xml:space="preserve">and </w:t>
      </w:r>
      <w:r w:rsidR="00FB2779">
        <w:rPr>
          <w:i/>
          <w:iCs/>
        </w:rPr>
        <w:t xml:space="preserve">S. sciuri </w:t>
      </w:r>
      <w:r w:rsidR="00F50419">
        <w:t xml:space="preserve">vs. other NASM </w:t>
      </w:r>
      <w:r w:rsidR="00FB2779" w:rsidRPr="00615559">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B2779">
        <w:instrText xml:space="preserve"> ADDIN EN.CITE </w:instrText>
      </w:r>
      <w:r w:rsidR="00FB2779">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B2779">
        <w:instrText xml:space="preserve"> ADDIN EN.CITE.DATA </w:instrText>
      </w:r>
      <w:r w:rsidR="00FB2779">
        <w:fldChar w:fldCharType="end"/>
      </w:r>
      <w:r w:rsidR="00FB2779" w:rsidRPr="00615559">
        <w:fldChar w:fldCharType="separate"/>
      </w:r>
      <w:r w:rsidR="00FB2779">
        <w:rPr>
          <w:noProof/>
        </w:rPr>
        <w:t>(Condas et al., 2017a)</w:t>
      </w:r>
      <w:r w:rsidR="00FB2779" w:rsidRPr="00615559">
        <w:fldChar w:fldCharType="end"/>
      </w:r>
      <w:r w:rsidR="00FB2779">
        <w:t xml:space="preserve">, while </w:t>
      </w:r>
      <w:r w:rsidR="00FB2779">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rsidR="00FB2779">
        <w:instrText xml:space="preserve"> ADDIN EN.CITE </w:instrText>
      </w:r>
      <w:r w:rsidR="00FB2779">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rsidR="00FB2779">
        <w:instrText xml:space="preserve"> ADDIN EN.CITE.DATA </w:instrText>
      </w:r>
      <w:r w:rsidR="00FB2779">
        <w:fldChar w:fldCharType="end"/>
      </w:r>
      <w:r w:rsidR="00FB2779">
        <w:fldChar w:fldCharType="separate"/>
      </w:r>
      <w:r w:rsidR="00FB2779">
        <w:rPr>
          <w:noProof/>
        </w:rPr>
        <w:t>Adkins et al. (2022)</w:t>
      </w:r>
      <w:r w:rsidR="00FB2779">
        <w:fldChar w:fldCharType="end"/>
      </w:r>
      <w:r w:rsidR="00FB2779">
        <w:t xml:space="preserve"> found </w:t>
      </w:r>
      <w:r w:rsidR="00FB2779" w:rsidRPr="00D670EE">
        <w:rPr>
          <w:i/>
          <w:iCs/>
        </w:rPr>
        <w:t>S. cohnii</w:t>
      </w:r>
      <w:r w:rsidR="00FB2779">
        <w:t xml:space="preserve">, </w:t>
      </w:r>
      <w:r w:rsidR="00FB2779" w:rsidRPr="00D670EE">
        <w:rPr>
          <w:i/>
          <w:iCs/>
        </w:rPr>
        <w:t>S. hyicus</w:t>
      </w:r>
      <w:r w:rsidR="00FB2779">
        <w:t xml:space="preserve">, and </w:t>
      </w:r>
      <w:r w:rsidR="00FB2779" w:rsidRPr="00D670EE">
        <w:rPr>
          <w:i/>
          <w:iCs/>
        </w:rPr>
        <w:t>S. pseudintermedius</w:t>
      </w:r>
      <w:r w:rsidR="00FB2779">
        <w:t xml:space="preserve"> in BTM from sand-bedded freestalls (but not bedded packs), and </w:t>
      </w:r>
      <w:r w:rsidR="00FB2779" w:rsidRPr="00D42544">
        <w:rPr>
          <w:i/>
          <w:iCs/>
        </w:rPr>
        <w:t>S. pasteuri</w:t>
      </w:r>
      <w:r w:rsidR="00FB2779">
        <w:t xml:space="preserve"> </w:t>
      </w:r>
      <w:r w:rsidR="00FB2779" w:rsidRPr="006D5401">
        <w:t xml:space="preserve">and </w:t>
      </w:r>
      <w:r w:rsidR="00FB2779" w:rsidRPr="00D42544">
        <w:rPr>
          <w:i/>
          <w:iCs/>
        </w:rPr>
        <w:t>S. piscifermentan</w:t>
      </w:r>
      <w:r w:rsidR="00FB2779">
        <w:t xml:space="preserve">s were unique to BTM from bedded packs. In a study by </w:t>
      </w:r>
      <w:r w:rsidR="00FB2779">
        <w:fldChar w:fldCharType="begin">
          <w:fldData xml:space="preserve">PEVuZE5vdGU+PENpdGUgQXV0aG9yWWVhcj0iMSI+PEF1dGhvcj5QaWVzc2VuczwvQXV0aG9yPjxZ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</w:fldData>
        </w:fldChar>
      </w:r>
      <w:r w:rsidR="00FB2779">
        <w:instrText xml:space="preserve"> ADDIN EN.CITE </w:instrText>
      </w:r>
      <w:r w:rsidR="00FB2779">
        <w:fldChar w:fldCharType="begin">
          <w:fldData xml:space="preserve">PEVuZE5vdGU+PENpdGUgQXV0aG9yWWVhcj0iMSI+PEF1dGhvcj5QaWVzc2VuczwvQXV0aG9yPjxZ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</w:fldData>
        </w:fldChar>
      </w:r>
      <w:r w:rsidR="00FB2779">
        <w:instrText xml:space="preserve"> ADDIN EN.CITE.DATA </w:instrText>
      </w:r>
      <w:r w:rsidR="00FB2779">
        <w:fldChar w:fldCharType="end"/>
      </w:r>
      <w:r w:rsidR="00FB2779">
        <w:fldChar w:fldCharType="separate"/>
      </w:r>
      <w:r w:rsidR="00FB2779">
        <w:rPr>
          <w:noProof/>
        </w:rPr>
        <w:t>Piessens et al. (2011)</w:t>
      </w:r>
      <w:r w:rsidR="00FB2779">
        <w:fldChar w:fldCharType="end"/>
      </w:r>
      <w:r w:rsidR="00FB2779">
        <w:t xml:space="preserve">, sawdust bedding material was associated with IMI due to </w:t>
      </w:r>
      <w:r w:rsidR="00FB2779">
        <w:rPr>
          <w:i/>
          <w:iCs/>
        </w:rPr>
        <w:t xml:space="preserve">S. xylosus </w:t>
      </w:r>
      <w:r w:rsidR="00FB2779">
        <w:t xml:space="preserve">and </w:t>
      </w:r>
      <w:r w:rsidR="00FB2779">
        <w:rPr>
          <w:i/>
          <w:iCs/>
        </w:rPr>
        <w:t>S. succinus</w:t>
      </w:r>
      <w:r w:rsidR="00FB2779">
        <w:t xml:space="preserve"> for Belgian dairy herds. </w:t>
      </w:r>
      <w:r w:rsidR="00FB2779">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FB2779">
        <w:instrText xml:space="preserve"> ADDIN EN.CITE </w:instrText>
      </w:r>
      <w:r w:rsidR="00FB2779">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FB2779">
        <w:instrText xml:space="preserve"> ADDIN EN.CITE.DATA </w:instrText>
      </w:r>
      <w:r w:rsidR="00FB2779">
        <w:fldChar w:fldCharType="end"/>
      </w:r>
      <w:r w:rsidR="00FB2779">
        <w:fldChar w:fldCharType="separate"/>
      </w:r>
      <w:r w:rsidR="00FB2779">
        <w:rPr>
          <w:noProof/>
        </w:rPr>
        <w:t>De Visscher et al. (2017)</w:t>
      </w:r>
      <w:r w:rsidR="00FB2779">
        <w:fldChar w:fldCharType="end"/>
      </w:r>
      <w:r w:rsidR="00FB2779">
        <w:t xml:space="preserve"> identified a number of management practices around milking protocol and hygiene associated with the presence of different NASM species in BTM. These include a decreased risk for </w:t>
      </w:r>
      <w:r w:rsidR="00FB2779">
        <w:rPr>
          <w:i/>
          <w:iCs/>
        </w:rPr>
        <w:t xml:space="preserve">S. xylosus, S. simulans, </w:t>
      </w:r>
      <w:r w:rsidR="00FB2779">
        <w:t xml:space="preserve">and </w:t>
      </w:r>
      <w:r w:rsidR="00FB2779">
        <w:rPr>
          <w:i/>
          <w:iCs/>
        </w:rPr>
        <w:t>S. chromogenes</w:t>
      </w:r>
      <w:r w:rsidR="00FB2779">
        <w:t xml:space="preserve"> in BTM from herds that clip udders, a </w:t>
      </w:r>
      <w:r w:rsidR="00FB2779">
        <w:lastRenderedPageBreak/>
        <w:t xml:space="preserve">decreased risk of </w:t>
      </w:r>
      <w:r w:rsidR="00FB2779">
        <w:rPr>
          <w:i/>
          <w:iCs/>
        </w:rPr>
        <w:t xml:space="preserve">S. devriesei </w:t>
      </w:r>
      <w:r w:rsidR="00FB2779">
        <w:t xml:space="preserve">in herds with consistent glove use during milking, an increased likelihood of </w:t>
      </w:r>
      <w:r w:rsidR="00FB2779">
        <w:rPr>
          <w:i/>
          <w:iCs/>
        </w:rPr>
        <w:t>S. cohnii</w:t>
      </w:r>
      <w:r w:rsidR="00FB2779">
        <w:t xml:space="preserve"> in herds sharing towels between cows when drying udders, and a decreased likelihood of </w:t>
      </w:r>
      <w:r w:rsidR="00FB2779">
        <w:rPr>
          <w:i/>
          <w:iCs/>
        </w:rPr>
        <w:t xml:space="preserve">S. haemolyticus, S. cohnii, </w:t>
      </w:r>
      <w:r w:rsidR="00FB2779">
        <w:t xml:space="preserve">and </w:t>
      </w:r>
      <w:r w:rsidR="00FB2779">
        <w:rPr>
          <w:i/>
          <w:iCs/>
        </w:rPr>
        <w:t xml:space="preserve">S. simulans </w:t>
      </w:r>
      <w:r w:rsidR="00FB2779">
        <w:t xml:space="preserve">in herds that flushed or steamed milking units after use. </w:t>
      </w:r>
      <w:r w:rsidR="00FB2779">
        <w:fldChar w:fldCharType="begin"/>
      </w:r>
      <w:r w:rsidR="00FB2779">
        <w:instrText xml:space="preserve"> ADDIN EN.CITE &lt;EndNote&gt;&lt;Cite AuthorYear="1"&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FB2779">
        <w:fldChar w:fldCharType="separate"/>
      </w:r>
      <w:r w:rsidR="00FB2779">
        <w:rPr>
          <w:noProof/>
        </w:rPr>
        <w:t>Hogan et al. (1987)</w:t>
      </w:r>
      <w:r w:rsidR="00FB2779">
        <w:fldChar w:fldCharType="end"/>
      </w:r>
      <w:r w:rsidR="00FB2779">
        <w:t xml:space="preserve"> found more IMI due to </w:t>
      </w:r>
      <w:r w:rsidR="00FB2779">
        <w:rPr>
          <w:i/>
          <w:iCs/>
        </w:rPr>
        <w:t>S. epidermidis</w:t>
      </w:r>
      <w:r w:rsidR="00FB2779">
        <w:t xml:space="preserve"> in herds using no teat dip compared to herds that did, </w:t>
      </w:r>
      <w:r w:rsidR="00840A93">
        <w:t>and</w:t>
      </w:r>
      <w:r w:rsidR="00FB2779">
        <w:t xml:space="preserve"> that </w:t>
      </w:r>
      <w:r w:rsidR="00FB2779">
        <w:rPr>
          <w:i/>
          <w:iCs/>
        </w:rPr>
        <w:t xml:space="preserve">S. hyicus </w:t>
      </w:r>
      <w:r w:rsidR="00FB2779">
        <w:t xml:space="preserve">constituted a greater proportion of staphylococci IMI in herds that used teat dip vs. herds that did not. However, it should be noted that </w:t>
      </w:r>
      <w:r w:rsidR="00A15B31" w:rsidRPr="003D4A61">
        <w:rPr>
          <w:rFonts w:cstheme="minorHAnsi"/>
        </w:rPr>
        <w:t>speci</w:t>
      </w:r>
      <w:r w:rsidR="00A15B31">
        <w:rPr>
          <w:rFonts w:cstheme="minorHAnsi"/>
        </w:rPr>
        <w:t>es-level identification</w:t>
      </w:r>
      <w:r w:rsidR="00FB2779">
        <w:t xml:space="preserve"> of staphylococci in this study was performed using a biochemical test, which may have had limited typeability and accuracy for identification of bovine staphylococci isolates </w:t>
      </w:r>
      <w:r w:rsidR="00FB2779">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FB2779">
        <w:instrText xml:space="preserve"> ADDIN EN.CITE </w:instrText>
      </w:r>
      <w:r w:rsidR="00FB2779">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FB2779">
        <w:instrText xml:space="preserve"> ADDIN EN.CITE.DATA </w:instrText>
      </w:r>
      <w:r w:rsidR="00FB2779">
        <w:fldChar w:fldCharType="end"/>
      </w:r>
      <w:r w:rsidR="00FB2779">
        <w:fldChar w:fldCharType="separate"/>
      </w:r>
      <w:r w:rsidR="00FB2779">
        <w:rPr>
          <w:noProof/>
        </w:rPr>
        <w:t>(Vanderhaeghen et al., 2015)</w:t>
      </w:r>
      <w:r w:rsidR="00FB2779">
        <w:fldChar w:fldCharType="end"/>
      </w:r>
      <w:r w:rsidR="00FB2779">
        <w:t xml:space="preserve">. Lastly, some herd-level management factors associated with NASM diversity were related to feed and water provided to dairy cows: </w:t>
      </w:r>
      <w:r w:rsidR="00FB2779">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FB2779">
        <w:instrText xml:space="preserve"> ADDIN EN.CITE </w:instrText>
      </w:r>
      <w:r w:rsidR="00FB2779">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FB2779">
        <w:instrText xml:space="preserve"> ADDIN EN.CITE.DATA </w:instrText>
      </w:r>
      <w:r w:rsidR="00FB2779">
        <w:fldChar w:fldCharType="end"/>
      </w:r>
      <w:r w:rsidR="00FB2779">
        <w:fldChar w:fldCharType="separate"/>
      </w:r>
      <w:r w:rsidR="00FB2779">
        <w:rPr>
          <w:noProof/>
        </w:rPr>
        <w:t>De Visscher et al. (2017)</w:t>
      </w:r>
      <w:r w:rsidR="00FB2779">
        <w:fldChar w:fldCharType="end"/>
      </w:r>
      <w:r w:rsidR="00FB2779">
        <w:t xml:space="preserve"> found an increased likelihood of </w:t>
      </w:r>
      <w:r w:rsidR="00FB2779">
        <w:rPr>
          <w:i/>
          <w:iCs/>
        </w:rPr>
        <w:t xml:space="preserve">S. simulans </w:t>
      </w:r>
      <w:r w:rsidR="00FB2779">
        <w:t>in BTM if drinking water for cows was from a</w:t>
      </w:r>
      <w:r w:rsidR="00FB2779" w:rsidRPr="00CA1AB6">
        <w:t xml:space="preserve"> public supply </w:t>
      </w:r>
      <w:r w:rsidR="00FB2779">
        <w:t xml:space="preserve">(vs. </w:t>
      </w:r>
      <w:r w:rsidR="003E222A">
        <w:t xml:space="preserve">a </w:t>
      </w:r>
      <w:r w:rsidR="00FB2779">
        <w:t xml:space="preserve">well), and </w:t>
      </w:r>
      <w:r w:rsidR="00FB2779">
        <w:fldChar w:fldCharType="begin">
          <w:fldData xml:space="preserve">PEVuZE5vdGU+PENpdGUgQXV0aG9yWWVhcj0iMSI+PEF1dGhvcj5QZXR6ZXI8L0F1dGhvcj48WWVh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=
</w:fldData>
        </w:fldChar>
      </w:r>
      <w:r w:rsidR="00FB2779">
        <w:instrText xml:space="preserve"> ADDIN EN.CITE </w:instrText>
      </w:r>
      <w:r w:rsidR="00FB2779">
        <w:fldChar w:fldCharType="begin">
          <w:fldData xml:space="preserve">PEVuZE5vdGU+PENpdGUgQXV0aG9yWWVhcj0iMSI+PEF1dGhvcj5QZXR6ZXI8L0F1dGhvcj48WWVh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=
</w:fldData>
        </w:fldChar>
      </w:r>
      <w:r w:rsidR="00FB2779">
        <w:instrText xml:space="preserve"> ADDIN EN.CITE.DATA </w:instrText>
      </w:r>
      <w:r w:rsidR="00FB2779">
        <w:fldChar w:fldCharType="end"/>
      </w:r>
      <w:r w:rsidR="00FB2779">
        <w:fldChar w:fldCharType="separate"/>
      </w:r>
      <w:r w:rsidR="00FB2779">
        <w:rPr>
          <w:noProof/>
        </w:rPr>
        <w:t>Petzer et al. (2022)</w:t>
      </w:r>
      <w:r w:rsidR="00FB2779">
        <w:fldChar w:fldCharType="end"/>
      </w:r>
      <w:r w:rsidR="00FB2779">
        <w:t xml:space="preserve"> reported p</w:t>
      </w:r>
      <w:r w:rsidR="00FB2779" w:rsidRPr="00724DE0">
        <w:t xml:space="preserve">roportionally more </w:t>
      </w:r>
      <w:r w:rsidR="00FB2779">
        <w:t xml:space="preserve">IMI due to </w:t>
      </w:r>
      <w:r w:rsidR="00FB2779" w:rsidRPr="00724DE0">
        <w:rPr>
          <w:i/>
          <w:iCs/>
        </w:rPr>
        <w:t>S. chromogenes</w:t>
      </w:r>
      <w:r w:rsidR="00FB2779" w:rsidRPr="00724DE0">
        <w:t xml:space="preserve"> from </w:t>
      </w:r>
      <w:r w:rsidR="00FB2779">
        <w:t xml:space="preserve">herds that were </w:t>
      </w:r>
      <w:r w:rsidR="00FB2779" w:rsidRPr="00724DE0">
        <w:t xml:space="preserve">pasture-based </w:t>
      </w:r>
      <w:r w:rsidR="00FB2779">
        <w:t>compared to those that</w:t>
      </w:r>
      <w:r w:rsidR="00C54BA2">
        <w:t xml:space="preserve"> were</w:t>
      </w:r>
      <w:r w:rsidR="00FB2779">
        <w:t xml:space="preserve"> fed</w:t>
      </w:r>
      <w:r w:rsidR="00FB2779" w:rsidRPr="00724DE0">
        <w:t xml:space="preserve"> </w:t>
      </w:r>
      <w:r w:rsidR="007F2113">
        <w:t>a total mixed ration (TMR)</w:t>
      </w:r>
      <w:r w:rsidR="00FB2779" w:rsidRPr="00724DE0">
        <w:t xml:space="preserve">, </w:t>
      </w:r>
      <w:r w:rsidR="00FB2779">
        <w:t>while</w:t>
      </w:r>
      <w:r w:rsidR="00FB2779" w:rsidRPr="00724DE0">
        <w:t xml:space="preserve"> </w:t>
      </w:r>
      <w:r w:rsidR="00FB2779" w:rsidRPr="00724DE0">
        <w:rPr>
          <w:i/>
          <w:iCs/>
        </w:rPr>
        <w:t>S. haemolyticus</w:t>
      </w:r>
      <w:r w:rsidR="00FB2779" w:rsidRPr="00724DE0">
        <w:t xml:space="preserve"> was more </w:t>
      </w:r>
      <w:r w:rsidR="007F2113">
        <w:t>likely to cause IMI</w:t>
      </w:r>
      <w:r w:rsidR="00FB2779" w:rsidRPr="00724DE0">
        <w:t xml:space="preserve"> </w:t>
      </w:r>
      <w:r w:rsidR="007F2113">
        <w:t>for</w:t>
      </w:r>
      <w:r w:rsidR="00FB2779">
        <w:t xml:space="preserve"> </w:t>
      </w:r>
      <w:r w:rsidR="00FB2779" w:rsidRPr="00724DE0">
        <w:t>TMR herds</w:t>
      </w:r>
      <w:r w:rsidR="00FB2779">
        <w:t>.</w:t>
      </w:r>
    </w:p>
    <w:p w14:paraId="349B4C86" w14:textId="5E120F76" w:rsidR="00FB2779" w:rsidRPr="0080588D" w:rsidRDefault="001508D6" w:rsidP="0080588D">
      <w:pPr>
        <w:ind w:firstLine="360"/>
      </w:pPr>
      <w:r>
        <w:t>Risk factors at the cow level</w:t>
      </w:r>
      <w:r w:rsidR="00FB2779">
        <w:t xml:space="preserve"> </w:t>
      </w:r>
      <w:r w:rsidR="00F22E6E">
        <w:t xml:space="preserve">which affect the likelihood of IMI with different </w:t>
      </w:r>
      <w:r w:rsidR="00FB2779">
        <w:t xml:space="preserve">NASM have also been identified. Both </w:t>
      </w:r>
      <w:r w:rsidR="00FB2779">
        <w:fldChar w:fldCharType="begin"/>
      </w:r>
      <w:r w:rsidR="00FB2779">
        <w:instrText xml:space="preserve"> ADDIN EN.CITE &lt;EndNote&gt;&lt;Cite AuthorYear="1"&gt;&lt;Author&gt;Thorberg&lt;/Author&gt;&lt;Year&gt;2009&lt;/Year&gt;&lt;RecNum&gt;802&lt;/RecNum&gt;&lt;DisplayText&gt;Thorberg et al. (2009)&lt;/DisplayText&gt;&lt;record&gt;&lt;rec-number&gt;802&lt;/rec-number&gt;&lt;foreign-keys&gt;&lt;key app="EN" db-id="pss5de0wasp2t9es5tu5evzpa2svsdrveax9" timestamp="1720560145"&gt;802&lt;/key&gt;&lt;/foreign-keys&gt;&lt;ref-type name="Journal Article"&gt;17&lt;/ref-type&gt;&lt;contributors&gt;&lt;authors&gt;&lt;author&gt;Thorberg, B. M.&lt;/author&gt;&lt;author&gt;Danielsson-Tham, M. L.&lt;/author&gt;&lt;author&gt;Emanuelson, U.&lt;/author&gt;&lt;author&gt;Persson Waller, K.&lt;/author&gt;&lt;/authors&gt;&lt;/contributors&gt;&lt;titles&gt;&lt;title&gt;Bovine subclinical mastitis caused by different types of coagulase-negative staphylococci&lt;/title&gt;&lt;secondary-title&gt;Journal of Dairy Science&lt;/secondary-title&gt;&lt;/titles&gt;&lt;periodical&gt;&lt;full-title&gt;Journal of Dairy Science&lt;/full-title&gt;&lt;abbr-1&gt;J. Dairy Sci.&lt;/abbr-1&gt;&lt;/periodical&gt;&lt;pages&gt;4962-4970&lt;/pages&gt;&lt;volume&gt;92&lt;/volume&gt;&lt;number&gt;10&lt;/number&gt;&lt;keywords&gt;&lt;keyword&gt;dairy cow&lt;/keyword&gt;&lt;keyword&gt;subclinical mastitis&lt;/keyword&gt;&lt;keyword&gt;coagulase-negative staphylococci&lt;/keyword&gt;&lt;keyword&gt;epidemiology&lt;/keyword&gt;&lt;/keywords&gt;&lt;dates&gt;&lt;year&gt;2009&lt;/year&gt;&lt;pub-dates&gt;&lt;date&gt;2009/10/01/&lt;/date&gt;&lt;/pub-dates&gt;&lt;/dates&gt;&lt;isbn&gt;0022-0302&lt;/isbn&gt;&lt;urls&gt;&lt;related-urls&gt;&lt;url&gt;https://www.sciencedirect.com/science/article/pii/S0022030209708276&lt;/url&gt;&lt;/related-urls&gt;&lt;/urls&gt;&lt;electronic-resource-num&gt;https://doi.org/10.3168/jds.2009-2184&lt;/electronic-resource-num&gt;&lt;/record&gt;&lt;/Cite&gt;&lt;/EndNote&gt;</w:instrText>
      </w:r>
      <w:r w:rsidR="00FB2779">
        <w:fldChar w:fldCharType="separate"/>
      </w:r>
      <w:r w:rsidR="00FB2779">
        <w:rPr>
          <w:noProof/>
        </w:rPr>
        <w:t>Thorberg et al. (2009)</w:t>
      </w:r>
      <w:r w:rsidR="00FB2779">
        <w:fldChar w:fldCharType="end"/>
      </w:r>
      <w:r w:rsidR="00FB2779">
        <w:t xml:space="preserve"> and </w:t>
      </w:r>
      <w:r w:rsidR="00FB2779">
        <w:fldChar w:fldCharType="begin"/>
      </w:r>
      <w:r w:rsidR="00FB2779">
        <w:instrText xml:space="preserve"> ADDIN EN.CITE &lt;EndNote&gt;&lt;Cite AuthorYear="1"&gt;&lt;Author&gt;Mork&lt;/Author&gt;&lt;Year&gt;2012&lt;/Year&gt;&lt;RecNum&gt;19&lt;/RecNum&gt;&lt;DisplayText&gt;Mork et al. (2012)&lt;/DisplayText&gt;&lt;record&gt;&lt;rec-number&gt;19&lt;/rec-number&gt;&lt;foreign-keys&gt;&lt;key app="EN" db-id="pss5de0wasp2t9es5tu5evzpa2svsdrveax9" timestamp="1619458534"&gt;19&lt;/key&gt;&lt;/foreign-keys&gt;&lt;ref-type name="Journal Article"&gt;17&lt;/ref-type&gt;&lt;contributors&gt;&lt;authors&gt;&lt;author&gt;Mork, T.&lt;/author&gt;&lt;author&gt;Jorgensen, H. J.&lt;/author&gt;&lt;author&gt;Sunde, M.&lt;/author&gt;&lt;author&gt;Kvitle, B.&lt;/author&gt;&lt;author&gt;Sviland, S.&lt;/author&gt;&lt;author&gt;Waage, S.&lt;/author&gt;&lt;author&gt;Tollersrud, T.&lt;/author&gt;&lt;/authors&gt;&lt;/contributors&gt;&lt;auth-address&gt;Norwegian Veterinary Institute, Oslo, Norway. tormod.mork@vetinst.no&lt;/auth-address&gt;&lt;titles&gt;&lt;title&gt;Persistence of staphylococcal species and genotypes in the bovine udder&lt;/title&gt;&lt;secondary-title&gt;Vet Microbiol&lt;/secondary-title&gt;&lt;/titles&gt;&lt;periodical&gt;&lt;full-title&gt;Vet Microbiol&lt;/full-title&gt;&lt;/periodical&gt;&lt;pages&gt;171-80&lt;/pages&gt;&lt;volume&gt;159&lt;/volume&gt;&lt;number&gt;1-2&lt;/number&gt;&lt;edition&gt;2012/04/17&lt;/edition&gt;&lt;keywords&gt;&lt;keyword&gt;Animals&lt;/keyword&gt;&lt;keyword&gt;Bacterial Proteins/genetics&lt;/keyword&gt;&lt;keyword&gt;Cattle&lt;/keyword&gt;&lt;keyword&gt;Female&lt;/keyword&gt;&lt;keyword&gt;Genotype&lt;/keyword&gt;&lt;keyword&gt;Mammary Glands, Animal/*microbiology&lt;/keyword&gt;&lt;keyword&gt;Mastitis, Bovine/*microbiology&lt;/keyword&gt;&lt;keyword&gt;Milk/microbiology&lt;/keyword&gt;&lt;keyword&gt;Phylogeny&lt;/keyword&gt;&lt;keyword&gt;Species Specificity&lt;/keyword&gt;&lt;keyword&gt;Staphylococcal Infections/microbiology/*veterinary&lt;/keyword&gt;&lt;keyword&gt;Staphylococcus/classification/genetics/isolation &amp;amp; purification/*physiology&lt;/keyword&gt;&lt;keyword&gt;Superoxide Dismutase/genetics&lt;/keyword&gt;&lt;/keywords&gt;&lt;dates&gt;&lt;year&gt;2012&lt;/year&gt;&lt;pub-dates&gt;&lt;date&gt;Sep 14&lt;/date&gt;&lt;/pub-dates&gt;&lt;/dates&gt;&lt;isbn&gt;1873-2542 (Electronic)&amp;#xD;0378-1135 (Linking)&lt;/isbn&gt;&lt;accession-num&gt;22503603&lt;/accession-num&gt;&lt;urls&gt;&lt;related-urls&gt;&lt;url&gt;https://www.ncbi.nlm.nih.gov/pubmed/22503603&lt;/url&gt;&lt;/related-urls&gt;&lt;/urls&gt;&lt;electronic-resource-num&gt;10.1016/j.vetmic.2012.03.034&lt;/electronic-resource-num&gt;&lt;/record&gt;&lt;/Cite&gt;&lt;/EndNote&gt;</w:instrText>
      </w:r>
      <w:r w:rsidR="00FB2779">
        <w:fldChar w:fldCharType="separate"/>
      </w:r>
      <w:r w:rsidR="00FB2779">
        <w:rPr>
          <w:noProof/>
        </w:rPr>
        <w:t>Mork et al. (2012)</w:t>
      </w:r>
      <w:r w:rsidR="00FB2779">
        <w:fldChar w:fldCharType="end"/>
      </w:r>
      <w:r w:rsidR="00FB2779">
        <w:t xml:space="preserve"> found that </w:t>
      </w:r>
      <w:r w:rsidR="00FB2779">
        <w:rPr>
          <w:i/>
          <w:iCs/>
        </w:rPr>
        <w:t>S. chromogenes</w:t>
      </w:r>
      <w:r w:rsidR="00FB2779">
        <w:t xml:space="preserve"> was more likely to be isolated from first-lactation animals, while </w:t>
      </w:r>
      <w:r w:rsidR="00FB2779">
        <w:rPr>
          <w:i/>
          <w:iCs/>
        </w:rPr>
        <w:t>S. epidermidis</w:t>
      </w:r>
      <w:r w:rsidR="00FB2779">
        <w:t xml:space="preserve"> was found more often in third-lactation and older cows. These findings are consistent with </w:t>
      </w:r>
      <w:r w:rsidR="004B438B">
        <w:t>3</w:t>
      </w:r>
      <w:r w:rsidR="00FB2779">
        <w:t xml:space="preserve"> other studies reporting </w:t>
      </w:r>
      <w:r w:rsidR="00FB2779">
        <w:rPr>
          <w:i/>
          <w:iCs/>
        </w:rPr>
        <w:t xml:space="preserve">S. chromogenes, S. xylosus, </w:t>
      </w:r>
      <w:r w:rsidR="00FB2779">
        <w:t xml:space="preserve">and </w:t>
      </w:r>
      <w:r w:rsidR="00FB2779">
        <w:rPr>
          <w:i/>
          <w:iCs/>
        </w:rPr>
        <w:t>S. simulans</w:t>
      </w:r>
      <w:r w:rsidR="00FB2779">
        <w:t xml:space="preserve"> more commonly</w:t>
      </w:r>
      <w:r w:rsidR="003E70AA">
        <w:t xml:space="preserve"> caused IMI</w:t>
      </w:r>
      <w:r w:rsidR="00FB2779">
        <w:t xml:space="preserve"> in heifers vs. third-lactation and older cows </w:t>
      </w:r>
      <w:r w:rsidR="00FB2779">
        <w:fldChar w:fldCharType="begin">
          <w:fldData xml:space="preserve">PEVuZE5vdGU+PENpdGU+PEF1dGhvcj5EZSBWaXNzY2hlcjwvQXV0aG9yPjxZZWFyPjIwMTY8L1ll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AwMjItMDMwMjwvaXNibj48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</w:fldData>
        </w:fldChar>
      </w:r>
      <w:r w:rsidR="00FB2779">
        <w:instrText xml:space="preserve"> ADDIN EN.CITE </w:instrText>
      </w:r>
      <w:r w:rsidR="00FB2779">
        <w:fldChar w:fldCharType="begin">
          <w:fldData xml:space="preserve">PEVuZE5vdGU+PENpdGU+PEF1dGhvcj5EZSBWaXNzY2hlcjwvQXV0aG9yPjxZZWFyPjIwMTY8L1ll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AwMjItMDMwMjwvaXNibj48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</w:fldData>
        </w:fldChar>
      </w:r>
      <w:r w:rsidR="00FB2779">
        <w:instrText xml:space="preserve"> ADDIN EN.CITE.DATA </w:instrText>
      </w:r>
      <w:r w:rsidR="00FB2779">
        <w:fldChar w:fldCharType="end"/>
      </w:r>
      <w:r w:rsidR="00FB2779">
        <w:fldChar w:fldCharType="separate"/>
      </w:r>
      <w:r w:rsidR="00FB2779">
        <w:rPr>
          <w:noProof/>
        </w:rPr>
        <w:t>(De Visscher et al., 2016; Condas et al., 2017a; Nyman et al., 2018)</w:t>
      </w:r>
      <w:r w:rsidR="00FB2779">
        <w:fldChar w:fldCharType="end"/>
      </w:r>
      <w:r w:rsidR="00FB2779">
        <w:t xml:space="preserve">. </w:t>
      </w:r>
      <w:r w:rsidR="00FC45FB">
        <w:t xml:space="preserve">The most likely species to cause IMI also varies </w:t>
      </w:r>
      <w:r w:rsidR="00FB2779">
        <w:t xml:space="preserve">within a lactation: </w:t>
      </w:r>
      <w:r w:rsidR="00FB2779">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FB2779">
        <w:instrText xml:space="preserve"> ADDIN EN.CITE </w:instrText>
      </w:r>
      <w:r w:rsidR="00FB2779">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FB2779">
        <w:instrText xml:space="preserve"> ADDIN EN.CITE.DATA </w:instrText>
      </w:r>
      <w:r w:rsidR="00FB2779">
        <w:fldChar w:fldCharType="end"/>
      </w:r>
      <w:r w:rsidR="00FB2779">
        <w:fldChar w:fldCharType="separate"/>
      </w:r>
      <w:r w:rsidR="00FB2779">
        <w:rPr>
          <w:noProof/>
        </w:rPr>
        <w:t>Dolder et al. (2017)</w:t>
      </w:r>
      <w:r w:rsidR="00FB2779">
        <w:fldChar w:fldCharType="end"/>
      </w:r>
      <w:r w:rsidR="00FB2779">
        <w:t xml:space="preserve"> found that </w:t>
      </w:r>
      <w:r w:rsidR="00FB2779">
        <w:rPr>
          <w:i/>
          <w:iCs/>
        </w:rPr>
        <w:t>S. xylosus</w:t>
      </w:r>
      <w:r w:rsidR="00FB2779">
        <w:t xml:space="preserve"> was more commonly found in early lactation and </w:t>
      </w:r>
      <w:r w:rsidR="00FB2779" w:rsidRPr="009758C5">
        <w:rPr>
          <w:i/>
          <w:iCs/>
        </w:rPr>
        <w:t>S. warneri</w:t>
      </w:r>
      <w:r w:rsidR="00FB2779">
        <w:t xml:space="preserve"> was isolated from mid- to late-lactation animals, while </w:t>
      </w:r>
      <w:r w:rsidR="00FB2779">
        <w:fldChar w:fldCharType="begin">
          <w:fldData xml:space="preserve">PEVuZE5vdGU+PENpdGUgQXV0aG9yWWVhcj0iMSI+PEF1dGhvcj5Db25kYXM8L0F1dGhvcj48WWVh
cj4yMDE3PC9ZZWFyPjxSZWNOdW0+MTM8L1JlY051bT48RGlzcGxheVRleHQ+Q29uZGFzIGV0IGFs
LiAoMjAxN2EpPC9EaXNwbGF5VGV4dD48cmVjb3JkPjxyZWMtbnVtYmVyPjEzPC9yZWMtbnVtYmVy
Pjxmb3JlaWduLWtleXM+PGtleSBhcHA9IkVOIiBkYi1pZD0icHNzNWRlMHdhc3AydDllczV0dTVl
dnpwYTJzdnNkcnZlYXg5IiB0aW1lc3RhbXA9IjE2MTk0NTg1MDYiPjEz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k5hdXNoYWQsIFMuPC9hdXRob3I+PGF1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</w:fldData>
        </w:fldChar>
      </w:r>
      <w:r w:rsidR="00FB2779">
        <w:instrText xml:space="preserve"> ADDIN EN.CITE </w:instrText>
      </w:r>
      <w:r w:rsidR="00FB2779">
        <w:fldChar w:fldCharType="begin">
          <w:fldData xml:space="preserve">PEVuZE5vdGU+PENpdGUgQXV0aG9yWWVhcj0iMSI+PEF1dGhvcj5Db25kYXM8L0F1dGhvcj48WWVh
cj4yMDE3PC9ZZWFyPjxSZWNOdW0+MTM8L1JlY051bT48RGlzcGxheVRleHQ+Q29uZGFzIGV0IGFs
LiAoMjAxN2EpPC9EaXNwbGF5VGV4dD48cmVjb3JkPjxyZWMtbnVtYmVyPjEzPC9yZWMtbnVtYmVy
Pjxmb3JlaWduLWtleXM+PGtleSBhcHA9IkVOIiBkYi1pZD0icHNzNWRlMHdhc3AydDllczV0dTVl
dnpwYTJzdnNkcnZlYXg5IiB0aW1lc3RhbXA9IjE2MTk0NTg1MDYiPjEz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k5hdXNoYWQsIFMuPC9hdXRob3I+PGF1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</w:fldData>
        </w:fldChar>
      </w:r>
      <w:r w:rsidR="00FB2779">
        <w:instrText xml:space="preserve"> ADDIN EN.CITE.DATA </w:instrText>
      </w:r>
      <w:r w:rsidR="00FB2779">
        <w:fldChar w:fldCharType="end"/>
      </w:r>
      <w:r w:rsidR="00FB2779">
        <w:fldChar w:fldCharType="separate"/>
      </w:r>
      <w:r w:rsidR="00FB2779">
        <w:rPr>
          <w:noProof/>
        </w:rPr>
        <w:t>Condas et al. (2017a)</w:t>
      </w:r>
      <w:r w:rsidR="00FB2779">
        <w:fldChar w:fldCharType="end"/>
      </w:r>
      <w:r w:rsidR="00FB2779">
        <w:t xml:space="preserve"> report the prevalence of </w:t>
      </w:r>
      <w:r w:rsidR="00FB2779" w:rsidRPr="00191843">
        <w:rPr>
          <w:i/>
          <w:iCs/>
        </w:rPr>
        <w:t>S. chromogenes, S. gallinarum, S. cohnii,</w:t>
      </w:r>
      <w:r w:rsidR="00FB2779">
        <w:t xml:space="preserve"> and </w:t>
      </w:r>
      <w:r w:rsidR="00FB2779" w:rsidRPr="00191843">
        <w:rPr>
          <w:i/>
          <w:iCs/>
        </w:rPr>
        <w:t>S. capitis</w:t>
      </w:r>
      <w:r w:rsidR="00FB2779">
        <w:t xml:space="preserve"> to be highest at freshening, and the prevalence of </w:t>
      </w:r>
      <w:r w:rsidR="00FB2779" w:rsidRPr="00095D86">
        <w:rPr>
          <w:i/>
          <w:iCs/>
        </w:rPr>
        <w:t>S. chromogenes</w:t>
      </w:r>
      <w:r w:rsidR="00CD1A5D">
        <w:rPr>
          <w:i/>
          <w:iCs/>
        </w:rPr>
        <w:t xml:space="preserve"> </w:t>
      </w:r>
      <w:r w:rsidR="00CD1A5D">
        <w:t>(after an initial decrease</w:t>
      </w:r>
      <w:r w:rsidR="00C86E85">
        <w:t xml:space="preserve"> from levels at freshening</w:t>
      </w:r>
      <w:r w:rsidR="00CD1A5D">
        <w:t>)</w:t>
      </w:r>
      <w:r w:rsidR="00FB2779" w:rsidRPr="00095D86">
        <w:rPr>
          <w:i/>
          <w:iCs/>
        </w:rPr>
        <w:t>, S. haemolyticus, S. xylosus,</w:t>
      </w:r>
      <w:r w:rsidR="00FB2779">
        <w:t xml:space="preserve"> and </w:t>
      </w:r>
      <w:r w:rsidR="00FB2779" w:rsidRPr="00095D86">
        <w:rPr>
          <w:i/>
          <w:iCs/>
        </w:rPr>
        <w:t>S. cohnii</w:t>
      </w:r>
      <w:r w:rsidR="00FB2779">
        <w:t xml:space="preserve"> increased throughout lactation. In Belgian herds,</w:t>
      </w:r>
      <w:r w:rsidR="00FB2779" w:rsidRPr="00896239">
        <w:t xml:space="preserve"> </w:t>
      </w:r>
      <w:r w:rsidR="00FB2779">
        <w:rPr>
          <w:i/>
          <w:iCs/>
        </w:rPr>
        <w:t>S. chromogenes</w:t>
      </w:r>
      <w:r w:rsidR="00FB2779">
        <w:t xml:space="preserve"> was</w:t>
      </w:r>
      <w:r w:rsidR="00FB2779" w:rsidRPr="00896239">
        <w:t xml:space="preserve"> </w:t>
      </w:r>
      <w:r w:rsidR="00FB2779">
        <w:t xml:space="preserve">the </w:t>
      </w:r>
      <w:r w:rsidR="00FB2779" w:rsidRPr="00896239">
        <w:t>predominant species</w:t>
      </w:r>
      <w:r w:rsidR="00FB2779">
        <w:t xml:space="preserve"> causing IMI</w:t>
      </w:r>
      <w:r w:rsidR="00FB2779" w:rsidRPr="00896239">
        <w:t xml:space="preserve"> both at </w:t>
      </w:r>
      <w:r w:rsidR="00FB2779">
        <w:t>parturition</w:t>
      </w:r>
      <w:r w:rsidR="00FB2779" w:rsidRPr="00896239">
        <w:t xml:space="preserve"> and throughout lactation</w:t>
      </w:r>
      <w:r w:rsidR="00FB2779">
        <w:t xml:space="preserve">; the next most commonly seen species at freshening were </w:t>
      </w:r>
      <w:r w:rsidR="00FB2779" w:rsidRPr="005650EC">
        <w:rPr>
          <w:i/>
          <w:iCs/>
        </w:rPr>
        <w:t>S. sciuri</w:t>
      </w:r>
      <w:r w:rsidR="00FB2779" w:rsidRPr="00896239">
        <w:t xml:space="preserve"> and </w:t>
      </w:r>
      <w:r w:rsidR="00FB2779" w:rsidRPr="005650EC">
        <w:rPr>
          <w:i/>
          <w:iCs/>
        </w:rPr>
        <w:t>S. cohnii</w:t>
      </w:r>
      <w:r w:rsidR="00FB2779" w:rsidRPr="00896239">
        <w:t xml:space="preserve"> (De Visscher</w:t>
      </w:r>
      <w:r w:rsidR="00FB2779">
        <w:t xml:space="preserve"> et al.,</w:t>
      </w:r>
      <w:r w:rsidR="00FB2779" w:rsidRPr="00896239">
        <w:t xml:space="preserve"> 2016)</w:t>
      </w:r>
      <w:r w:rsidR="00FB2779">
        <w:t>, while</w:t>
      </w:r>
      <w:r w:rsidR="00FB2779" w:rsidRPr="00896239">
        <w:t xml:space="preserve"> </w:t>
      </w:r>
      <w:r w:rsidR="00FB2779" w:rsidRPr="009E69CD">
        <w:rPr>
          <w:i/>
          <w:iCs/>
        </w:rPr>
        <w:t xml:space="preserve">S. simulans, S. xylosus, S. epidermidis, </w:t>
      </w:r>
      <w:r w:rsidR="00FB2779">
        <w:t>and</w:t>
      </w:r>
      <w:r w:rsidR="00FB2779">
        <w:rPr>
          <w:i/>
          <w:iCs/>
        </w:rPr>
        <w:t xml:space="preserve"> </w:t>
      </w:r>
      <w:r w:rsidR="00FB2779" w:rsidRPr="009E69CD">
        <w:rPr>
          <w:i/>
          <w:iCs/>
        </w:rPr>
        <w:t>S. haemolyticus</w:t>
      </w:r>
      <w:r w:rsidR="00FB2779" w:rsidRPr="00896239">
        <w:t xml:space="preserve"> </w:t>
      </w:r>
      <w:r w:rsidR="00FB2779">
        <w:t xml:space="preserve">were the next most common causes for NASM IMI </w:t>
      </w:r>
      <w:r w:rsidR="00FB2779" w:rsidRPr="00896239">
        <w:t>during lactation</w:t>
      </w:r>
      <w:r w:rsidR="00FB2779">
        <w:t xml:space="preserve"> </w:t>
      </w:r>
      <w:r w:rsidR="00FB2779">
        <w:fldChar w:fldCharType="begin">
          <w:fldData xml:space="preserve">PEVuZE5vdGU+PENpdGU+PEF1dGhvcj5QaWVzc2VuczwvQXV0aG9yPjxZZWFyPjIwMTE8L1llYXI+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</w:fldData>
        </w:fldChar>
      </w:r>
      <w:r w:rsidR="00FB2779">
        <w:instrText xml:space="preserve"> ADDIN EN.CITE </w:instrText>
      </w:r>
      <w:r w:rsidR="00FB2779">
        <w:fldChar w:fldCharType="begin">
          <w:fldData xml:space="preserve">PEVuZE5vdGU+PENpdGU+PEF1dGhvcj5QaWVzc2VuczwvQXV0aG9yPjxZZWFyPjIwMTE8L1llYXI+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</w:fldData>
        </w:fldChar>
      </w:r>
      <w:r w:rsidR="00FB2779">
        <w:instrText xml:space="preserve"> ADDIN EN.CITE.DATA </w:instrText>
      </w:r>
      <w:r w:rsidR="00FB2779">
        <w:fldChar w:fldCharType="end"/>
      </w:r>
      <w:r w:rsidR="00FB2779">
        <w:fldChar w:fldCharType="separate"/>
      </w:r>
      <w:r w:rsidR="00FB2779">
        <w:rPr>
          <w:noProof/>
        </w:rPr>
        <w:t>(Piessens et al., 2011; Supré et al., 2011)</w:t>
      </w:r>
      <w:r w:rsidR="00FB2779">
        <w:fldChar w:fldCharType="end"/>
      </w:r>
      <w:r w:rsidR="00FB2779">
        <w:t xml:space="preserve">. </w:t>
      </w:r>
      <w:r w:rsidR="00FB2779" w:rsidRPr="00BE334B">
        <w:t>Dirty teats</w:t>
      </w:r>
      <w:r w:rsidR="00FB2779">
        <w:t xml:space="preserve"> have been associated with an increased likelihood of IMI due to</w:t>
      </w:r>
      <w:r w:rsidR="00FB2779" w:rsidRPr="00BE334B">
        <w:t xml:space="preserve"> </w:t>
      </w:r>
      <w:r w:rsidR="00FB2779" w:rsidRPr="00362830">
        <w:rPr>
          <w:i/>
          <w:iCs/>
        </w:rPr>
        <w:t>S. cohnii, S. equorum, S. saprophyticus,</w:t>
      </w:r>
      <w:r w:rsidR="00FB2779">
        <w:rPr>
          <w:i/>
          <w:iCs/>
        </w:rPr>
        <w:t xml:space="preserve"> </w:t>
      </w:r>
      <w:r w:rsidR="00FB2779">
        <w:t>and</w:t>
      </w:r>
      <w:r w:rsidR="00FB2779" w:rsidRPr="00362830">
        <w:rPr>
          <w:i/>
          <w:iCs/>
        </w:rPr>
        <w:t xml:space="preserve"> S. sciuri,</w:t>
      </w:r>
      <w:r w:rsidR="00FB2779">
        <w:t xml:space="preserve"> which the authors </w:t>
      </w:r>
      <w:r w:rsidR="004F25C0">
        <w:t>indicate</w:t>
      </w:r>
      <w:r w:rsidR="00FB2779">
        <w:t xml:space="preserve"> is consistent with a likely environmental origin for these species </w:t>
      </w:r>
      <w:r w:rsidR="00FB2779">
        <w:fldChar w:fldCharType="begin">
          <w:fldData xml:space="preserve">PEVuZE5vdGU+PENpdGU+PEF1dGhvcj5EZSBWaXNzY2hlcjwvQXV0aG9yPjxZZWFyPjIwMTY8L1ll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=
</w:fldData>
        </w:fldChar>
      </w:r>
      <w:r w:rsidR="00FB2779">
        <w:instrText xml:space="preserve"> ADDIN EN.CITE </w:instrText>
      </w:r>
      <w:r w:rsidR="00FB2779">
        <w:fldChar w:fldCharType="begin">
          <w:fldData xml:space="preserve">PEVuZE5vdGU+PENpdGU+PEF1dGhvcj5EZSBWaXNzY2hlcjwvQXV0aG9yPjxZZWFyPjIwMTY8L1ll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=
</w:fldData>
        </w:fldChar>
      </w:r>
      <w:r w:rsidR="00FB2779">
        <w:instrText xml:space="preserve"> ADDIN EN.CITE.DATA </w:instrText>
      </w:r>
      <w:r w:rsidR="00FB2779">
        <w:fldChar w:fldCharType="end"/>
      </w:r>
      <w:r w:rsidR="00FB2779">
        <w:fldChar w:fldCharType="separate"/>
      </w:r>
      <w:r w:rsidR="00FB2779">
        <w:rPr>
          <w:noProof/>
        </w:rPr>
        <w:t>(De Visscher et al., 2016)</w:t>
      </w:r>
      <w:r w:rsidR="00FB2779">
        <w:fldChar w:fldCharType="end"/>
      </w:r>
      <w:r w:rsidR="00FB2779">
        <w:t>. Even physical features of the udder and teats have been associated with different NASM species (</w:t>
      </w:r>
      <w:r w:rsidR="00FB2779" w:rsidRPr="00896239">
        <w:t>De Visscher</w:t>
      </w:r>
      <w:r w:rsidR="00FB2779">
        <w:t xml:space="preserve"> et al.,</w:t>
      </w:r>
      <w:r w:rsidR="00FB2779" w:rsidRPr="00896239">
        <w:t xml:space="preserve"> 2016</w:t>
      </w:r>
      <w:r w:rsidR="00FB2779">
        <w:t xml:space="preserve">: quarters with an inverted teat end had higher odds of being infected with </w:t>
      </w:r>
      <w:r w:rsidR="00FB2779" w:rsidRPr="00961511">
        <w:rPr>
          <w:i/>
          <w:iCs/>
        </w:rPr>
        <w:t xml:space="preserve">S. chromogenes, S. simulans, </w:t>
      </w:r>
      <w:r w:rsidR="00FB2779" w:rsidRPr="00961511">
        <w:t xml:space="preserve">or </w:t>
      </w:r>
      <w:r w:rsidR="00FB2779" w:rsidRPr="00961511">
        <w:rPr>
          <w:i/>
          <w:iCs/>
        </w:rPr>
        <w:t>S. xylosus</w:t>
      </w:r>
      <w:r w:rsidR="00FB2779">
        <w:t xml:space="preserve">; Dolder et al., 2017: udder edema was a risk factor for IMI with </w:t>
      </w:r>
      <w:r w:rsidR="00FB2779">
        <w:rPr>
          <w:i/>
          <w:iCs/>
        </w:rPr>
        <w:t>S. chromogenes</w:t>
      </w:r>
      <w:r w:rsidR="00FB2779" w:rsidRPr="00896239">
        <w:t>)</w:t>
      </w:r>
      <w:r w:rsidR="00FB2779">
        <w:t>.</w:t>
      </w:r>
    </w:p>
    <w:p w14:paraId="10E4019D" w14:textId="4B9999D3" w:rsidR="00227C7A" w:rsidRDefault="00167356" w:rsidP="00816F06">
      <w:pPr>
        <w:ind w:firstLine="360"/>
        <w:rPr>
          <w:rFonts w:cstheme="minorHAnsi"/>
        </w:rPr>
      </w:pPr>
      <w:r w:rsidRPr="00DD137A">
        <w:rPr>
          <w:rFonts w:cstheme="minorHAnsi"/>
          <w:color w:val="212121"/>
          <w:shd w:val="clear" w:color="auto" w:fill="FFFFFF"/>
        </w:rPr>
        <w:t>In addition to u</w:t>
      </w:r>
      <w:r w:rsidR="00341B76" w:rsidRPr="00DD137A">
        <w:rPr>
          <w:rFonts w:cstheme="minorHAnsi"/>
          <w:color w:val="212121"/>
          <w:shd w:val="clear" w:color="auto" w:fill="FFFFFF"/>
        </w:rPr>
        <w:t xml:space="preserve">nmeasured animal or </w:t>
      </w:r>
      <w:r w:rsidRPr="00DD137A">
        <w:rPr>
          <w:rFonts w:cstheme="minorHAnsi"/>
          <w:color w:val="212121"/>
          <w:shd w:val="clear" w:color="auto" w:fill="FFFFFF"/>
        </w:rPr>
        <w:t>management</w:t>
      </w:r>
      <w:r w:rsidR="00BA3EEB">
        <w:rPr>
          <w:rFonts w:cstheme="minorHAnsi"/>
          <w:color w:val="212121"/>
          <w:shd w:val="clear" w:color="auto" w:fill="FFFFFF"/>
        </w:rPr>
        <w:t>-associated</w:t>
      </w:r>
      <w:r w:rsidR="00341B76" w:rsidRPr="00DD137A">
        <w:rPr>
          <w:rFonts w:cstheme="minorHAnsi"/>
          <w:color w:val="212121"/>
          <w:shd w:val="clear" w:color="auto" w:fill="FFFFFF"/>
        </w:rPr>
        <w:t xml:space="preserve"> </w:t>
      </w:r>
      <w:r w:rsidR="00BA3EEB">
        <w:rPr>
          <w:rFonts w:cstheme="minorHAnsi"/>
          <w:color w:val="212121"/>
          <w:shd w:val="clear" w:color="auto" w:fill="FFFFFF"/>
        </w:rPr>
        <w:t xml:space="preserve">risk </w:t>
      </w:r>
      <w:r w:rsidR="00341B76" w:rsidRPr="00DD137A">
        <w:rPr>
          <w:rFonts w:cstheme="minorHAnsi"/>
          <w:color w:val="212121"/>
          <w:shd w:val="clear" w:color="auto" w:fill="FFFFFF"/>
        </w:rPr>
        <w:t>factors</w:t>
      </w:r>
      <w:r w:rsidR="00DD137A" w:rsidRPr="00DD137A">
        <w:rPr>
          <w:rFonts w:cstheme="minorHAnsi"/>
          <w:color w:val="212121"/>
          <w:shd w:val="clear" w:color="auto" w:fill="FFFFFF"/>
        </w:rPr>
        <w:t>, an important</w:t>
      </w:r>
      <w:r w:rsidR="00227C7A">
        <w:rPr>
          <w:rFonts w:cstheme="minorHAnsi"/>
        </w:rPr>
        <w:t xml:space="preserve"> </w:t>
      </w:r>
      <w:r w:rsidR="00D9137B">
        <w:rPr>
          <w:rFonts w:cstheme="minorHAnsi"/>
        </w:rPr>
        <w:t>determinate</w:t>
      </w:r>
      <w:r w:rsidR="00227C7A">
        <w:rPr>
          <w:rFonts w:cstheme="minorHAnsi"/>
        </w:rPr>
        <w:t xml:space="preserve"> in AMR carriage of mastitis isolates is clonal dissemination within a particular herd. Consistent with behavior of a contagious mastitis pathogen, a </w:t>
      </w:r>
      <w:r w:rsidR="00BE6158">
        <w:rPr>
          <w:rFonts w:cstheme="minorHAnsi"/>
        </w:rPr>
        <w:t>certain</w:t>
      </w:r>
      <w:r w:rsidR="00227C7A">
        <w:rPr>
          <w:rFonts w:cstheme="minorHAnsi"/>
        </w:rPr>
        <w:t xml:space="preserve"> strain </w:t>
      </w:r>
      <w:r w:rsidR="00BE6158">
        <w:rPr>
          <w:rFonts w:cstheme="minorHAnsi"/>
        </w:rPr>
        <w:t>(</w:t>
      </w:r>
      <w:r w:rsidR="00227C7A">
        <w:rPr>
          <w:rFonts w:cstheme="minorHAnsi"/>
        </w:rPr>
        <w:t>or strains</w:t>
      </w:r>
      <w:r w:rsidR="00BE6158">
        <w:rPr>
          <w:rFonts w:cstheme="minorHAnsi"/>
        </w:rPr>
        <w:t>)</w:t>
      </w:r>
      <w:r w:rsidR="00227C7A">
        <w:rPr>
          <w:rFonts w:cstheme="minorHAnsi"/>
        </w:rPr>
        <w:t xml:space="preserve"> of </w:t>
      </w:r>
      <w:r w:rsidR="00227C7A">
        <w:rPr>
          <w:rFonts w:cstheme="minorHAnsi"/>
          <w:i/>
          <w:iCs/>
        </w:rPr>
        <w:t>S. aureus</w:t>
      </w:r>
      <w:r w:rsidR="00227C7A">
        <w:rPr>
          <w:rFonts w:cstheme="minorHAnsi"/>
        </w:rPr>
        <w:t xml:space="preserve"> will predominant for any given herd </w:t>
      </w:r>
      <w:r w:rsidR="00227C7A">
        <w:rPr>
          <w:rFonts w:cstheme="minorHAnsi"/>
        </w:rPr>
        <w:fldChar w:fldCharType="begin">
          <w:fldData xml:space="preserve">PEVuZE5vdGU+PENpdGU+PEF1dGhvcj5aYWRva3M8L0F1dGhvcj48WWVhcj4yMDAwPC9ZZWFyPjxS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</w:fldData>
        </w:fldChar>
      </w:r>
      <w:r w:rsidR="00227C7A">
        <w:rPr>
          <w:rFonts w:cstheme="minorHAnsi"/>
        </w:rPr>
        <w:instrText xml:space="preserve"> ADDIN EN.CITE </w:instrText>
      </w:r>
      <w:r w:rsidR="00227C7A">
        <w:rPr>
          <w:rFonts w:cstheme="minorHAnsi"/>
        </w:rPr>
        <w:fldChar w:fldCharType="begin">
          <w:fldData xml:space="preserve">PEVuZE5vdGU+PENpdGU+PEF1dGhvcj5aYWRva3M8L0F1dGhvcj48WWVhcj4yMDAwPC9ZZWFyPjxS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</w:fldData>
        </w:fldChar>
      </w:r>
      <w:r w:rsidR="00227C7A">
        <w:rPr>
          <w:rFonts w:cstheme="minorHAnsi"/>
        </w:rPr>
        <w:instrText xml:space="preserve"> ADDIN EN.CITE.DATA </w:instrText>
      </w:r>
      <w:r w:rsidR="00227C7A">
        <w:rPr>
          <w:rFonts w:cstheme="minorHAnsi"/>
        </w:rPr>
      </w:r>
      <w:r w:rsidR="00227C7A">
        <w:rPr>
          <w:rFonts w:cstheme="minorHAnsi"/>
        </w:rPr>
        <w:fldChar w:fldCharType="end"/>
      </w:r>
      <w:r w:rsidR="00227C7A">
        <w:rPr>
          <w:rFonts w:cstheme="minorHAnsi"/>
        </w:rPr>
      </w:r>
      <w:r w:rsidR="00227C7A">
        <w:rPr>
          <w:rFonts w:cstheme="minorHAnsi"/>
        </w:rPr>
        <w:fldChar w:fldCharType="separate"/>
      </w:r>
      <w:r w:rsidR="00227C7A">
        <w:rPr>
          <w:rFonts w:cstheme="minorHAnsi"/>
          <w:noProof/>
        </w:rPr>
        <w:t>(Lange et al., 1999; Zadoks et al., 2000; Freu et al., 2022)</w:t>
      </w:r>
      <w:r w:rsidR="00227C7A">
        <w:rPr>
          <w:rFonts w:cstheme="minorHAnsi"/>
        </w:rPr>
        <w:fldChar w:fldCharType="end"/>
      </w:r>
      <w:r w:rsidR="00227C7A">
        <w:rPr>
          <w:rFonts w:cstheme="minorHAnsi"/>
        </w:rPr>
        <w:t xml:space="preserve">. If the dominant strain of </w:t>
      </w:r>
      <w:r w:rsidR="00227C7A">
        <w:rPr>
          <w:rFonts w:cstheme="minorHAnsi"/>
          <w:i/>
          <w:iCs/>
        </w:rPr>
        <w:t>S. aureus</w:t>
      </w:r>
      <w:r w:rsidR="00227C7A">
        <w:rPr>
          <w:rFonts w:cstheme="minorHAnsi"/>
        </w:rPr>
        <w:t xml:space="preserve"> causing IMI in a dairy herd happens to carry a </w:t>
      </w:r>
      <w:r w:rsidR="001A394F">
        <w:rPr>
          <w:rFonts w:cstheme="minorHAnsi"/>
        </w:rPr>
        <w:t>given</w:t>
      </w:r>
      <w:r w:rsidR="00227C7A">
        <w:rPr>
          <w:rFonts w:cstheme="minorHAnsi"/>
        </w:rPr>
        <w:t xml:space="preserve"> AMR determinant, a high proportion of</w:t>
      </w:r>
      <w:r w:rsidR="00BA2608">
        <w:rPr>
          <w:rFonts w:cstheme="minorHAnsi"/>
        </w:rPr>
        <w:t xml:space="preserve"> </w:t>
      </w:r>
      <w:r w:rsidR="00BA2608">
        <w:rPr>
          <w:rFonts w:cstheme="minorHAnsi"/>
          <w:i/>
          <w:iCs/>
        </w:rPr>
        <w:t>S. aureus</w:t>
      </w:r>
      <w:r w:rsidR="00227C7A">
        <w:rPr>
          <w:rFonts w:cstheme="minorHAnsi"/>
        </w:rPr>
        <w:t xml:space="preserve"> isolates from that herd will likely </w:t>
      </w:r>
      <w:r w:rsidR="00BA2608">
        <w:rPr>
          <w:rFonts w:cstheme="minorHAnsi"/>
        </w:rPr>
        <w:t>exhibit</w:t>
      </w:r>
      <w:r w:rsidR="00227C7A">
        <w:rPr>
          <w:rFonts w:cstheme="minorHAnsi"/>
        </w:rPr>
        <w:t xml:space="preserve"> phenotypic resistant </w:t>
      </w:r>
      <w:r w:rsidR="00BA2608">
        <w:rPr>
          <w:rFonts w:cstheme="minorHAnsi"/>
        </w:rPr>
        <w:t>against</w:t>
      </w:r>
      <w:r w:rsidR="00227C7A">
        <w:rPr>
          <w:rFonts w:cstheme="minorHAnsi"/>
        </w:rPr>
        <w:t xml:space="preserve"> </w:t>
      </w:r>
      <w:r w:rsidR="00BA2608">
        <w:rPr>
          <w:rFonts w:cstheme="minorHAnsi"/>
        </w:rPr>
        <w:t xml:space="preserve">a </w:t>
      </w:r>
      <w:r w:rsidR="00227C7A">
        <w:rPr>
          <w:rFonts w:cstheme="minorHAnsi"/>
        </w:rPr>
        <w:t xml:space="preserve">particular antimicrobial: not </w:t>
      </w:r>
      <w:r w:rsidR="00F11861">
        <w:rPr>
          <w:rFonts w:cstheme="minorHAnsi"/>
        </w:rPr>
        <w:t>solely</w:t>
      </w:r>
      <w:r w:rsidR="009C7220">
        <w:rPr>
          <w:rFonts w:cstheme="minorHAnsi"/>
        </w:rPr>
        <w:t xml:space="preserve"> </w:t>
      </w:r>
      <w:r w:rsidR="00227C7A">
        <w:rPr>
          <w:rFonts w:cstheme="minorHAnsi"/>
        </w:rPr>
        <w:t xml:space="preserve">as a result of environmental pressure and selection, but </w:t>
      </w:r>
      <w:r w:rsidR="00D35E4D">
        <w:rPr>
          <w:rFonts w:cstheme="minorHAnsi"/>
        </w:rPr>
        <w:t>also</w:t>
      </w:r>
      <w:r w:rsidR="00227C7A">
        <w:rPr>
          <w:rFonts w:cstheme="minorHAnsi"/>
        </w:rPr>
        <w:t xml:space="preserve"> as a consequence of phylogeny and the behavior of the pathogen itself. </w:t>
      </w:r>
      <w:r w:rsidR="009A726E">
        <w:rPr>
          <w:rFonts w:cstheme="minorHAnsi"/>
        </w:rPr>
        <w:t>T</w:t>
      </w:r>
      <w:r w:rsidR="00227C7A">
        <w:rPr>
          <w:rFonts w:cstheme="minorHAnsi"/>
        </w:rPr>
        <w:t xml:space="preserve">his dominant strain type </w:t>
      </w:r>
      <w:r w:rsidR="005B3280">
        <w:rPr>
          <w:rFonts w:cstheme="minorHAnsi"/>
        </w:rPr>
        <w:t xml:space="preserve">effect </w:t>
      </w:r>
      <w:r w:rsidR="00D97613">
        <w:rPr>
          <w:rFonts w:cstheme="minorHAnsi"/>
        </w:rPr>
        <w:t xml:space="preserve">can </w:t>
      </w:r>
      <w:r w:rsidR="005B3280">
        <w:rPr>
          <w:rFonts w:cstheme="minorHAnsi"/>
        </w:rPr>
        <w:t>result in</w:t>
      </w:r>
      <w:r w:rsidR="00227C7A">
        <w:rPr>
          <w:rFonts w:cstheme="minorHAnsi"/>
        </w:rPr>
        <w:t xml:space="preserve"> issues of non-independence between isolates from a particular farm</w:t>
      </w:r>
      <w:r w:rsidR="00827BBF">
        <w:rPr>
          <w:rFonts w:cstheme="minorHAnsi"/>
        </w:rPr>
        <w:t xml:space="preserve"> </w:t>
      </w:r>
      <w:r w:rsidR="00827BBF">
        <w:rPr>
          <w:rFonts w:cstheme="minorHAnsi"/>
        </w:rP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rsidR="00827BBF">
        <w:rPr>
          <w:rFonts w:cstheme="minorHAnsi"/>
        </w:rPr>
        <w:instrText xml:space="preserve"> ADDIN EN.CITE </w:instrText>
      </w:r>
      <w:r w:rsidR="00827BBF">
        <w:rPr>
          <w:rFonts w:cstheme="minorHAnsi"/>
        </w:rP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rsidR="00827BBF">
        <w:rPr>
          <w:rFonts w:cstheme="minorHAnsi"/>
        </w:rPr>
        <w:instrText xml:space="preserve"> ADDIN EN.CITE.DATA </w:instrText>
      </w:r>
      <w:r w:rsidR="00827BBF">
        <w:rPr>
          <w:rFonts w:cstheme="minorHAnsi"/>
        </w:rPr>
      </w:r>
      <w:r w:rsidR="00827BBF">
        <w:rPr>
          <w:rFonts w:cstheme="minorHAnsi"/>
        </w:rPr>
        <w:fldChar w:fldCharType="end"/>
      </w:r>
      <w:r w:rsidR="00827BBF">
        <w:rPr>
          <w:rFonts w:cstheme="minorHAnsi"/>
        </w:rPr>
      </w:r>
      <w:r w:rsidR="00827BBF">
        <w:rPr>
          <w:rFonts w:cstheme="minorHAnsi"/>
        </w:rPr>
        <w:fldChar w:fldCharType="separate"/>
      </w:r>
      <w:r w:rsidR="00827BBF">
        <w:rPr>
          <w:rFonts w:cstheme="minorHAnsi"/>
          <w:noProof/>
        </w:rPr>
        <w:t>(Call et al., 2008)</w:t>
      </w:r>
      <w:r w:rsidR="00827BBF">
        <w:rPr>
          <w:rFonts w:cstheme="minorHAnsi"/>
        </w:rPr>
        <w:fldChar w:fldCharType="end"/>
      </w:r>
      <w:r w:rsidR="009A726E">
        <w:rPr>
          <w:rFonts w:cstheme="minorHAnsi"/>
        </w:rPr>
        <w:t>, which</w:t>
      </w:r>
      <w:r w:rsidR="00227C7A">
        <w:rPr>
          <w:rFonts w:cstheme="minorHAnsi"/>
        </w:rPr>
        <w:t xml:space="preserve"> would </w:t>
      </w:r>
      <w:r w:rsidR="0091277C">
        <w:rPr>
          <w:rFonts w:cstheme="minorHAnsi"/>
        </w:rPr>
        <w:t>be exacerbated</w:t>
      </w:r>
      <w:r w:rsidR="00227C7A">
        <w:rPr>
          <w:rFonts w:cstheme="minorHAnsi"/>
        </w:rPr>
        <w:t xml:space="preserve"> </w:t>
      </w:r>
      <w:r w:rsidR="0091277C">
        <w:rPr>
          <w:rFonts w:cstheme="minorHAnsi"/>
        </w:rPr>
        <w:t>in</w:t>
      </w:r>
      <w:r w:rsidR="00227C7A">
        <w:rPr>
          <w:rFonts w:cstheme="minorHAnsi"/>
        </w:rPr>
        <w:t xml:space="preserve"> studies enrolling a relatively small number of herds. Pol and Ruegg (2007a) directly address this </w:t>
      </w:r>
      <w:r w:rsidR="00D84A5D">
        <w:rPr>
          <w:rFonts w:cstheme="minorHAnsi"/>
        </w:rPr>
        <w:t xml:space="preserve">issue of </w:t>
      </w:r>
      <w:r w:rsidR="00D84A5D">
        <w:rPr>
          <w:rFonts w:cstheme="minorHAnsi"/>
        </w:rPr>
        <w:lastRenderedPageBreak/>
        <w:t xml:space="preserve">statistical dependence </w:t>
      </w:r>
      <w:r w:rsidR="00227C7A">
        <w:rPr>
          <w:rFonts w:cstheme="minorHAnsi"/>
        </w:rPr>
        <w:t xml:space="preserve">in their study of 40 herds. </w:t>
      </w:r>
      <w:r w:rsidR="00020681" w:rsidRPr="003D4A61">
        <w:rPr>
          <w:rFonts w:cstheme="minorHAnsi"/>
        </w:rPr>
        <w:t xml:space="preserve">In order to avoid </w:t>
      </w:r>
      <w:r w:rsidR="00023D36">
        <w:rPr>
          <w:rFonts w:cstheme="minorHAnsi"/>
        </w:rPr>
        <w:t>dependence</w:t>
      </w:r>
      <w:r w:rsidR="00020681" w:rsidRPr="003D4A61">
        <w:rPr>
          <w:rFonts w:cstheme="minorHAnsi"/>
        </w:rPr>
        <w:t xml:space="preserve"> between the cow, herd, and exposure category</w:t>
      </w:r>
      <w:r w:rsidR="00023D36">
        <w:rPr>
          <w:rFonts w:cstheme="minorHAnsi"/>
        </w:rPr>
        <w:t xml:space="preserve"> (conventional vs. organic)</w:t>
      </w:r>
      <w:r w:rsidR="00020681" w:rsidRPr="003D4A61">
        <w:rPr>
          <w:rFonts w:cstheme="minorHAnsi"/>
        </w:rPr>
        <w:t>, the authors included only 1 isolate per cow and ≤ 20 isolates per herd in all analyses.</w:t>
      </w:r>
      <w:r w:rsidR="00D84A5D">
        <w:rPr>
          <w:rFonts w:cstheme="minorHAnsi"/>
        </w:rPr>
        <w:t xml:space="preserve"> </w:t>
      </w:r>
      <w:r w:rsidR="002711D7">
        <w:rPr>
          <w:rFonts w:cstheme="minorHAnsi"/>
        </w:rPr>
        <w:t>A</w:t>
      </w:r>
      <w:r w:rsidR="00227C7A">
        <w:rPr>
          <w:rFonts w:cstheme="minorHAnsi"/>
        </w:rPr>
        <w:t xml:space="preserve">dditionally, they report the range of isolates used per herd for </w:t>
      </w:r>
      <w:r w:rsidR="00F05FAC">
        <w:rPr>
          <w:rFonts w:cstheme="minorHAnsi"/>
        </w:rPr>
        <w:t>each</w:t>
      </w:r>
      <w:r w:rsidR="00227C7A">
        <w:rPr>
          <w:rFonts w:cstheme="minorHAnsi"/>
        </w:rPr>
        <w:t xml:space="preserve"> categor</w:t>
      </w:r>
      <w:r w:rsidR="00F05FAC">
        <w:rPr>
          <w:rFonts w:cstheme="minorHAnsi"/>
        </w:rPr>
        <w:t>y</w:t>
      </w:r>
      <w:r w:rsidR="00227C7A">
        <w:rPr>
          <w:rFonts w:cstheme="minorHAnsi"/>
        </w:rPr>
        <w:t xml:space="preserve"> of mastitis pathogen. </w:t>
      </w:r>
    </w:p>
    <w:p w14:paraId="46C4CF07" w14:textId="77777777" w:rsidR="000D1E2E" w:rsidRPr="00816F06" w:rsidRDefault="000D1E2E" w:rsidP="00816F06">
      <w:pPr>
        <w:ind w:firstLine="360"/>
        <w:rPr>
          <w:rFonts w:cstheme="minorHAnsi"/>
          <w:b/>
          <w:bCs/>
          <w:i/>
          <w:iCs/>
          <w:color w:val="212121"/>
          <w:shd w:val="clear" w:color="auto" w:fill="FFFFFF"/>
        </w:rPr>
      </w:pPr>
    </w:p>
    <w:p w14:paraId="11D9D137" w14:textId="77777777" w:rsidR="002E3A6B" w:rsidRPr="003D4A61" w:rsidRDefault="002E3A6B" w:rsidP="002E3A6B">
      <w:pPr>
        <w:ind w:firstLine="360"/>
        <w:rPr>
          <w:rFonts w:cstheme="minorHAnsi"/>
        </w:rPr>
      </w:pPr>
    </w:p>
    <w:p w14:paraId="28F9E06F" w14:textId="4CC9D440" w:rsidR="00A31C7B" w:rsidRPr="008F345B" w:rsidRDefault="00A31C7B" w:rsidP="008F345B">
      <w:pPr>
        <w:rPr>
          <w:rFonts w:cstheme="minorHAnsi"/>
          <w:b/>
          <w:bCs/>
          <w:i/>
          <w:iCs/>
          <w:color w:val="00B0F0"/>
        </w:rPr>
      </w:pPr>
      <w:r w:rsidRPr="008F345B">
        <w:rPr>
          <w:rFonts w:cstheme="minorHAnsi"/>
          <w:b/>
          <w:bCs/>
          <w:i/>
          <w:iCs/>
          <w:color w:val="00B0F0"/>
        </w:rPr>
        <w:t xml:space="preserve">Why </w:t>
      </w:r>
      <w:r w:rsidR="00DC42E0">
        <w:rPr>
          <w:rFonts w:cstheme="minorHAnsi"/>
          <w:b/>
          <w:bCs/>
          <w:i/>
          <w:iCs/>
          <w:color w:val="00B0F0"/>
        </w:rPr>
        <w:t>is</w:t>
      </w:r>
      <w:r w:rsidRPr="008F345B">
        <w:rPr>
          <w:rFonts w:cstheme="minorHAnsi"/>
          <w:b/>
          <w:bCs/>
          <w:i/>
          <w:iCs/>
          <w:color w:val="00B0F0"/>
        </w:rPr>
        <w:t xml:space="preserve"> AMR</w:t>
      </w:r>
      <w:r w:rsidR="00DC42E0">
        <w:rPr>
          <w:rFonts w:cstheme="minorHAnsi"/>
          <w:b/>
          <w:bCs/>
          <w:i/>
          <w:iCs/>
          <w:color w:val="00B0F0"/>
        </w:rPr>
        <w:t xml:space="preserve"> </w:t>
      </w:r>
      <w:r w:rsidRPr="008F345B">
        <w:rPr>
          <w:rFonts w:cstheme="minorHAnsi"/>
          <w:b/>
          <w:bCs/>
          <w:i/>
          <w:iCs/>
          <w:color w:val="00B0F0"/>
        </w:rPr>
        <w:t>maintained in organic systems</w:t>
      </w:r>
      <w:r w:rsidR="00DC42E0">
        <w:rPr>
          <w:rFonts w:cstheme="minorHAnsi"/>
          <w:b/>
          <w:bCs/>
          <w:i/>
          <w:iCs/>
          <w:color w:val="00B0F0"/>
        </w:rPr>
        <w:t>?</w:t>
      </w:r>
    </w:p>
    <w:p w14:paraId="0CBF8DCB" w14:textId="5C99E946" w:rsidR="008F345B" w:rsidRDefault="008F345B" w:rsidP="008F345B">
      <w:pPr>
        <w:ind w:firstLine="360"/>
      </w:pPr>
      <w:r>
        <w:t>In almost all studies summarized</w:t>
      </w:r>
      <w:r w:rsidR="006960F3">
        <w:t xml:space="preserve"> in this </w:t>
      </w:r>
      <w:r w:rsidR="00347566">
        <w:t>review</w:t>
      </w:r>
      <w:r>
        <w:t xml:space="preserve">, some degree of AMR was found in isolates despite decreased (EU) or absence (US) of selective pressure of </w:t>
      </w:r>
      <w:r w:rsidR="00347566">
        <w:t>antimicrobial</w:t>
      </w:r>
      <w:r>
        <w:t xml:space="preserve"> use; organic farms in McDougall et al. (2021) had no </w:t>
      </w:r>
      <w:r w:rsidR="00AC350F">
        <w:t>antimicrobial</w:t>
      </w:r>
      <w:r>
        <w:t xml:space="preserve"> usage for a range of 7-19 years, with a median of 12 years </w:t>
      </w:r>
      <w:r w:rsidR="008C2FF0">
        <w:t>of organic certification</w:t>
      </w:r>
      <w:r>
        <w:t>. Assuming there is a fitness cost to bacteria for maintaining AMR genes</w:t>
      </w:r>
      <w:r w:rsidR="00662291">
        <w:t xml:space="preserve"> </w:t>
      </w:r>
      <w:r w:rsidR="0003251D">
        <w:fldChar w:fldCharType="begin"/>
      </w:r>
      <w:r w:rsidR="0003251D">
        <w:instrText xml:space="preserve"> ADDIN EN.CITE &lt;EndNote&gt;&lt;Cite&gt;&lt;Author&gt;Vanacker&lt;/Author&gt;&lt;Year&gt;2023&lt;/Year&gt;&lt;RecNum&gt;858&lt;/RecNum&gt;&lt;DisplayText&gt;(Vanacker et al., 2023)&lt;/DisplayText&gt;&lt;record&gt;&lt;rec-number&gt;858&lt;/rec-number&gt;&lt;foreign-keys&gt;&lt;key app="EN" db-id="pss5de0wasp2t9es5tu5evzpa2svsdrveax9" timestamp="1721227787"&gt;858&lt;/key&gt;&lt;/foreign-keys&gt;&lt;ref-type name="Journal Article"&gt;17&lt;/ref-type&gt;&lt;contributors&gt;&lt;authors&gt;&lt;author&gt;Vanacker, M.&lt;/author&gt;&lt;author&gt;Lenuzza, N.&lt;/author&gt;&lt;author&gt;Rasigade, J. P.&lt;/author&gt;&lt;/authors&gt;&lt;/contributors&gt;&lt;auth-address&gt;CIRI, Centre International de Recherche en Infectiologie, Université de Lyon, Inserm U1111, Université Claude Bernard Lyon 1, CNRS, UMR5308, ENS de Lyon, Lyon, France.&amp;#xD;Institut des Agents Infectieux, Hospices Civils de Lyon, Lyon, France.&lt;/auth-address&gt;&lt;titles&gt;&lt;title&gt;The fitness cost of horizontally transferred and mutational antimicrobial resistance in Escherichia coli&lt;/title&gt;&lt;secondary-title&gt;Front Microbiol&lt;/secondary-title&gt;&lt;/titles&gt;&lt;periodical&gt;&lt;full-title&gt;Front Microbiol&lt;/full-title&gt;&lt;/periodical&gt;&lt;pages&gt;1186920&lt;/pages&gt;&lt;volume&gt;14&lt;/volume&gt;&lt;edition&gt;20230630&lt;/edition&gt;&lt;keywords&gt;&lt;keyword&gt;compensatory evolution&lt;/keyword&gt;&lt;keyword&gt;conjugation&lt;/keyword&gt;&lt;keyword&gt;mutation&lt;/keyword&gt;&lt;keyword&gt;plasmid&lt;/keyword&gt;&lt;keyword&gt;relative fitness&lt;/keyword&gt;&lt;/keywords&gt;&lt;dates&gt;&lt;year&gt;2023&lt;/year&gt;&lt;/dates&gt;&lt;isbn&gt;1664-302X (Print)&amp;#xD;1664-302x&lt;/isbn&gt;&lt;accession-num&gt;37455716&lt;/accession-num&gt;&lt;urls&gt;&lt;/urls&gt;&lt;custom1&gt;The authors declare that the research was conducted in the absence of any commercial or financial relationships that could be construed as a potential conflict of interest.&lt;/custom1&gt;&lt;custom2&gt;PMC10348881&lt;/custom2&gt;&lt;electronic-resource-num&gt;10.3389/fmicb.2023.1186920&lt;/electronic-resource-num&gt;&lt;remote-database-provider&gt;NLM&lt;/remote-database-provider&gt;&lt;language&gt;eng&lt;/language&gt;&lt;/record&gt;&lt;/Cite&gt;&lt;/EndNote&gt;</w:instrText>
      </w:r>
      <w:r w:rsidR="0003251D">
        <w:fldChar w:fldCharType="separate"/>
      </w:r>
      <w:r w:rsidR="0003251D">
        <w:rPr>
          <w:noProof/>
        </w:rPr>
        <w:t>(Vanacker et al., 2023)</w:t>
      </w:r>
      <w:r w:rsidR="0003251D">
        <w:fldChar w:fldCharType="end"/>
      </w:r>
      <w:r>
        <w:t>, this certainly begs the question of why resistance genes have been maintained</w:t>
      </w:r>
      <w:r w:rsidR="00E25EA5">
        <w:t xml:space="preserve"> to any degree</w:t>
      </w:r>
      <w:r>
        <w:t xml:space="preserve"> in the absence of selective antimicrobial pressures. </w:t>
      </w:r>
      <w:r w:rsidR="007370F4">
        <w:t>A</w:t>
      </w:r>
      <w:r>
        <w:t xml:space="preserve"> rather extreme example of AMR persistence in cattle farms is a</w:t>
      </w:r>
      <w:r w:rsidRPr="004F35C6">
        <w:t xml:space="preserve"> study </w:t>
      </w:r>
      <w:r>
        <w:t>comparing</w:t>
      </w:r>
      <w:r w:rsidRPr="004F35C6">
        <w:t xml:space="preserve"> bacteria </w:t>
      </w:r>
      <w:r>
        <w:t xml:space="preserve">isolated </w:t>
      </w:r>
      <w:r w:rsidRPr="004F35C6">
        <w:t xml:space="preserve">from retail ground beef </w:t>
      </w:r>
      <w:r>
        <w:t xml:space="preserve">raised in </w:t>
      </w:r>
      <w:r w:rsidRPr="004F35C6">
        <w:t xml:space="preserve">conventional </w:t>
      </w:r>
      <w:r>
        <w:t xml:space="preserve">and “raised without antibiotics” </w:t>
      </w:r>
      <w:r w:rsidRPr="004F35C6">
        <w:t>operation</w:t>
      </w:r>
      <w:r>
        <w:t>s.</w:t>
      </w:r>
      <w:r w:rsidRPr="004F35C6">
        <w:t xml:space="preserve"> </w:t>
      </w:r>
      <w:r>
        <w:fldChar w:fldCharType="begin"/>
      </w:r>
      <w:r>
        <w:instrText xml:space="preserve"> ADDIN EN.CITE &lt;EndNote&gt;&lt;Cite AuthorYear="1"&gt;&lt;Author&gt;LeJeune&lt;/Author&gt;&lt;Year&gt;2004&lt;/Year&gt;&lt;RecNum&gt;852&lt;/RecNum&gt;&lt;DisplayText&gt;LeJeune and Christie (2004)&lt;/DisplayText&gt;&lt;record&gt;&lt;rec-number&gt;852&lt;/rec-number&gt;&lt;foreign-keys&gt;&lt;key app="EN" db-id="pss5de0wasp2t9es5tu5evzpa2svsdrveax9" timestamp="1721138316"&gt;852&lt;/key&gt;&lt;/foreign-keys&gt;&lt;ref-type name="Journal Article"&gt;17&lt;/ref-type&gt;&lt;contributors&gt;&lt;authors&gt;&lt;author&gt;LeJeune, J. T.&lt;/author&gt;&lt;author&gt;Christie, N. P.&lt;/author&gt;&lt;/authors&gt;&lt;/contributors&gt;&lt;auth-address&gt;Food Animal Health Research Program, Ohio Agricultural Research and Development Center, The Ohio State University, USA. lejeune.3@osu.edu&lt;/auth-address&gt;&lt;titles&gt;&lt;title&gt;Microbiological quality of ground beef from conventionally-reared cattle and &amp;quot;raised without antibiotics&amp;quot; label claims&lt;/title&gt;&lt;secondary-title&gt;J Food Prot&lt;/secondary-title&gt;&lt;/titles&gt;&lt;periodical&gt;&lt;full-title&gt;J Food Prot&lt;/full-title&gt;&lt;/periodical&gt;&lt;pages&gt;1433-7&lt;/pages&gt;&lt;volume&gt;67&lt;/volume&gt;&lt;number&gt;7&lt;/number&gt;&lt;keywords&gt;&lt;keyword&gt;Agriculture/methods&lt;/keyword&gt;&lt;keyword&gt;Animal Husbandry/*methods&lt;/keyword&gt;&lt;keyword&gt;Animals&lt;/keyword&gt;&lt;keyword&gt;Anti-Bacterial Agents/*pharmacology&lt;/keyword&gt;&lt;keyword&gt;Bacteria/drug effects/*isolation &amp;amp; purification&lt;/keyword&gt;&lt;keyword&gt;Cattle&lt;/keyword&gt;&lt;keyword&gt;Colony Count, Microbial&lt;/keyword&gt;&lt;keyword&gt;Drug Resistance, Bacterial&lt;/keyword&gt;&lt;keyword&gt;Food Contamination/*analysis&lt;/keyword&gt;&lt;keyword&gt;Food Microbiology&lt;/keyword&gt;&lt;keyword&gt;Meat Products/*microbiology/standards&lt;/keyword&gt;&lt;keyword&gt;Microbial Sensitivity Tests&lt;/keyword&gt;&lt;keyword&gt;Shiga Toxin/isolation &amp;amp; purification&lt;/keyword&gt;&lt;/keywords&gt;&lt;dates&gt;&lt;year&gt;2004&lt;/year&gt;&lt;pub-dates&gt;&lt;date&gt;Jul&lt;/date&gt;&lt;/pub-dates&gt;&lt;/dates&gt;&lt;isbn&gt;0362-028X (Print)&amp;#xD;0362-028x&lt;/isbn&gt;&lt;accession-num&gt;15270497&lt;/accession-num&gt;&lt;urls&gt;&lt;/urls&gt;&lt;electronic-resource-num&gt;10.4315/0362-028x-67.7.1433&lt;/electronic-resource-num&gt;&lt;remote-database-provider&gt;NLM&lt;/remote-database-provider&gt;&lt;language&gt;eng&lt;/language&gt;&lt;/record&gt;&lt;/Cite&gt;&lt;/EndNote&gt;</w:instrText>
      </w:r>
      <w:r>
        <w:fldChar w:fldCharType="separate"/>
      </w:r>
      <w:r>
        <w:rPr>
          <w:noProof/>
        </w:rPr>
        <w:t>LeJeune and Christie (2004)</w:t>
      </w:r>
      <w:r>
        <w:fldChar w:fldCharType="end"/>
      </w:r>
      <w:r>
        <w:t xml:space="preserve"> </w:t>
      </w:r>
      <w:r w:rsidR="00F1247C">
        <w:t>identified</w:t>
      </w:r>
      <w:r>
        <w:t xml:space="preserve"> resistance against </w:t>
      </w:r>
      <w:r w:rsidRPr="004F35C6">
        <w:t>chloramphenicol</w:t>
      </w:r>
      <w:r>
        <w:t xml:space="preserve"> in isolates from both systems, an antimicrobial that </w:t>
      </w:r>
      <w:r w:rsidRPr="004F35C6">
        <w:t>ha</w:t>
      </w:r>
      <w:r>
        <w:t>d</w:t>
      </w:r>
      <w:r w:rsidRPr="004F35C6">
        <w:t xml:space="preserve"> been banned from use in US food animals since 1986</w:t>
      </w:r>
      <w:r>
        <w:t xml:space="preserve">. Resistant bacteria remaining on organic farms long after selective pressure of antimicrobial use is gone suggests that other factors play an important role in this long-term persistence. In a study where feedlot steers were fed subtherapeutic levels of antibiotics, </w:t>
      </w:r>
      <w:r>
        <w:fldChar w:fldCharType="begin">
          <w:fldData xml:space="preserve">PEVuZE5vdGU+PENpdGUgQXV0aG9yWWVhcj0iMSI+PEF1dGhvcj5BbGV4YW5kZXI8L0F1dGhvcj48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gQXV0aG9yWWVhcj0iMSI+PEF1dGhvcj5BbGV4YW5kZXI8L0F1dGhvcj48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fldChar w:fldCharType="separate"/>
      </w:r>
      <w:r>
        <w:rPr>
          <w:noProof/>
        </w:rPr>
        <w:t>Alexander et al. (2008)</w:t>
      </w:r>
      <w:r>
        <w:fldChar w:fldCharType="end"/>
      </w:r>
      <w:r>
        <w:t xml:space="preserve"> found that ampicillin</w:t>
      </w:r>
      <w:r w:rsidR="00C448B6">
        <w:t>-</w:t>
      </w:r>
      <w:r>
        <w:t xml:space="preserve">resistant </w:t>
      </w:r>
      <w:r w:rsidRPr="008F345B">
        <w:rPr>
          <w:i/>
          <w:iCs/>
        </w:rPr>
        <w:t>E. coli</w:t>
      </w:r>
      <w:r>
        <w:t xml:space="preserve"> in the control group (no antibiotics) increased due to an evident clonal expansion of an environmental strain (detected by PFGE) during the latter part of this longitudinal study. This environmental strain outcompeted other strains of </w:t>
      </w:r>
      <w:r w:rsidRPr="008F345B">
        <w:rPr>
          <w:i/>
          <w:iCs/>
        </w:rPr>
        <w:t>E. coli</w:t>
      </w:r>
      <w:r>
        <w:t xml:space="preserve"> present in the intestinal tract of the steers in the control group, suggesting that fitness traits beyond carriage of AMR genes play an important role in the prevalence of AMR bacteria. Specifically, the authors suggest that one environmental factor related to the level of </w:t>
      </w:r>
      <w:r w:rsidR="00476140">
        <w:t>AMR</w:t>
      </w:r>
      <w:r>
        <w:t xml:space="preserve"> </w:t>
      </w:r>
      <w:r w:rsidR="00476140">
        <w:t>was</w:t>
      </w:r>
      <w:r w:rsidRPr="00EF59BC">
        <w:t xml:space="preserve"> diet</w:t>
      </w:r>
      <w:r>
        <w:t xml:space="preserve">, as </w:t>
      </w:r>
      <w:r w:rsidRPr="00EF59BC">
        <w:t xml:space="preserve">the prevalence of steers shedding </w:t>
      </w:r>
      <w:r>
        <w:t>tetracycline</w:t>
      </w:r>
      <w:r w:rsidR="007A000D">
        <w:t>-</w:t>
      </w:r>
      <w:r>
        <w:t>resistant</w:t>
      </w:r>
      <w:r w:rsidRPr="00EF59BC">
        <w:t xml:space="preserve"> </w:t>
      </w:r>
      <w:r w:rsidRPr="008F345B">
        <w:rPr>
          <w:i/>
          <w:iCs/>
        </w:rPr>
        <w:t>E. coli</w:t>
      </w:r>
      <w:r w:rsidRPr="00EF59BC">
        <w:t xml:space="preserve"> was higher in animals fed grain-based </w:t>
      </w:r>
      <w:r w:rsidR="007A000D">
        <w:t>vs.</w:t>
      </w:r>
      <w:r w:rsidRPr="00EF59BC">
        <w:t xml:space="preserve"> silage-based diets</w:t>
      </w:r>
      <w:r>
        <w:t xml:space="preserve"> </w:t>
      </w:r>
      <w:r w:rsidR="007A000D">
        <w:t xml:space="preserve">in </w:t>
      </w:r>
      <w:r>
        <w:t xml:space="preserve">both treatment and control groups. Although specifically looking at commensal </w:t>
      </w:r>
      <w:r w:rsidRPr="008F345B">
        <w:rPr>
          <w:i/>
          <w:iCs/>
        </w:rPr>
        <w:t>E. coli</w:t>
      </w:r>
      <w:r>
        <w:t xml:space="preserve"> in dairy calves and not mastitis pathogens, </w:t>
      </w:r>
      <w:r w:rsidR="000C6593">
        <w:t>one</w:t>
      </w:r>
      <w:r>
        <w:t xml:space="preserve"> group of </w:t>
      </w:r>
      <w:r w:rsidR="000C6593">
        <w:t>researchers</w:t>
      </w:r>
      <w:r>
        <w:t xml:space="preserve"> set out to explore </w:t>
      </w:r>
      <w:r w:rsidR="008071D3">
        <w:t>which</w:t>
      </w:r>
      <w:r>
        <w:t xml:space="preserve"> factors </w:t>
      </w:r>
      <w:r w:rsidR="00E96D3F">
        <w:t xml:space="preserve">beyond antimicrobial usage </w:t>
      </w:r>
      <w:r>
        <w:t xml:space="preserve">may </w:t>
      </w:r>
      <w:r w:rsidR="00E96D3F">
        <w:t xml:space="preserve">explain </w:t>
      </w:r>
      <w:r>
        <w:t xml:space="preserve">the persistence of an </w:t>
      </w:r>
      <w:r w:rsidRPr="008F345B">
        <w:rPr>
          <w:i/>
          <w:iCs/>
        </w:rPr>
        <w:t xml:space="preserve">E. coli </w:t>
      </w:r>
      <w:r>
        <w:t xml:space="preserve">strain (SSuT) </w:t>
      </w:r>
      <w:r w:rsidR="00C61D6B">
        <w:t>in the GI tract which</w:t>
      </w:r>
      <w:r>
        <w:t xml:space="preserve"> was resistant to streptomycin, sulfonamide and tetracycline (</w:t>
      </w:r>
      <w:r w:rsidRPr="0039199F">
        <w:t xml:space="preserve">Khachatryan </w:t>
      </w:r>
      <w:r>
        <w:t xml:space="preserve">et al., 2004, 2006a, 2006b, 2008; as summarized in Call et al., 2008). Their first study </w:t>
      </w:r>
      <w:r w:rsidR="00BF29B4">
        <w:t>asked</w:t>
      </w:r>
      <w:r>
        <w:t xml:space="preserve"> if </w:t>
      </w:r>
      <w:r w:rsidRPr="00D554AF">
        <w:t xml:space="preserve">direct antimicrobial selection pressure </w:t>
      </w:r>
      <w:r>
        <w:t xml:space="preserve">was </w:t>
      </w:r>
      <w:r w:rsidRPr="00D554AF">
        <w:t xml:space="preserve">maintaining a high prevalence of SSuT </w:t>
      </w:r>
      <w:r w:rsidRPr="008F345B">
        <w:rPr>
          <w:i/>
          <w:iCs/>
        </w:rPr>
        <w:t xml:space="preserve">E. coli </w:t>
      </w:r>
      <w:r w:rsidRPr="00D554AF">
        <w:t xml:space="preserve">strains </w:t>
      </w:r>
      <w:r>
        <w:t xml:space="preserve">in calves, and they found that it was not; </w:t>
      </w:r>
      <w:r w:rsidRPr="00D554AF">
        <w:t xml:space="preserve">a clinical trial showed that addition or removal of oxytetracycline from the diet had no effect on the prevalence of SSuT strains </w:t>
      </w:r>
      <w:r w:rsidR="00FD273A">
        <w:t xml:space="preserve">in fecal samples </w:t>
      </w:r>
      <w:r w:rsidRPr="00D554AF">
        <w:t xml:space="preserve">over </w:t>
      </w:r>
      <w:r>
        <w:t xml:space="preserve">a period of </w:t>
      </w:r>
      <w:r w:rsidRPr="00D554AF">
        <w:t>3 months</w:t>
      </w:r>
      <w:r>
        <w:t xml:space="preserve">. Their next step was to </w:t>
      </w:r>
      <w:r w:rsidR="001B672A">
        <w:t>ascertain</w:t>
      </w:r>
      <w:r>
        <w:t xml:space="preserve"> if </w:t>
      </w:r>
      <w:r w:rsidRPr="00D554AF">
        <w:t>SSuT traits themselves provide a secondary but unrecognized</w:t>
      </w:r>
      <w:r w:rsidR="00895A22">
        <w:t xml:space="preserve"> fitness</w:t>
      </w:r>
      <w:r w:rsidRPr="00D554AF">
        <w:t xml:space="preserve"> advantage to these </w:t>
      </w:r>
      <w:r>
        <w:t xml:space="preserve">particular </w:t>
      </w:r>
      <w:r w:rsidRPr="00D554AF">
        <w:t>strains</w:t>
      </w:r>
      <w:r>
        <w:t xml:space="preserve"> of </w:t>
      </w:r>
      <w:r w:rsidRPr="008F345B">
        <w:rPr>
          <w:i/>
          <w:iCs/>
        </w:rPr>
        <w:t>E. coli</w:t>
      </w:r>
      <w:r>
        <w:t xml:space="preserve"> by</w:t>
      </w:r>
      <w:r w:rsidRPr="00D554AF">
        <w:t xml:space="preserve"> generat</w:t>
      </w:r>
      <w:r>
        <w:t>ing</w:t>
      </w:r>
      <w:r w:rsidRPr="00D554AF">
        <w:t xml:space="preserve"> null mutants for the SSuT </w:t>
      </w:r>
      <w:r>
        <w:t>traits</w:t>
      </w:r>
      <w:r w:rsidR="0022162F">
        <w:t xml:space="preserve"> (now susceptible to these antibiotics)</w:t>
      </w:r>
      <w:r>
        <w:t>.</w:t>
      </w:r>
      <w:r w:rsidRPr="00D554AF">
        <w:t xml:space="preserve"> </w:t>
      </w:r>
      <w:r>
        <w:t>O</w:t>
      </w:r>
      <w:r w:rsidRPr="00D554AF">
        <w:t xml:space="preserve">n average, </w:t>
      </w:r>
      <w:r>
        <w:t xml:space="preserve">they found that </w:t>
      </w:r>
      <w:r w:rsidRPr="00D554AF">
        <w:t>the</w:t>
      </w:r>
      <w:r w:rsidR="00F440C0">
        <w:t xml:space="preserve"> null mutant</w:t>
      </w:r>
      <w:r w:rsidRPr="00D554AF">
        <w:t xml:space="preserve"> strains retained </w:t>
      </w:r>
      <w:r>
        <w:t xml:space="preserve">a </w:t>
      </w:r>
      <w:r w:rsidRPr="00D554AF">
        <w:t xml:space="preserve">competitive advantage over </w:t>
      </w:r>
      <w:r w:rsidR="0022162F">
        <w:t xml:space="preserve">the other </w:t>
      </w:r>
      <w:r w:rsidRPr="00D554AF">
        <w:t>susceptible strains</w:t>
      </w:r>
      <w:r>
        <w:t>, and concluded that the</w:t>
      </w:r>
      <w:r w:rsidRPr="00D554AF">
        <w:t xml:space="preserve"> </w:t>
      </w:r>
      <w:r>
        <w:t xml:space="preserve">specific </w:t>
      </w:r>
      <w:r w:rsidRPr="00D554AF">
        <w:t xml:space="preserve">genes conferring the SSuT phenotype </w:t>
      </w:r>
      <w:r w:rsidR="000D12B6">
        <w:t>were not responsible for</w:t>
      </w:r>
      <w:r w:rsidRPr="00D554AF">
        <w:t xml:space="preserve"> provid</w:t>
      </w:r>
      <w:r w:rsidR="000D12B6">
        <w:t>ing</w:t>
      </w:r>
      <w:r w:rsidRPr="00D554AF">
        <w:t xml:space="preserve"> any secondary fitness advantages</w:t>
      </w:r>
      <w:r>
        <w:t>. At some point</w:t>
      </w:r>
      <w:r w:rsidR="00936C7C">
        <w:t xml:space="preserve"> between studies</w:t>
      </w:r>
      <w:r>
        <w:t>, the farm stopped feeding a medicated milk replacer. The researchers observed that after only a short time frame, the SSuT strain had suddenly declined in prevalence</w:t>
      </w:r>
      <w:r w:rsidR="00EF010F">
        <w:t>.</w:t>
      </w:r>
      <w:r>
        <w:t xml:space="preserve"> </w:t>
      </w:r>
      <w:r w:rsidR="00EF010F">
        <w:t>This</w:t>
      </w:r>
      <w:r>
        <w:t xml:space="preserve"> was unexpected</w:t>
      </w:r>
      <w:r w:rsidR="00EF010F">
        <w:t>,</w:t>
      </w:r>
      <w:r>
        <w:t xml:space="preserve"> given that</w:t>
      </w:r>
      <w:r w:rsidR="00A73975">
        <w:t xml:space="preserve"> their</w:t>
      </w:r>
      <w:r>
        <w:t xml:space="preserve"> </w:t>
      </w:r>
      <w:r w:rsidR="005C158B">
        <w:t xml:space="preserve">previous work demonstrated </w:t>
      </w:r>
      <w:r w:rsidR="00A73975">
        <w:t xml:space="preserve">that </w:t>
      </w:r>
      <w:r>
        <w:t>the</w:t>
      </w:r>
      <w:r w:rsidR="00A73975">
        <w:t xml:space="preserve"> SSuT</w:t>
      </w:r>
      <w:r>
        <w:t xml:space="preserve"> strains had an </w:t>
      </w:r>
      <w:r w:rsidR="005C158B">
        <w:t xml:space="preserve">obvious </w:t>
      </w:r>
      <w:r>
        <w:t xml:space="preserve">advantage compared to </w:t>
      </w:r>
      <w:r w:rsidR="005C158B">
        <w:t xml:space="preserve">the </w:t>
      </w:r>
      <w:r>
        <w:t xml:space="preserve">susceptible strains. This unexplained </w:t>
      </w:r>
      <w:r>
        <w:lastRenderedPageBreak/>
        <w:t>decline prompted an additional study, which hypothesized that the milk supplement itself (</w:t>
      </w:r>
      <w:r w:rsidR="00B929BC">
        <w:t xml:space="preserve">comprised of </w:t>
      </w:r>
      <w:r>
        <w:t xml:space="preserve">dried milk powder, vitamin A and D) was somehow providing an advantage to the SSuT strains. When the milk supplement was reintroduced (both with and without tetracycline), the prevalence of SSuT </w:t>
      </w:r>
      <w:r w:rsidRPr="008F345B">
        <w:rPr>
          <w:i/>
          <w:iCs/>
        </w:rPr>
        <w:t xml:space="preserve">E. coli </w:t>
      </w:r>
      <w:r>
        <w:t>strains nearly doubled for both groups of animals receiving the milk supplement vs. those that received none.</w:t>
      </w:r>
      <w:r>
        <w:fldChar w:fldCharType="begin">
          <w:fldData xml:space="preserve">PEVuZE5vdGU+PENpdGUgSGlkZGVuPSIxIj48QXV0aG9yPktoYWNoYXRyeWFuPC9BdXRob3I+PFll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gSGlkZGVuPSIxIj48QXV0aG9yPktoYWNoYXRyeWFuPC9BdXRob3I+PFll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</w:fldData>
        </w:fldChar>
      </w:r>
      <w:r>
        <w:instrText xml:space="preserve"> ADDIN EN.CITE.DATA </w:instrText>
      </w:r>
      <w:r>
        <w:fldChar w:fldCharType="end"/>
      </w:r>
      <w:r w:rsidR="00000000">
        <w:fldChar w:fldCharType="separate"/>
      </w:r>
      <w:r>
        <w:fldChar w:fldCharType="end"/>
      </w:r>
      <w:r>
        <w:t xml:space="preserve"> </w:t>
      </w:r>
      <w:r w:rsidR="004B412C">
        <w:t>This work</w:t>
      </w:r>
      <w:r>
        <w:t xml:space="preserve"> highlight</w:t>
      </w:r>
      <w:r w:rsidR="004B412C">
        <w:t>s</w:t>
      </w:r>
      <w:r>
        <w:t xml:space="preserve"> an example of a positive selective force (a dietary supplement)</w:t>
      </w:r>
      <w:r w:rsidR="003E6987">
        <w:t xml:space="preserve"> in a dairy farm system</w:t>
      </w:r>
      <w:r>
        <w:t xml:space="preserve"> either directly or indirectly favoring strains of resistant </w:t>
      </w:r>
      <w:r w:rsidRPr="008F345B">
        <w:rPr>
          <w:i/>
          <w:iCs/>
        </w:rPr>
        <w:t>E. coli</w:t>
      </w:r>
      <w:r w:rsidR="003E6987">
        <w:rPr>
          <w:i/>
          <w:iCs/>
        </w:rPr>
        <w:t>,</w:t>
      </w:r>
      <w:r>
        <w:t xml:space="preserve"> which was completely unrelated to antimicrobial exposure.</w:t>
      </w:r>
    </w:p>
    <w:p w14:paraId="2BAF4FFB" w14:textId="7E93BF7D" w:rsidR="008F345B" w:rsidRDefault="008F345B" w:rsidP="008F345B">
      <w:pPr>
        <w:ind w:firstLine="360"/>
      </w:pPr>
      <w:r>
        <w:t xml:space="preserve">Call et. al (2008) summarize the </w:t>
      </w:r>
      <w:r w:rsidR="00EE2E12">
        <w:t>3</w:t>
      </w:r>
      <w:r>
        <w:t xml:space="preserve"> possible outcomes after exposure to antimicrobials </w:t>
      </w:r>
      <w:r w:rsidR="00CA4739">
        <w:t xml:space="preserve">in </w:t>
      </w:r>
      <w:r w:rsidR="00FD75B0">
        <w:t xml:space="preserve">an individual animal </w:t>
      </w:r>
      <w:r>
        <w:t>produces a transient increase in AMR prevalence</w:t>
      </w:r>
      <w:r w:rsidR="00430045">
        <w:t xml:space="preserve"> in a population of bacteria</w:t>
      </w:r>
      <w:r>
        <w:t>, as has been documented to occur</w:t>
      </w:r>
      <w:r w:rsidR="00FD75B0">
        <w:t xml:space="preserve"> </w:t>
      </w:r>
      <w:r w:rsidR="00220420">
        <w:t xml:space="preserve">in </w:t>
      </w:r>
      <w:r w:rsidR="00FD75B0">
        <w:t>fecal bacteria</w:t>
      </w:r>
      <w:r>
        <w:t xml:space="preserve">. Once </w:t>
      </w:r>
      <w:r w:rsidR="006B3EFC">
        <w:t xml:space="preserve">the </w:t>
      </w:r>
      <w:r w:rsidR="00BE3A97">
        <w:t xml:space="preserve">negative </w:t>
      </w:r>
      <w:r>
        <w:t>selective pressure of antimicrobial</w:t>
      </w:r>
      <w:r w:rsidR="00BE3A97">
        <w:t xml:space="preserve"> usage</w:t>
      </w:r>
      <w:r>
        <w:t xml:space="preserve"> is removed, the first possible outcome </w:t>
      </w:r>
      <w:r w:rsidR="00BE3A97">
        <w:t>is</w:t>
      </w:r>
      <w:r>
        <w:t xml:space="preserve"> subsidence of AMR in the population, </w:t>
      </w:r>
      <w:r w:rsidR="00BE3A97">
        <w:t>assuming</w:t>
      </w:r>
      <w:r>
        <w:t xml:space="preserve"> there is a fitness cost to maintaining the AMR traits. Alternatively, if the</w:t>
      </w:r>
      <w:r w:rsidR="00EE4632">
        <w:t>re is no additional</w:t>
      </w:r>
      <w:r>
        <w:t xml:space="preserve"> fitness cost </w:t>
      </w:r>
      <w:r w:rsidR="00EE4632">
        <w:t>to</w:t>
      </w:r>
      <w:r>
        <w:t xml:space="preserve"> maintaining AMR, we would expect to see “eventual displacement in the face of natural turnover of clonal types at the level of individual animals.” A third possibility, as seen in the work from </w:t>
      </w:r>
      <w:r w:rsidRPr="00836EFE">
        <w:t>Khachatryan</w:t>
      </w:r>
      <w:r>
        <w:t xml:space="preserve"> et al., is that there is no (or limited) change in the level of AMR prevalence after selective pressure from antimicrobials is removed</w:t>
      </w:r>
      <w:r w:rsidR="00815084">
        <w:t xml:space="preserve">. This </w:t>
      </w:r>
      <w:r w:rsidR="0081543A">
        <w:t>c</w:t>
      </w:r>
      <w:r w:rsidR="00815084">
        <w:t xml:space="preserve">ould occur if </w:t>
      </w:r>
      <w:r w:rsidRPr="003370CB">
        <w:t xml:space="preserve">AMR traits </w:t>
      </w:r>
      <w:r>
        <w:t xml:space="preserve">have been coupled </w:t>
      </w:r>
      <w:r w:rsidRPr="003370CB">
        <w:t xml:space="preserve">with other </w:t>
      </w:r>
      <w:r>
        <w:t>some other</w:t>
      </w:r>
      <w:r w:rsidRPr="003370CB">
        <w:t xml:space="preserve"> </w:t>
      </w:r>
      <w:r>
        <w:t>locally beneficial</w:t>
      </w:r>
      <w:r w:rsidRPr="003370CB">
        <w:t xml:space="preserve"> tra</w:t>
      </w:r>
      <w:r>
        <w:t>its which provide the</w:t>
      </w:r>
      <w:r w:rsidR="00F97190">
        <w:t xml:space="preserve"> bacteria possessing them</w:t>
      </w:r>
      <w:r>
        <w:t xml:space="preserve"> an advantage in their specific environmental niche. Call et al. (2008) illustrate this with a hypothetical model illustrating the effect of </w:t>
      </w:r>
      <w:r w:rsidR="00BA65C5">
        <w:t>antimicrobial</w:t>
      </w:r>
      <w:r>
        <w:t xml:space="preserve"> exposure in an individual animal</w:t>
      </w:r>
      <w:r w:rsidR="00C549E1">
        <w:t xml:space="preserve"> (Figure </w:t>
      </w:r>
      <w:r w:rsidR="00A92044">
        <w:t>1</w:t>
      </w:r>
      <w:r w:rsidR="00C549E1">
        <w:t>)</w:t>
      </w:r>
      <w:r>
        <w:t xml:space="preserve">. First, a transient increase occurs in the relative number of resistant bacteria within a population after exposure to an antimicrobial. During this time of increased replication, there is an increased probability for a genetic event </w:t>
      </w:r>
      <w:r w:rsidR="002C37EA">
        <w:t xml:space="preserve">to occur which </w:t>
      </w:r>
      <w:r>
        <w:t xml:space="preserve">links AMR carriage to some other trait </w:t>
      </w:r>
      <w:r w:rsidR="002C37EA">
        <w:t xml:space="preserve">providing </w:t>
      </w:r>
      <w:r>
        <w:t xml:space="preserve">increased fitness in that specific environment. Organisms with the linked AMR carriage and locally advantageous trait survive better in the population, but in the absence of antimicrobial exposure, there is nothing to actively suppress </w:t>
      </w:r>
      <w:r w:rsidR="00A54B7B">
        <w:t>the susceptible strains</w:t>
      </w:r>
      <w:r>
        <w:t xml:space="preserve"> in the population. Although the relative proportion of bacteria with AMR may decline</w:t>
      </w:r>
      <w:r w:rsidR="00A4432D">
        <w:t xml:space="preserve"> gradually over time</w:t>
      </w:r>
      <w:r>
        <w:t xml:space="preserve">, linkage of AMR to some other advantageous trait could also lead to a gradual increase or maintenance of a baseline prevalence of AMR, even in systems devoid of antimicrobial exposure. </w:t>
      </w:r>
      <w:r w:rsidR="00584880">
        <w:t>So far,</w:t>
      </w:r>
      <w:r w:rsidR="005D72B2">
        <w:t xml:space="preserve"> work exploring this question has been limited to studying the effect of </w:t>
      </w:r>
      <w:r w:rsidR="00700760">
        <w:t>antimicrobials</w:t>
      </w:r>
      <w:r w:rsidR="005D72B2">
        <w:t xml:space="preserve"> on resistant bacteria </w:t>
      </w:r>
      <w:r w:rsidR="00700760">
        <w:t>present in the GI tract of cattle</w:t>
      </w:r>
      <w:r w:rsidR="00584880">
        <w:t xml:space="preserve">. </w:t>
      </w:r>
      <w:r w:rsidR="00EE2566">
        <w:t>The potential exists for research focused on</w:t>
      </w:r>
      <w:r w:rsidR="002D58CE">
        <w:t xml:space="preserve"> exploring why</w:t>
      </w:r>
      <w:r w:rsidR="00EE2566">
        <w:t xml:space="preserve"> maintenance of AMR genes</w:t>
      </w:r>
      <w:r w:rsidR="002D58CE">
        <w:t xml:space="preserve"> occurs</w:t>
      </w:r>
      <w:r w:rsidR="00EE2566">
        <w:t xml:space="preserve"> in mastitis pathogens </w:t>
      </w:r>
      <w:r w:rsidR="003004D2">
        <w:t xml:space="preserve">from </w:t>
      </w:r>
      <w:r w:rsidR="00EE2566">
        <w:t>organic dairies</w:t>
      </w:r>
      <w:r w:rsidR="0028303E">
        <w:t>,</w:t>
      </w:r>
      <w:r w:rsidR="003004D2">
        <w:t xml:space="preserve"> </w:t>
      </w:r>
      <w:r>
        <w:t>years after the selective pressure of antimicrobial use has been removed.</w:t>
      </w:r>
    </w:p>
    <w:p w14:paraId="1BC5ADFB" w14:textId="77777777" w:rsidR="008F345B" w:rsidRDefault="008F345B" w:rsidP="008F345B">
      <w:pPr>
        <w:rPr>
          <w:rFonts w:cstheme="minorHAnsi"/>
          <w:b/>
          <w:bCs/>
          <w:i/>
          <w:iCs/>
        </w:rPr>
      </w:pPr>
    </w:p>
    <w:p w14:paraId="43A05225" w14:textId="29F2B897" w:rsidR="00220C6A" w:rsidRPr="00220C6A" w:rsidRDefault="00220C6A" w:rsidP="00220C6A">
      <w:pPr>
        <w:rPr>
          <w:rFonts w:cstheme="minorHAnsi"/>
          <w:b/>
          <w:bCs/>
          <w:i/>
          <w:iCs/>
          <w:color w:val="00B0F0"/>
        </w:rPr>
      </w:pPr>
      <w:r w:rsidRPr="00220C6A">
        <w:rPr>
          <w:rFonts w:cstheme="minorHAnsi"/>
          <w:b/>
          <w:bCs/>
          <w:i/>
          <w:iCs/>
          <w:color w:val="00B0F0"/>
        </w:rPr>
        <w:t>Conclusion</w:t>
      </w:r>
      <w:r w:rsidR="00896F98">
        <w:rPr>
          <w:rFonts w:cstheme="minorHAnsi"/>
          <w:b/>
          <w:bCs/>
          <w:i/>
          <w:iCs/>
          <w:color w:val="00B0F0"/>
        </w:rPr>
        <w:t>s</w:t>
      </w:r>
    </w:p>
    <w:p w14:paraId="0BF0D3DD" w14:textId="77777777" w:rsidR="008C1A38" w:rsidRDefault="00237CDB" w:rsidP="000D6381">
      <w:pPr>
        <w:ind w:firstLine="360"/>
      </w:pPr>
      <w:r>
        <w:rPr>
          <w:rFonts w:cstheme="minorHAnsi"/>
        </w:rPr>
        <w:t>O</w:t>
      </w:r>
      <w:r w:rsidR="00F30A6C">
        <w:rPr>
          <w:rFonts w:cstheme="minorHAnsi"/>
        </w:rPr>
        <w:t xml:space="preserve">rganic dairy systems provide a </w:t>
      </w:r>
      <w:r w:rsidR="0052434A">
        <w:rPr>
          <w:rFonts w:cstheme="minorHAnsi"/>
        </w:rPr>
        <w:t>novel</w:t>
      </w:r>
      <w:r w:rsidR="00F30A6C">
        <w:rPr>
          <w:rFonts w:cstheme="minorHAnsi"/>
        </w:rPr>
        <w:t xml:space="preserve"> opportunity in which to </w:t>
      </w:r>
      <w:r w:rsidR="0088185A">
        <w:rPr>
          <w:rFonts w:cstheme="minorHAnsi"/>
        </w:rPr>
        <w:t xml:space="preserve">identify </w:t>
      </w:r>
      <w:r w:rsidR="007B4D92">
        <w:rPr>
          <w:rFonts w:cstheme="minorHAnsi"/>
        </w:rPr>
        <w:t>the antimicrobial resistance patterns of mastitis pathogens</w:t>
      </w:r>
      <w:r w:rsidR="0088185A">
        <w:rPr>
          <w:rFonts w:cstheme="minorHAnsi"/>
        </w:rPr>
        <w:t xml:space="preserve"> experienc</w:t>
      </w:r>
      <w:r w:rsidR="00622727">
        <w:rPr>
          <w:rFonts w:cstheme="minorHAnsi"/>
        </w:rPr>
        <w:t>ing</w:t>
      </w:r>
      <w:r w:rsidR="001720AE">
        <w:rPr>
          <w:rFonts w:cstheme="minorHAnsi"/>
        </w:rPr>
        <w:t xml:space="preserve"> decreased or no </w:t>
      </w:r>
      <w:r w:rsidR="00622727">
        <w:rPr>
          <w:rFonts w:cstheme="minorHAnsi"/>
        </w:rPr>
        <w:t xml:space="preserve">selective </w:t>
      </w:r>
      <w:r w:rsidR="001720AE">
        <w:rPr>
          <w:rFonts w:cstheme="minorHAnsi"/>
        </w:rPr>
        <w:t xml:space="preserve">pressure </w:t>
      </w:r>
      <w:r w:rsidR="0088185A">
        <w:rPr>
          <w:rFonts w:cstheme="minorHAnsi"/>
        </w:rPr>
        <w:t>from</w:t>
      </w:r>
      <w:r w:rsidR="001720AE">
        <w:rPr>
          <w:rFonts w:cstheme="minorHAnsi"/>
        </w:rPr>
        <w:t xml:space="preserve"> antimicrobial use.</w:t>
      </w:r>
      <w:r w:rsidR="006B0495">
        <w:rPr>
          <w:rFonts w:cstheme="minorHAnsi"/>
        </w:rPr>
        <w:t xml:space="preserve"> This narrative review aimed to summarize studies </w:t>
      </w:r>
      <w:r w:rsidR="00DA7D75">
        <w:rPr>
          <w:rFonts w:cstheme="minorHAnsi"/>
        </w:rPr>
        <w:t xml:space="preserve">comparing </w:t>
      </w:r>
      <w:r w:rsidR="00DA7D75">
        <w:t>antimicrobial susceptibility of bovine staphylococcal mastitis isolates</w:t>
      </w:r>
      <w:r w:rsidR="00DA7D75">
        <w:rPr>
          <w:rFonts w:cstheme="minorHAnsi"/>
        </w:rPr>
        <w:t xml:space="preserve"> on </w:t>
      </w:r>
      <w:r w:rsidR="006B0495">
        <w:t>organic vs. conventional</w:t>
      </w:r>
      <w:r w:rsidR="00DA7D75">
        <w:t xml:space="preserve"> dairy farms.</w:t>
      </w:r>
      <w:r w:rsidR="006B0495">
        <w:t xml:space="preserve"> </w:t>
      </w:r>
      <w:r w:rsidR="006D33CD">
        <w:t xml:space="preserve">Numerous factors make </w:t>
      </w:r>
      <w:r w:rsidR="0081616E">
        <w:t>direct comparisons of</w:t>
      </w:r>
      <w:r w:rsidR="00694F6E">
        <w:t xml:space="preserve"> </w:t>
      </w:r>
      <w:r w:rsidR="00164303">
        <w:rPr>
          <w:rFonts w:cstheme="minorHAnsi"/>
        </w:rPr>
        <w:t>AMR</w:t>
      </w:r>
      <w:r w:rsidR="0071024C" w:rsidRPr="006D33CD">
        <w:rPr>
          <w:rFonts w:cstheme="minorHAnsi"/>
        </w:rPr>
        <w:t xml:space="preserve"> </w:t>
      </w:r>
      <w:r w:rsidR="004A7480">
        <w:rPr>
          <w:rFonts w:cstheme="minorHAnsi"/>
        </w:rPr>
        <w:t xml:space="preserve">results </w:t>
      </w:r>
      <w:r w:rsidR="006D33CD">
        <w:rPr>
          <w:rFonts w:cstheme="minorHAnsi"/>
        </w:rPr>
        <w:t>difficult between studies, including</w:t>
      </w:r>
      <w:r w:rsidR="00831082">
        <w:rPr>
          <w:rFonts w:cstheme="minorHAnsi"/>
        </w:rPr>
        <w:t>:</w:t>
      </w:r>
      <w:r w:rsidR="006D33CD">
        <w:rPr>
          <w:rFonts w:cstheme="minorHAnsi"/>
        </w:rPr>
        <w:t xml:space="preserve"> use of various m</w:t>
      </w:r>
      <w:r w:rsidR="0071024C" w:rsidRPr="006D33CD">
        <w:rPr>
          <w:rFonts w:cstheme="minorHAnsi"/>
        </w:rPr>
        <w:t>ethod</w:t>
      </w:r>
      <w:r w:rsidR="006D33CD">
        <w:rPr>
          <w:rFonts w:cstheme="minorHAnsi"/>
        </w:rPr>
        <w:t xml:space="preserve">s for </w:t>
      </w:r>
      <w:r w:rsidR="00DC6EC1">
        <w:rPr>
          <w:rFonts w:cstheme="minorHAnsi"/>
        </w:rPr>
        <w:t>antimicrobial</w:t>
      </w:r>
      <w:r w:rsidR="0071024C" w:rsidRPr="006D33CD">
        <w:rPr>
          <w:rFonts w:cstheme="minorHAnsi"/>
        </w:rPr>
        <w:t xml:space="preserve"> susceptibility testing</w:t>
      </w:r>
      <w:r w:rsidR="00831082">
        <w:rPr>
          <w:rFonts w:cstheme="minorHAnsi"/>
        </w:rPr>
        <w:t xml:space="preserve"> and </w:t>
      </w:r>
      <w:r w:rsidR="00E81FEF">
        <w:rPr>
          <w:rFonts w:cstheme="minorHAnsi"/>
        </w:rPr>
        <w:t xml:space="preserve">continuously evolving </w:t>
      </w:r>
      <w:r w:rsidR="001534ED">
        <w:rPr>
          <w:rFonts w:cstheme="minorHAnsi"/>
        </w:rPr>
        <w:t xml:space="preserve">or </w:t>
      </w:r>
      <w:r w:rsidR="009E4602">
        <w:rPr>
          <w:rFonts w:cstheme="minorHAnsi"/>
        </w:rPr>
        <w:t>conflicting</w:t>
      </w:r>
      <w:r w:rsidR="001534ED">
        <w:rPr>
          <w:rFonts w:cstheme="minorHAnsi"/>
        </w:rPr>
        <w:t xml:space="preserve"> </w:t>
      </w:r>
      <w:r w:rsidR="009E4602">
        <w:rPr>
          <w:rFonts w:cstheme="minorHAnsi"/>
        </w:rPr>
        <w:t xml:space="preserve">schemes for </w:t>
      </w:r>
      <w:r w:rsidR="006070D2">
        <w:rPr>
          <w:rFonts w:cstheme="minorHAnsi"/>
        </w:rPr>
        <w:t>breakpoint</w:t>
      </w:r>
      <w:r w:rsidR="00831082">
        <w:rPr>
          <w:rFonts w:cstheme="minorHAnsi"/>
        </w:rPr>
        <w:t>s; variation in</w:t>
      </w:r>
      <w:r w:rsidR="0071024C" w:rsidRPr="006D33CD">
        <w:rPr>
          <w:rFonts w:cstheme="minorHAnsi"/>
        </w:rPr>
        <w:t xml:space="preserve"> sampling scheme</w:t>
      </w:r>
      <w:r w:rsidR="00831082">
        <w:rPr>
          <w:rFonts w:cstheme="minorHAnsi"/>
        </w:rPr>
        <w:t xml:space="preserve"> (</w:t>
      </w:r>
      <w:r w:rsidR="00604C2E">
        <w:rPr>
          <w:rFonts w:cstheme="minorHAnsi"/>
        </w:rPr>
        <w:t xml:space="preserve">random </w:t>
      </w:r>
      <w:r w:rsidR="001534ED">
        <w:rPr>
          <w:rFonts w:cstheme="minorHAnsi"/>
        </w:rPr>
        <w:t>vs.</w:t>
      </w:r>
      <w:r w:rsidR="00604C2E">
        <w:rPr>
          <w:rFonts w:cstheme="minorHAnsi"/>
        </w:rPr>
        <w:t xml:space="preserve"> targeted sampling of cows, bulk tank milk vs. quartermilk samples, inclusion of </w:t>
      </w:r>
      <w:r w:rsidR="00015C80">
        <w:rPr>
          <w:rFonts w:cstheme="minorHAnsi"/>
        </w:rPr>
        <w:t xml:space="preserve">isolates associated with </w:t>
      </w:r>
      <w:r w:rsidR="00604C2E">
        <w:rPr>
          <w:rFonts w:cstheme="minorHAnsi"/>
        </w:rPr>
        <w:t>clinical vs. subclinical</w:t>
      </w:r>
      <w:r w:rsidR="00015C80">
        <w:rPr>
          <w:rFonts w:cstheme="minorHAnsi"/>
        </w:rPr>
        <w:t xml:space="preserve"> mastitis); </w:t>
      </w:r>
      <w:r w:rsidR="00BE0EF9">
        <w:rPr>
          <w:rFonts w:cstheme="minorHAnsi"/>
        </w:rPr>
        <w:t xml:space="preserve">differing definitions of “organic” between </w:t>
      </w:r>
      <w:r w:rsidR="00087342">
        <w:rPr>
          <w:rFonts w:cstheme="minorHAnsi"/>
        </w:rPr>
        <w:t xml:space="preserve">herds in the </w:t>
      </w:r>
      <w:r w:rsidR="00BE0EF9">
        <w:rPr>
          <w:rFonts w:cstheme="minorHAnsi"/>
        </w:rPr>
        <w:t xml:space="preserve">EU (where </w:t>
      </w:r>
      <w:r w:rsidR="00DC6EC1">
        <w:rPr>
          <w:rFonts w:cstheme="minorHAnsi"/>
        </w:rPr>
        <w:t>antimicrobial</w:t>
      </w:r>
      <w:r w:rsidR="00BE0EF9">
        <w:rPr>
          <w:rFonts w:cstheme="minorHAnsi"/>
        </w:rPr>
        <w:t xml:space="preserve"> usage is still allowed, but is more tightly </w:t>
      </w:r>
      <w:r w:rsidR="00BE0EF9">
        <w:rPr>
          <w:rFonts w:cstheme="minorHAnsi"/>
        </w:rPr>
        <w:lastRenderedPageBreak/>
        <w:t>regulated</w:t>
      </w:r>
      <w:r w:rsidR="00676FEE">
        <w:rPr>
          <w:rFonts w:cstheme="minorHAnsi"/>
        </w:rPr>
        <w:t xml:space="preserve"> and limited) and </w:t>
      </w:r>
      <w:r w:rsidR="00027D79">
        <w:rPr>
          <w:rFonts w:cstheme="minorHAnsi"/>
        </w:rPr>
        <w:t xml:space="preserve">the </w:t>
      </w:r>
      <w:r w:rsidR="00676FEE">
        <w:rPr>
          <w:rFonts w:cstheme="minorHAnsi"/>
        </w:rPr>
        <w:t>US (any animal treated with antimicrobials must leave the herd)</w:t>
      </w:r>
      <w:r w:rsidR="00EE63EF">
        <w:rPr>
          <w:rFonts w:cstheme="minorHAnsi"/>
        </w:rPr>
        <w:t>. Furthermore,</w:t>
      </w:r>
      <w:r w:rsidR="00194558">
        <w:rPr>
          <w:rFonts w:cstheme="minorHAnsi"/>
        </w:rPr>
        <w:t xml:space="preserve"> </w:t>
      </w:r>
      <w:r w:rsidR="00434033">
        <w:rPr>
          <w:rFonts w:cstheme="minorHAnsi"/>
        </w:rPr>
        <w:t xml:space="preserve">studies including a limited number of herds may suffer from a </w:t>
      </w:r>
      <w:r w:rsidR="009E6375">
        <w:rPr>
          <w:rFonts w:cstheme="minorHAnsi"/>
        </w:rPr>
        <w:t xml:space="preserve">lack of independence between observations. </w:t>
      </w:r>
      <w:r w:rsidR="00903DA4">
        <w:rPr>
          <w:rFonts w:cstheme="minorHAnsi"/>
        </w:rPr>
        <w:t xml:space="preserve">However, </w:t>
      </w:r>
      <w:r w:rsidR="00FC1C04">
        <w:rPr>
          <w:rFonts w:cstheme="minorHAnsi"/>
        </w:rPr>
        <w:t xml:space="preserve">the overall conclusions from each study </w:t>
      </w:r>
      <w:r w:rsidR="00FC1C04">
        <w:rPr>
          <w:rFonts w:cstheme="minorHAnsi"/>
        </w:rPr>
        <w:t xml:space="preserve">comparing the two different management systems </w:t>
      </w:r>
      <w:r w:rsidR="00FC1C04">
        <w:rPr>
          <w:rFonts w:cstheme="minorHAnsi"/>
        </w:rPr>
        <w:t xml:space="preserve">are </w:t>
      </w:r>
      <w:r w:rsidR="00FC1C04">
        <w:rPr>
          <w:rFonts w:cstheme="minorHAnsi"/>
        </w:rPr>
        <w:t>still informative</w:t>
      </w:r>
      <w:r w:rsidR="00FC1C04">
        <w:rPr>
          <w:rFonts w:cstheme="minorHAnsi"/>
        </w:rPr>
        <w:t xml:space="preserve">, as long as </w:t>
      </w:r>
      <w:r w:rsidR="00704CD6">
        <w:rPr>
          <w:rFonts w:cstheme="minorHAnsi"/>
        </w:rPr>
        <w:t xml:space="preserve">the </w:t>
      </w:r>
      <w:r w:rsidR="00D95B2B">
        <w:rPr>
          <w:rFonts w:cstheme="minorHAnsi"/>
        </w:rPr>
        <w:t>methodology</w:t>
      </w:r>
      <w:r w:rsidR="00FC1C04">
        <w:rPr>
          <w:rFonts w:cstheme="minorHAnsi"/>
        </w:rPr>
        <w:t xml:space="preserve"> is consistent</w:t>
      </w:r>
      <w:r w:rsidR="00D95B2B">
        <w:rPr>
          <w:rFonts w:cstheme="minorHAnsi"/>
        </w:rPr>
        <w:t xml:space="preserve"> within a study</w:t>
      </w:r>
      <w:r w:rsidR="003135AD">
        <w:rPr>
          <w:rFonts w:cstheme="minorHAnsi"/>
        </w:rPr>
        <w:t xml:space="preserve">. </w:t>
      </w:r>
      <w:r w:rsidR="00A5302B">
        <w:rPr>
          <w:rFonts w:cstheme="minorHAnsi"/>
        </w:rPr>
        <w:t>Generally</w:t>
      </w:r>
      <w:r w:rsidR="009E6375">
        <w:rPr>
          <w:rFonts w:cstheme="minorHAnsi"/>
        </w:rPr>
        <w:t xml:space="preserve">, studies comparing the resistance profiles of staphylococci associated with bovine milk samples show </w:t>
      </w:r>
      <w:r w:rsidR="00B93ACF">
        <w:rPr>
          <w:rFonts w:cstheme="minorHAnsi"/>
        </w:rPr>
        <w:t xml:space="preserve">that isolates from organic farms </w:t>
      </w:r>
      <w:r w:rsidR="00ED66CE">
        <w:rPr>
          <w:rFonts w:cstheme="minorHAnsi"/>
        </w:rPr>
        <w:t>are</w:t>
      </w:r>
      <w:r w:rsidR="00B93ACF">
        <w:rPr>
          <w:rFonts w:cstheme="minorHAnsi"/>
        </w:rPr>
        <w:t xml:space="preserve"> similar or slightly </w:t>
      </w:r>
      <w:r w:rsidR="00ED66CE">
        <w:rPr>
          <w:rFonts w:cstheme="minorHAnsi"/>
        </w:rPr>
        <w:t>more susceptible</w:t>
      </w:r>
      <w:r w:rsidR="00B94DB8">
        <w:rPr>
          <w:rFonts w:cstheme="minorHAnsi"/>
        </w:rPr>
        <w:t xml:space="preserve"> to antimicrobials than those associated with </w:t>
      </w:r>
      <w:r w:rsidR="00027D79">
        <w:rPr>
          <w:rFonts w:cstheme="minorHAnsi"/>
        </w:rPr>
        <w:t>mastitis</w:t>
      </w:r>
      <w:r w:rsidR="00CC2770">
        <w:rPr>
          <w:rFonts w:cstheme="minorHAnsi"/>
        </w:rPr>
        <w:t xml:space="preserve"> on </w:t>
      </w:r>
      <w:r w:rsidR="00B94DB8">
        <w:rPr>
          <w:rFonts w:cstheme="minorHAnsi"/>
        </w:rPr>
        <w:t>conventional farms</w:t>
      </w:r>
      <w:r w:rsidR="00B93ACF">
        <w:rPr>
          <w:rFonts w:cstheme="minorHAnsi"/>
        </w:rPr>
        <w:t xml:space="preserve">. </w:t>
      </w:r>
      <w:r w:rsidR="00CC2770">
        <w:rPr>
          <w:rFonts w:cstheme="minorHAnsi"/>
        </w:rPr>
        <w:t>A</w:t>
      </w:r>
      <w:r w:rsidR="00B6765F">
        <w:rPr>
          <w:rFonts w:cstheme="minorHAnsi"/>
        </w:rPr>
        <w:t>lthough</w:t>
      </w:r>
      <w:r w:rsidR="00E2306C">
        <w:rPr>
          <w:rFonts w:cstheme="minorHAnsi"/>
        </w:rPr>
        <w:t xml:space="preserve"> </w:t>
      </w:r>
      <w:r w:rsidR="003B614F">
        <w:rPr>
          <w:rFonts w:cstheme="minorHAnsi"/>
        </w:rPr>
        <w:t xml:space="preserve">some </w:t>
      </w:r>
      <w:r w:rsidR="00CC2770">
        <w:rPr>
          <w:rFonts w:cstheme="minorHAnsi"/>
        </w:rPr>
        <w:t xml:space="preserve">level of </w:t>
      </w:r>
      <w:r w:rsidR="003B614F">
        <w:rPr>
          <w:rFonts w:cstheme="minorHAnsi"/>
        </w:rPr>
        <w:t xml:space="preserve">resistance was observed </w:t>
      </w:r>
      <w:r w:rsidR="00237D07">
        <w:rPr>
          <w:rFonts w:cstheme="minorHAnsi"/>
        </w:rPr>
        <w:t>against</w:t>
      </w:r>
      <w:r w:rsidR="003B614F">
        <w:rPr>
          <w:rFonts w:cstheme="minorHAnsi"/>
        </w:rPr>
        <w:t xml:space="preserve"> </w:t>
      </w:r>
      <w:r w:rsidR="0099273E">
        <w:rPr>
          <w:rFonts w:cstheme="minorHAnsi"/>
        </w:rPr>
        <w:t>a number of antimicrobials important for veterinary medicine (</w:t>
      </w:r>
      <w:r w:rsidR="009E4BE0">
        <w:rPr>
          <w:rFonts w:cstheme="minorHAnsi"/>
        </w:rPr>
        <w:t>cephalosporins, penicillin, tetracycline)</w:t>
      </w:r>
      <w:r w:rsidR="00B6765F">
        <w:rPr>
          <w:rFonts w:cstheme="minorHAnsi"/>
        </w:rPr>
        <w:t xml:space="preserve">, overall resistance of </w:t>
      </w:r>
      <w:r w:rsidR="0052654F">
        <w:rPr>
          <w:rFonts w:cstheme="minorHAnsi"/>
        </w:rPr>
        <w:t xml:space="preserve">mastitis-associated staphylococci is generally low and the </w:t>
      </w:r>
      <w:r w:rsidR="00397336">
        <w:rPr>
          <w:rFonts w:cstheme="minorHAnsi"/>
        </w:rPr>
        <w:t>most commonly-used mastitis treatments are still effective.</w:t>
      </w:r>
      <w:r w:rsidR="00276273">
        <w:rPr>
          <w:rFonts w:cstheme="minorHAnsi"/>
        </w:rPr>
        <w:t xml:space="preserve"> </w:t>
      </w:r>
      <w:r w:rsidR="00673DD5">
        <w:rPr>
          <w:rFonts w:cstheme="minorHAnsi"/>
        </w:rPr>
        <w:t xml:space="preserve">A </w:t>
      </w:r>
      <w:r w:rsidR="00E2306C">
        <w:rPr>
          <w:rFonts w:cstheme="minorHAnsi"/>
        </w:rPr>
        <w:t>considerable</w:t>
      </w:r>
      <w:r w:rsidR="00F86E66">
        <w:rPr>
          <w:rFonts w:cstheme="minorHAnsi"/>
        </w:rPr>
        <w:t xml:space="preserve"> amount of</w:t>
      </w:r>
      <w:r w:rsidR="00E2306C">
        <w:rPr>
          <w:rFonts w:cstheme="minorHAnsi"/>
        </w:rPr>
        <w:t xml:space="preserve"> resistance </w:t>
      </w:r>
      <w:r w:rsidR="00673DD5">
        <w:rPr>
          <w:rFonts w:cstheme="minorHAnsi"/>
        </w:rPr>
        <w:t xml:space="preserve">for </w:t>
      </w:r>
      <w:r w:rsidR="00E2306C">
        <w:rPr>
          <w:rFonts w:cstheme="minorHAnsi"/>
        </w:rPr>
        <w:t xml:space="preserve">both NASM and </w:t>
      </w:r>
      <w:r w:rsidR="00E2306C">
        <w:rPr>
          <w:rFonts w:cstheme="minorHAnsi"/>
          <w:i/>
          <w:iCs/>
        </w:rPr>
        <w:t>S. aureus</w:t>
      </w:r>
      <w:r w:rsidR="00E2306C">
        <w:t xml:space="preserve"> against penicillin has been described, </w:t>
      </w:r>
      <w:r w:rsidR="00673DD5">
        <w:t>but the</w:t>
      </w:r>
      <w:r w:rsidR="00E2306C">
        <w:t xml:space="preserve"> majority of isolates in European and US studies remain susceptible. </w:t>
      </w:r>
    </w:p>
    <w:p w14:paraId="6F6FAEFB" w14:textId="77777777" w:rsidR="00D50DC8" w:rsidRDefault="00AA7781" w:rsidP="000D6381">
      <w:pPr>
        <w:ind w:firstLine="360"/>
      </w:pPr>
      <w:r>
        <w:t xml:space="preserve">Another </w:t>
      </w:r>
      <w:r w:rsidR="00180935">
        <w:t xml:space="preserve">factor influencing AMR of staphylococci causing mastitis at the herd level is the particular </w:t>
      </w:r>
      <w:r w:rsidR="00F31BA6">
        <w:t>assortment</w:t>
      </w:r>
      <w:r w:rsidR="00180935">
        <w:t xml:space="preserve"> of NASM causing IMI in a herd, as resistance profiles are species-specific. </w:t>
      </w:r>
      <w:r w:rsidR="0099427B">
        <w:t>Consequent</w:t>
      </w:r>
      <w:r w:rsidR="00F358EF">
        <w:t>ly</w:t>
      </w:r>
      <w:r w:rsidR="0099427B">
        <w:t>,</w:t>
      </w:r>
      <w:r w:rsidR="00180935">
        <w:t xml:space="preserve"> different management factors (unrelated to antimicrobial usage) </w:t>
      </w:r>
      <w:r w:rsidR="00F358EF">
        <w:t xml:space="preserve">which </w:t>
      </w:r>
      <w:r w:rsidR="00180935">
        <w:t>affect the prevalence and species diversity of NASM on particular farms</w:t>
      </w:r>
      <w:r w:rsidR="00F358EF">
        <w:t xml:space="preserve"> </w:t>
      </w:r>
      <w:r w:rsidR="00A948C5">
        <w:t xml:space="preserve">can </w:t>
      </w:r>
      <w:r w:rsidR="00F358EF">
        <w:t>indirectly</w:t>
      </w:r>
      <w:r w:rsidR="00180935">
        <w:t xml:space="preserve"> affect the prevalence of observed AMR in </w:t>
      </w:r>
      <w:r w:rsidR="001140DA">
        <w:t xml:space="preserve">a </w:t>
      </w:r>
      <w:r w:rsidR="00180935">
        <w:t>her</w:t>
      </w:r>
      <w:r w:rsidR="000D0A86">
        <w:t>d</w:t>
      </w:r>
      <w:r w:rsidR="00180935">
        <w:t>.</w:t>
      </w:r>
      <w:r w:rsidR="00180935">
        <w:rPr>
          <w:rFonts w:cstheme="minorHAnsi"/>
        </w:rPr>
        <w:t xml:space="preserve"> </w:t>
      </w:r>
      <w:r w:rsidR="000849AE">
        <w:t>Furthermore,</w:t>
      </w:r>
      <w:r w:rsidR="00422031">
        <w:t xml:space="preserve"> as </w:t>
      </w:r>
      <w:r w:rsidR="000849AE">
        <w:t>strain types</w:t>
      </w:r>
      <w:r w:rsidR="00422031">
        <w:t xml:space="preserve"> within species</w:t>
      </w:r>
      <w:r w:rsidR="000849AE">
        <w:t xml:space="preserve"> </w:t>
      </w:r>
      <w:r w:rsidR="0050103E">
        <w:t xml:space="preserve">can </w:t>
      </w:r>
      <w:r w:rsidR="00422031">
        <w:t xml:space="preserve">differ in likelihood of </w:t>
      </w:r>
      <w:r w:rsidR="0050103E">
        <w:t xml:space="preserve">AMR </w:t>
      </w:r>
      <w:r w:rsidR="00422031">
        <w:t>carriage,</w:t>
      </w:r>
      <w:r w:rsidR="00007889">
        <w:t xml:space="preserve"> </w:t>
      </w:r>
      <w:r w:rsidR="002F7B87">
        <w:t xml:space="preserve">AMR prevalence may also be a function of </w:t>
      </w:r>
      <w:r w:rsidR="005A7389">
        <w:t>predominate</w:t>
      </w:r>
      <w:r w:rsidR="00007889">
        <w:t xml:space="preserve"> </w:t>
      </w:r>
      <w:r w:rsidR="001B4E58">
        <w:t xml:space="preserve">strain type(s) </w:t>
      </w:r>
      <w:r w:rsidR="00B17640">
        <w:t>i</w:t>
      </w:r>
      <w:r w:rsidR="00007889">
        <w:t>n</w:t>
      </w:r>
      <w:r w:rsidR="0023619D">
        <w:t xml:space="preserve"> a given </w:t>
      </w:r>
      <w:r w:rsidR="00B17640">
        <w:t>herd</w:t>
      </w:r>
      <w:r w:rsidR="0023619D">
        <w:t>.</w:t>
      </w:r>
    </w:p>
    <w:p w14:paraId="29576C9C" w14:textId="1389152A" w:rsidR="00DA4C6C" w:rsidRDefault="000D6381" w:rsidP="000D6381">
      <w:pPr>
        <w:ind w:firstLine="360"/>
        <w:rPr>
          <w:rFonts w:cstheme="minorHAnsi"/>
        </w:rPr>
      </w:pPr>
      <w:r>
        <w:rPr>
          <w:rFonts w:cstheme="minorHAnsi"/>
        </w:rPr>
        <w:t xml:space="preserve">A consistent finding </w:t>
      </w:r>
      <w:r w:rsidR="00E53CFD">
        <w:rPr>
          <w:rFonts w:cstheme="minorHAnsi"/>
        </w:rPr>
        <w:t xml:space="preserve">between </w:t>
      </w:r>
      <w:r>
        <w:rPr>
          <w:rFonts w:cstheme="minorHAnsi"/>
        </w:rPr>
        <w:t xml:space="preserve">all studies </w:t>
      </w:r>
      <w:r w:rsidR="00E53CFD">
        <w:rPr>
          <w:rFonts w:cstheme="minorHAnsi"/>
        </w:rPr>
        <w:t xml:space="preserve">described </w:t>
      </w:r>
      <w:r>
        <w:rPr>
          <w:rFonts w:cstheme="minorHAnsi"/>
        </w:rPr>
        <w:t xml:space="preserve">was the persistence of resistant mastitis-associated staphylococci on dairy farms which had not used antimicrobials for many years. </w:t>
      </w:r>
      <w:r w:rsidR="00641A58">
        <w:rPr>
          <w:rFonts w:cstheme="minorHAnsi"/>
        </w:rPr>
        <w:t xml:space="preserve">Some insight on this </w:t>
      </w:r>
      <w:r w:rsidR="00BF1931">
        <w:rPr>
          <w:rFonts w:cstheme="minorHAnsi"/>
        </w:rPr>
        <w:t xml:space="preserve">phenomenon </w:t>
      </w:r>
      <w:r w:rsidR="00641A58">
        <w:rPr>
          <w:rFonts w:cstheme="minorHAnsi"/>
        </w:rPr>
        <w:t>may be gleaned from a</w:t>
      </w:r>
      <w:r>
        <w:rPr>
          <w:rFonts w:cstheme="minorHAnsi"/>
        </w:rPr>
        <w:t xml:space="preserve"> </w:t>
      </w:r>
      <w:r w:rsidR="00E15DE5">
        <w:rPr>
          <w:rFonts w:cstheme="minorHAnsi"/>
        </w:rPr>
        <w:t>theory</w:t>
      </w:r>
      <w:r w:rsidR="00870E7A">
        <w:rPr>
          <w:rFonts w:cstheme="minorHAnsi"/>
        </w:rPr>
        <w:t xml:space="preserve"> </w:t>
      </w:r>
      <w:r w:rsidR="00641A58">
        <w:rPr>
          <w:rFonts w:cstheme="minorHAnsi"/>
        </w:rPr>
        <w:t xml:space="preserve">put forth </w:t>
      </w:r>
      <w:r w:rsidR="00DC6305">
        <w:rPr>
          <w:rFonts w:cstheme="minorHAnsi"/>
        </w:rPr>
        <w:t>to explain th</w:t>
      </w:r>
      <w:r w:rsidR="00702D10">
        <w:rPr>
          <w:rFonts w:cstheme="minorHAnsi"/>
        </w:rPr>
        <w:t>e</w:t>
      </w:r>
      <w:r w:rsidR="00DC6305">
        <w:rPr>
          <w:rFonts w:cstheme="minorHAnsi"/>
        </w:rPr>
        <w:t xml:space="preserve"> </w:t>
      </w:r>
      <w:r w:rsidR="00E85312">
        <w:rPr>
          <w:rFonts w:cstheme="minorHAnsi"/>
        </w:rPr>
        <w:t xml:space="preserve">observed </w:t>
      </w:r>
      <w:r w:rsidR="00E14A14">
        <w:rPr>
          <w:rFonts w:cstheme="minorHAnsi"/>
        </w:rPr>
        <w:t xml:space="preserve">maintenance </w:t>
      </w:r>
      <w:r w:rsidR="00E85312">
        <w:rPr>
          <w:rFonts w:cstheme="minorHAnsi"/>
        </w:rPr>
        <w:t>of</w:t>
      </w:r>
      <w:r w:rsidR="007F48A1">
        <w:rPr>
          <w:rFonts w:cstheme="minorHAnsi"/>
        </w:rPr>
        <w:t xml:space="preserve"> </w:t>
      </w:r>
      <w:r w:rsidR="001D20D6">
        <w:rPr>
          <w:rFonts w:cstheme="minorHAnsi"/>
        </w:rPr>
        <w:t>AMR</w:t>
      </w:r>
      <w:r w:rsidR="00644B40">
        <w:rPr>
          <w:rFonts w:cstheme="minorHAnsi"/>
        </w:rPr>
        <w:t xml:space="preserve"> in</w:t>
      </w:r>
      <w:r w:rsidR="00DC6305">
        <w:rPr>
          <w:rFonts w:cstheme="minorHAnsi"/>
        </w:rPr>
        <w:t xml:space="preserve"> fecal bacteria </w:t>
      </w:r>
      <w:r w:rsidR="00436A08">
        <w:rPr>
          <w:rFonts w:cstheme="minorHAnsi"/>
        </w:rPr>
        <w:t xml:space="preserve">in </w:t>
      </w:r>
      <w:r w:rsidR="00DC6305">
        <w:rPr>
          <w:rFonts w:cstheme="minorHAnsi"/>
        </w:rPr>
        <w:t>cattle</w:t>
      </w:r>
      <w:r w:rsidR="00D91110">
        <w:rPr>
          <w:rFonts w:cstheme="minorHAnsi"/>
        </w:rPr>
        <w:t>,</w:t>
      </w:r>
      <w:r w:rsidR="007F48A1">
        <w:rPr>
          <w:rFonts w:cstheme="minorHAnsi"/>
        </w:rPr>
        <w:t xml:space="preserve"> </w:t>
      </w:r>
      <w:r w:rsidR="0023441F">
        <w:rPr>
          <w:rFonts w:cstheme="minorHAnsi"/>
        </w:rPr>
        <w:t>despite</w:t>
      </w:r>
      <w:r w:rsidR="007F48A1">
        <w:rPr>
          <w:rFonts w:cstheme="minorHAnsi"/>
        </w:rPr>
        <w:t xml:space="preserve"> the absence of antimicrobial use</w:t>
      </w:r>
      <w:r w:rsidR="00644B40">
        <w:rPr>
          <w:rFonts w:cstheme="minorHAnsi"/>
        </w:rPr>
        <w:t>.</w:t>
      </w:r>
      <w:r>
        <w:rPr>
          <w:rFonts w:cstheme="minorHAnsi"/>
        </w:rPr>
        <w:t xml:space="preserve"> </w:t>
      </w:r>
      <w:r w:rsidR="001A6E6C">
        <w:rPr>
          <w:rFonts w:cstheme="minorHAnsi"/>
        </w:rPr>
        <w:t>I</w:t>
      </w:r>
      <w:r w:rsidR="00B834D9">
        <w:rPr>
          <w:rFonts w:cstheme="minorHAnsi"/>
        </w:rPr>
        <w:t xml:space="preserve">n the transient </w:t>
      </w:r>
      <w:r w:rsidR="001448F5">
        <w:rPr>
          <w:rFonts w:cstheme="minorHAnsi"/>
        </w:rPr>
        <w:t xml:space="preserve">expansion </w:t>
      </w:r>
      <w:r w:rsidR="003504AB">
        <w:rPr>
          <w:rFonts w:cstheme="minorHAnsi"/>
        </w:rPr>
        <w:t xml:space="preserve">of </w:t>
      </w:r>
      <w:r w:rsidR="001A6E6C">
        <w:rPr>
          <w:rFonts w:cstheme="minorHAnsi"/>
        </w:rPr>
        <w:t xml:space="preserve">a population of </w:t>
      </w:r>
      <w:r w:rsidR="003504AB">
        <w:rPr>
          <w:rFonts w:cstheme="minorHAnsi"/>
        </w:rPr>
        <w:t>resistant isolates following antimicrobial</w:t>
      </w:r>
      <w:r w:rsidR="00AE79FA">
        <w:rPr>
          <w:rFonts w:cstheme="minorHAnsi"/>
        </w:rPr>
        <w:t xml:space="preserve"> treatment</w:t>
      </w:r>
      <w:r w:rsidR="003504AB">
        <w:rPr>
          <w:rFonts w:cstheme="minorHAnsi"/>
        </w:rPr>
        <w:t xml:space="preserve">, </w:t>
      </w:r>
      <w:r w:rsidR="00DA7958">
        <w:rPr>
          <w:rFonts w:cstheme="minorHAnsi"/>
        </w:rPr>
        <w:t xml:space="preserve">the likelihood </w:t>
      </w:r>
      <w:r w:rsidR="00AE79FA">
        <w:rPr>
          <w:rFonts w:cstheme="minorHAnsi"/>
        </w:rPr>
        <w:t xml:space="preserve">increases </w:t>
      </w:r>
      <w:r w:rsidR="001D20D6">
        <w:rPr>
          <w:rFonts w:cstheme="minorHAnsi"/>
        </w:rPr>
        <w:t xml:space="preserve">that </w:t>
      </w:r>
      <w:r w:rsidR="00DA7958">
        <w:rPr>
          <w:rFonts w:cstheme="minorHAnsi"/>
        </w:rPr>
        <w:t>an</w:t>
      </w:r>
      <w:r w:rsidR="003504AB">
        <w:rPr>
          <w:rFonts w:cstheme="minorHAnsi"/>
        </w:rPr>
        <w:t xml:space="preserve"> AMR gene </w:t>
      </w:r>
      <w:r w:rsidR="001D20D6">
        <w:rPr>
          <w:rFonts w:cstheme="minorHAnsi"/>
        </w:rPr>
        <w:t>can</w:t>
      </w:r>
      <w:r w:rsidR="00AE79FA">
        <w:rPr>
          <w:rFonts w:cstheme="minorHAnsi"/>
        </w:rPr>
        <w:t xml:space="preserve"> </w:t>
      </w:r>
      <w:r w:rsidR="003504AB">
        <w:rPr>
          <w:rFonts w:cstheme="minorHAnsi"/>
        </w:rPr>
        <w:t>becom</w:t>
      </w:r>
      <w:r w:rsidR="00AE79FA">
        <w:rPr>
          <w:rFonts w:cstheme="minorHAnsi"/>
        </w:rPr>
        <w:t>e</w:t>
      </w:r>
      <w:r w:rsidR="003504AB">
        <w:rPr>
          <w:rFonts w:cstheme="minorHAnsi"/>
        </w:rPr>
        <w:t xml:space="preserve"> linked with some other locally</w:t>
      </w:r>
      <w:r w:rsidR="00351B74">
        <w:rPr>
          <w:rFonts w:cstheme="minorHAnsi"/>
        </w:rPr>
        <w:t xml:space="preserve"> </w:t>
      </w:r>
      <w:r w:rsidR="003504AB">
        <w:rPr>
          <w:rFonts w:cstheme="minorHAnsi"/>
        </w:rPr>
        <w:t>advantageous trait</w:t>
      </w:r>
      <w:r w:rsidR="00DA7958">
        <w:rPr>
          <w:rFonts w:cstheme="minorHAnsi"/>
        </w:rPr>
        <w:t xml:space="preserve"> during replication</w:t>
      </w:r>
      <w:r w:rsidR="00962BD2">
        <w:rPr>
          <w:rFonts w:cstheme="minorHAnsi"/>
        </w:rPr>
        <w:t xml:space="preserve">. The selective advantage </w:t>
      </w:r>
      <w:r w:rsidR="00FB4951">
        <w:rPr>
          <w:rFonts w:cstheme="minorHAnsi"/>
        </w:rPr>
        <w:t xml:space="preserve">bestowed on the resistant bacteria </w:t>
      </w:r>
      <w:r w:rsidR="004562B4">
        <w:rPr>
          <w:rFonts w:cstheme="minorHAnsi"/>
        </w:rPr>
        <w:t xml:space="preserve">could </w:t>
      </w:r>
      <w:r w:rsidR="00FB4951">
        <w:rPr>
          <w:rFonts w:cstheme="minorHAnsi"/>
        </w:rPr>
        <w:t>then lead to an increase</w:t>
      </w:r>
      <w:r w:rsidR="00A128CC">
        <w:rPr>
          <w:rFonts w:cstheme="minorHAnsi"/>
        </w:rPr>
        <w:t xml:space="preserve"> in their relative abundance and maintenance of the AMR genes over the long</w:t>
      </w:r>
      <w:r w:rsidR="000F1030">
        <w:rPr>
          <w:rFonts w:cstheme="minorHAnsi"/>
        </w:rPr>
        <w:t>-</w:t>
      </w:r>
      <w:r w:rsidR="00A128CC">
        <w:rPr>
          <w:rFonts w:cstheme="minorHAnsi"/>
        </w:rPr>
        <w:t>term</w:t>
      </w:r>
      <w:r w:rsidR="00AC512D">
        <w:rPr>
          <w:rFonts w:cstheme="minorHAnsi"/>
        </w:rPr>
        <w:t xml:space="preserve">, </w:t>
      </w:r>
      <w:r w:rsidR="007A7CC7">
        <w:rPr>
          <w:rFonts w:cstheme="minorHAnsi"/>
        </w:rPr>
        <w:t>provided that</w:t>
      </w:r>
      <w:r w:rsidR="00A128CC">
        <w:rPr>
          <w:rFonts w:cstheme="minorHAnsi"/>
        </w:rPr>
        <w:t xml:space="preserve"> the trait </w:t>
      </w:r>
      <w:r w:rsidR="00E028AA">
        <w:rPr>
          <w:rFonts w:cstheme="minorHAnsi"/>
        </w:rPr>
        <w:t>linked to</w:t>
      </w:r>
      <w:r w:rsidR="00A128CC">
        <w:rPr>
          <w:rFonts w:cstheme="minorHAnsi"/>
        </w:rPr>
        <w:t xml:space="preserve"> AMR </w:t>
      </w:r>
      <w:r w:rsidR="00AC512D">
        <w:rPr>
          <w:rFonts w:cstheme="minorHAnsi"/>
        </w:rPr>
        <w:t xml:space="preserve">continues to </w:t>
      </w:r>
      <w:r w:rsidR="00F824EE">
        <w:rPr>
          <w:rFonts w:cstheme="minorHAnsi"/>
        </w:rPr>
        <w:t>afford</w:t>
      </w:r>
      <w:r w:rsidR="00AC512D">
        <w:rPr>
          <w:rFonts w:cstheme="minorHAnsi"/>
        </w:rPr>
        <w:t xml:space="preserve"> a selective advantage.</w:t>
      </w:r>
    </w:p>
    <w:p w14:paraId="02123128" w14:textId="63551F20" w:rsidR="00A165F3" w:rsidRDefault="00D273FF" w:rsidP="00403050">
      <w:pPr>
        <w:ind w:firstLine="360"/>
        <w:rPr>
          <w:rFonts w:cstheme="minorHAnsi"/>
        </w:rPr>
      </w:pPr>
      <w:r w:rsidRPr="007403C9">
        <w:rPr>
          <w:rFonts w:cstheme="minorHAnsi"/>
        </w:rPr>
        <w:t xml:space="preserve">The biggest limitation </w:t>
      </w:r>
      <w:r w:rsidR="007403C9" w:rsidRPr="007403C9">
        <w:rPr>
          <w:rFonts w:cstheme="minorHAnsi"/>
        </w:rPr>
        <w:t xml:space="preserve">of </w:t>
      </w:r>
      <w:r w:rsidR="000078DF">
        <w:rPr>
          <w:rFonts w:cstheme="minorHAnsi"/>
        </w:rPr>
        <w:t>most</w:t>
      </w:r>
      <w:r w:rsidR="003E61C3">
        <w:rPr>
          <w:rFonts w:cstheme="minorHAnsi"/>
        </w:rPr>
        <w:t xml:space="preserve"> </w:t>
      </w:r>
      <w:r w:rsidR="007403C9" w:rsidRPr="007403C9">
        <w:rPr>
          <w:rFonts w:cstheme="minorHAnsi"/>
        </w:rPr>
        <w:t xml:space="preserve">studies comparing resistance profiles </w:t>
      </w:r>
      <w:r w:rsidR="00AB3284">
        <w:rPr>
          <w:rFonts w:cstheme="minorHAnsi"/>
        </w:rPr>
        <w:t>of mastitis pathogens</w:t>
      </w:r>
      <w:r w:rsidR="001C34CC">
        <w:rPr>
          <w:rFonts w:cstheme="minorHAnsi"/>
        </w:rPr>
        <w:t xml:space="preserve"> between organic and conventional farms</w:t>
      </w:r>
      <w:r w:rsidR="00AB3284">
        <w:rPr>
          <w:rFonts w:cstheme="minorHAnsi"/>
        </w:rPr>
        <w:t xml:space="preserve"> </w:t>
      </w:r>
      <w:r w:rsidR="003E61C3">
        <w:rPr>
          <w:rFonts w:cstheme="minorHAnsi"/>
        </w:rPr>
        <w:t>is</w:t>
      </w:r>
      <w:r w:rsidR="00262C13">
        <w:rPr>
          <w:rFonts w:cstheme="minorHAnsi"/>
        </w:rPr>
        <w:t xml:space="preserve"> </w:t>
      </w:r>
      <w:r w:rsidR="000D09A6">
        <w:rPr>
          <w:rFonts w:cstheme="minorHAnsi"/>
        </w:rPr>
        <w:t>that</w:t>
      </w:r>
      <w:r w:rsidR="00262C13">
        <w:rPr>
          <w:rFonts w:cstheme="minorHAnsi"/>
        </w:rPr>
        <w:t xml:space="preserve"> </w:t>
      </w:r>
      <w:r w:rsidR="007403C9" w:rsidRPr="007403C9">
        <w:rPr>
          <w:rFonts w:cstheme="minorHAnsi"/>
        </w:rPr>
        <w:t>staphylococci</w:t>
      </w:r>
      <w:r w:rsidR="0034099D">
        <w:rPr>
          <w:rFonts w:cstheme="minorHAnsi"/>
        </w:rPr>
        <w:t xml:space="preserve"> </w:t>
      </w:r>
      <w:r w:rsidR="00676B24">
        <w:rPr>
          <w:rFonts w:cstheme="minorHAnsi"/>
        </w:rPr>
        <w:t>we</w:t>
      </w:r>
      <w:r w:rsidR="000D09A6">
        <w:rPr>
          <w:rFonts w:cstheme="minorHAnsi"/>
        </w:rPr>
        <w:t xml:space="preserve">re </w:t>
      </w:r>
      <w:r w:rsidR="0002272C">
        <w:rPr>
          <w:rFonts w:cstheme="minorHAnsi"/>
        </w:rPr>
        <w:t xml:space="preserve">not </w:t>
      </w:r>
      <w:r w:rsidR="000D09A6">
        <w:rPr>
          <w:rFonts w:cstheme="minorHAnsi"/>
        </w:rPr>
        <w:t xml:space="preserve">identified </w:t>
      </w:r>
      <w:r w:rsidR="0034099D">
        <w:rPr>
          <w:rFonts w:cstheme="minorHAnsi"/>
        </w:rPr>
        <w:t>to the species level</w:t>
      </w:r>
      <w:r w:rsidR="003E61C3">
        <w:rPr>
          <w:rFonts w:cstheme="minorHAnsi"/>
        </w:rPr>
        <w:t>.</w:t>
      </w:r>
      <w:r w:rsidR="002D7FE6">
        <w:rPr>
          <w:rFonts w:cstheme="minorHAnsi"/>
        </w:rPr>
        <w:t xml:space="preserve"> </w:t>
      </w:r>
      <w:r w:rsidR="00D6775D">
        <w:rPr>
          <w:rFonts w:cstheme="minorHAnsi"/>
        </w:rPr>
        <w:t>O</w:t>
      </w:r>
      <w:r w:rsidR="002D26B2">
        <w:rPr>
          <w:rFonts w:cstheme="minorHAnsi"/>
        </w:rPr>
        <w:t xml:space="preserve">rganisms were primarily </w:t>
      </w:r>
      <w:r w:rsidR="0002272C">
        <w:rPr>
          <w:rFonts w:cstheme="minorHAnsi"/>
        </w:rPr>
        <w:t>grouped</w:t>
      </w:r>
      <w:r w:rsidR="002D26B2">
        <w:rPr>
          <w:rFonts w:cstheme="minorHAnsi"/>
        </w:rPr>
        <w:t xml:space="preserve"> as </w:t>
      </w:r>
      <w:r w:rsidR="002E300E">
        <w:rPr>
          <w:rFonts w:cstheme="minorHAnsi"/>
        </w:rPr>
        <w:t xml:space="preserve">either </w:t>
      </w:r>
      <w:r w:rsidR="00D6775D">
        <w:rPr>
          <w:rFonts w:cstheme="minorHAnsi"/>
          <w:i/>
          <w:iCs/>
        </w:rPr>
        <w:t xml:space="preserve">S. aureus </w:t>
      </w:r>
      <w:r w:rsidR="00D6775D">
        <w:rPr>
          <w:rFonts w:cstheme="minorHAnsi"/>
        </w:rPr>
        <w:t xml:space="preserve">or </w:t>
      </w:r>
      <w:r w:rsidR="002D26B2">
        <w:rPr>
          <w:rFonts w:cstheme="minorHAnsi"/>
        </w:rPr>
        <w:t>“coagulase</w:t>
      </w:r>
      <w:r w:rsidR="000078DF">
        <w:rPr>
          <w:rFonts w:cstheme="minorHAnsi"/>
        </w:rPr>
        <w:t>-</w:t>
      </w:r>
      <w:r w:rsidR="002D26B2">
        <w:rPr>
          <w:rFonts w:cstheme="minorHAnsi"/>
        </w:rPr>
        <w:t xml:space="preserve">negative staphylococci.” </w:t>
      </w:r>
      <w:r w:rsidR="00310D5B">
        <w:rPr>
          <w:rFonts w:cstheme="minorHAnsi"/>
        </w:rPr>
        <w:t>Before</w:t>
      </w:r>
      <w:r w:rsidR="003512A9">
        <w:rPr>
          <w:rFonts w:cstheme="minorHAnsi"/>
        </w:rPr>
        <w:t xml:space="preserve"> MALDI-TOF</w:t>
      </w:r>
      <w:r w:rsidR="009C1484">
        <w:rPr>
          <w:rFonts w:cstheme="minorHAnsi"/>
        </w:rPr>
        <w:t xml:space="preserve"> bec</w:t>
      </w:r>
      <w:r w:rsidR="00B61DAD">
        <w:rPr>
          <w:rFonts w:cstheme="minorHAnsi"/>
        </w:rPr>
        <w:t>a</w:t>
      </w:r>
      <w:r w:rsidR="009C1484">
        <w:rPr>
          <w:rFonts w:cstheme="minorHAnsi"/>
        </w:rPr>
        <w:t>me more widely available</w:t>
      </w:r>
      <w:r w:rsidR="003512A9">
        <w:rPr>
          <w:rFonts w:cstheme="minorHAnsi"/>
        </w:rPr>
        <w:t xml:space="preserve">, </w:t>
      </w:r>
      <w:r w:rsidR="00310D5B">
        <w:rPr>
          <w:rFonts w:cstheme="minorHAnsi"/>
        </w:rPr>
        <w:t xml:space="preserve">accurate </w:t>
      </w:r>
      <w:r w:rsidR="0034099D" w:rsidRPr="003D4A61">
        <w:rPr>
          <w:rFonts w:cstheme="minorHAnsi"/>
        </w:rPr>
        <w:t>speci</w:t>
      </w:r>
      <w:r w:rsidR="0034099D">
        <w:rPr>
          <w:rFonts w:cstheme="minorHAnsi"/>
        </w:rPr>
        <w:t>es-level identification</w:t>
      </w:r>
      <w:r w:rsidR="003512A9">
        <w:rPr>
          <w:rFonts w:cstheme="minorHAnsi"/>
        </w:rPr>
        <w:t xml:space="preserve"> of mastitis-associated staphylococci </w:t>
      </w:r>
      <w:r w:rsidR="001A035E">
        <w:rPr>
          <w:rFonts w:cstheme="minorHAnsi"/>
        </w:rPr>
        <w:t xml:space="preserve">on a relatively large scale </w:t>
      </w:r>
      <w:r w:rsidR="003512A9">
        <w:rPr>
          <w:rFonts w:cstheme="minorHAnsi"/>
        </w:rPr>
        <w:t xml:space="preserve">was </w:t>
      </w:r>
      <w:r w:rsidR="001A035E">
        <w:rPr>
          <w:rFonts w:cstheme="minorHAnsi"/>
        </w:rPr>
        <w:t xml:space="preserve">prohibitively </w:t>
      </w:r>
      <w:r w:rsidR="00310D5B">
        <w:rPr>
          <w:rFonts w:cstheme="minorHAnsi"/>
        </w:rPr>
        <w:t xml:space="preserve">expensive and time-consuming. </w:t>
      </w:r>
      <w:r w:rsidR="009C1484">
        <w:rPr>
          <w:rFonts w:cstheme="minorHAnsi"/>
        </w:rPr>
        <w:t xml:space="preserve">As </w:t>
      </w:r>
      <w:r w:rsidR="009C61A2">
        <w:rPr>
          <w:rFonts w:cstheme="minorHAnsi"/>
        </w:rPr>
        <w:t xml:space="preserve">resistance profile varies by </w:t>
      </w:r>
      <w:r w:rsidR="00A610B0">
        <w:rPr>
          <w:rFonts w:cstheme="minorHAnsi"/>
        </w:rPr>
        <w:t xml:space="preserve">species, </w:t>
      </w:r>
      <w:r w:rsidR="001E7B9C">
        <w:rPr>
          <w:rFonts w:cstheme="minorHAnsi"/>
        </w:rPr>
        <w:t xml:space="preserve">additional </w:t>
      </w:r>
      <w:r w:rsidR="00A610B0">
        <w:rPr>
          <w:rFonts w:cstheme="minorHAnsi"/>
        </w:rPr>
        <w:t xml:space="preserve">work </w:t>
      </w:r>
      <w:r w:rsidR="00BF1CB7">
        <w:rPr>
          <w:rFonts w:cstheme="minorHAnsi"/>
        </w:rPr>
        <w:t>comparing</w:t>
      </w:r>
      <w:r w:rsidR="00A610B0">
        <w:rPr>
          <w:rFonts w:cstheme="minorHAnsi"/>
        </w:rPr>
        <w:t xml:space="preserve"> </w:t>
      </w:r>
      <w:r w:rsidR="005D1023">
        <w:rPr>
          <w:rFonts w:cstheme="minorHAnsi"/>
        </w:rPr>
        <w:t>AMR</w:t>
      </w:r>
      <w:r w:rsidR="00A610B0">
        <w:rPr>
          <w:rFonts w:cstheme="minorHAnsi"/>
        </w:rPr>
        <w:t xml:space="preserve"> </w:t>
      </w:r>
      <w:r w:rsidR="00B10FC5">
        <w:rPr>
          <w:rFonts w:cstheme="minorHAnsi"/>
        </w:rPr>
        <w:t>for</w:t>
      </w:r>
      <w:r w:rsidR="00A610B0">
        <w:rPr>
          <w:rFonts w:cstheme="minorHAnsi"/>
        </w:rPr>
        <w:t xml:space="preserve"> </w:t>
      </w:r>
      <w:r w:rsidR="00000FE3">
        <w:rPr>
          <w:rFonts w:cstheme="minorHAnsi"/>
        </w:rPr>
        <w:t xml:space="preserve">NASM </w:t>
      </w:r>
      <w:r w:rsidR="00A610B0">
        <w:rPr>
          <w:rFonts w:cstheme="minorHAnsi"/>
        </w:rPr>
        <w:t xml:space="preserve">isolates </w:t>
      </w:r>
      <w:r w:rsidR="00A77078">
        <w:rPr>
          <w:rFonts w:cstheme="minorHAnsi"/>
        </w:rPr>
        <w:t xml:space="preserve">(while controlling for species) </w:t>
      </w:r>
      <w:r w:rsidR="00BF1CB7">
        <w:rPr>
          <w:rFonts w:cstheme="minorHAnsi"/>
        </w:rPr>
        <w:t xml:space="preserve">may give further insight </w:t>
      </w:r>
      <w:r w:rsidR="00674F83">
        <w:rPr>
          <w:rFonts w:cstheme="minorHAnsi"/>
        </w:rPr>
        <w:t>into whether</w:t>
      </w:r>
      <w:r w:rsidR="00D55A74">
        <w:rPr>
          <w:rFonts w:cstheme="minorHAnsi"/>
        </w:rPr>
        <w:t xml:space="preserve"> resistance profiles differ</w:t>
      </w:r>
      <w:r w:rsidR="00A77078">
        <w:rPr>
          <w:rFonts w:cstheme="minorHAnsi"/>
        </w:rPr>
        <w:t xml:space="preserve"> </w:t>
      </w:r>
      <w:r w:rsidR="00D55A74">
        <w:rPr>
          <w:rFonts w:cstheme="minorHAnsi"/>
        </w:rPr>
        <w:t xml:space="preserve">between </w:t>
      </w:r>
      <w:r w:rsidR="007E460B">
        <w:rPr>
          <w:rFonts w:cstheme="minorHAnsi"/>
        </w:rPr>
        <w:t xml:space="preserve">management </w:t>
      </w:r>
      <w:r w:rsidR="00D55A74">
        <w:rPr>
          <w:rFonts w:cstheme="minorHAnsi"/>
        </w:rPr>
        <w:t>systems</w:t>
      </w:r>
      <w:r w:rsidR="007A4848">
        <w:rPr>
          <w:rFonts w:cstheme="minorHAnsi"/>
        </w:rPr>
        <w:t xml:space="preserve"> for these bacteria</w:t>
      </w:r>
      <w:r w:rsidR="00D55A74">
        <w:rPr>
          <w:rFonts w:cstheme="minorHAnsi"/>
        </w:rPr>
        <w:t>.</w:t>
      </w:r>
      <w:r w:rsidR="00E2566D">
        <w:rPr>
          <w:rFonts w:cstheme="minorHAnsi"/>
        </w:rPr>
        <w:t xml:space="preserve"> </w:t>
      </w:r>
      <w:r w:rsidR="00CE4CB9">
        <w:rPr>
          <w:rFonts w:cstheme="minorHAnsi"/>
        </w:rPr>
        <w:t>C</w:t>
      </w:r>
      <w:r w:rsidR="00E2566D">
        <w:rPr>
          <w:rFonts w:cstheme="minorHAnsi"/>
        </w:rPr>
        <w:t xml:space="preserve">omparison of predominant strain types within </w:t>
      </w:r>
      <w:r w:rsidR="00285F02">
        <w:rPr>
          <w:rFonts w:cstheme="minorHAnsi"/>
        </w:rPr>
        <w:t>a given</w:t>
      </w:r>
      <w:r w:rsidR="00E2566D">
        <w:rPr>
          <w:rFonts w:cstheme="minorHAnsi"/>
        </w:rPr>
        <w:t xml:space="preserve"> </w:t>
      </w:r>
      <w:r w:rsidR="005C41B0">
        <w:rPr>
          <w:rFonts w:cstheme="minorHAnsi"/>
        </w:rPr>
        <w:t xml:space="preserve">species </w:t>
      </w:r>
      <w:r w:rsidR="00447C36">
        <w:rPr>
          <w:rFonts w:cstheme="minorHAnsi"/>
        </w:rPr>
        <w:t xml:space="preserve">causing IMI </w:t>
      </w:r>
      <w:r w:rsidR="005C41B0">
        <w:rPr>
          <w:rFonts w:cstheme="minorHAnsi"/>
        </w:rPr>
        <w:t>between organic and conventional farms</w:t>
      </w:r>
      <w:r w:rsidR="00EF20A4">
        <w:rPr>
          <w:rFonts w:cstheme="minorHAnsi"/>
        </w:rPr>
        <w:t xml:space="preserve"> </w:t>
      </w:r>
      <w:r w:rsidR="007B2D0E">
        <w:rPr>
          <w:rFonts w:cstheme="minorHAnsi"/>
        </w:rPr>
        <w:t>c</w:t>
      </w:r>
      <w:r w:rsidR="002F341A">
        <w:rPr>
          <w:rFonts w:cstheme="minorHAnsi"/>
        </w:rPr>
        <w:t>ould further</w:t>
      </w:r>
      <w:r w:rsidR="003E6964">
        <w:rPr>
          <w:rFonts w:cstheme="minorHAnsi"/>
        </w:rPr>
        <w:t xml:space="preserve"> our understanding of </w:t>
      </w:r>
      <w:r w:rsidR="008F60EC">
        <w:rPr>
          <w:rFonts w:cstheme="minorHAnsi"/>
        </w:rPr>
        <w:t>the complex</w:t>
      </w:r>
      <w:r w:rsidR="00167508">
        <w:rPr>
          <w:rFonts w:cstheme="minorHAnsi"/>
        </w:rPr>
        <w:t xml:space="preserve"> </w:t>
      </w:r>
      <w:r w:rsidR="007F1C0D">
        <w:rPr>
          <w:rFonts w:cstheme="minorHAnsi"/>
        </w:rPr>
        <w:t xml:space="preserve">interplay between phylogeny and selection pressures </w:t>
      </w:r>
      <w:r w:rsidR="00277D42">
        <w:rPr>
          <w:rFonts w:cstheme="minorHAnsi"/>
        </w:rPr>
        <w:t>resulting from</w:t>
      </w:r>
      <w:r w:rsidR="007F1C0D">
        <w:rPr>
          <w:rFonts w:cstheme="minorHAnsi"/>
        </w:rPr>
        <w:t xml:space="preserve"> management factors on AMR of mastitis pathogens. </w:t>
      </w:r>
      <w:r w:rsidR="00C97A4D">
        <w:rPr>
          <w:rFonts w:cstheme="minorHAnsi"/>
        </w:rPr>
        <w:t xml:space="preserve">Although researchers were studying </w:t>
      </w:r>
      <w:r w:rsidR="007F1C0D">
        <w:rPr>
          <w:rFonts w:cstheme="minorHAnsi"/>
        </w:rPr>
        <w:t xml:space="preserve">fecal </w:t>
      </w:r>
      <w:r w:rsidR="007F1C0D">
        <w:rPr>
          <w:rFonts w:cstheme="minorHAnsi"/>
          <w:i/>
          <w:iCs/>
        </w:rPr>
        <w:t>E. coli</w:t>
      </w:r>
      <w:r w:rsidR="007F1C0D">
        <w:rPr>
          <w:rFonts w:cstheme="minorHAnsi"/>
        </w:rPr>
        <w:t xml:space="preserve"> </w:t>
      </w:r>
      <w:r w:rsidR="00C97A4D">
        <w:rPr>
          <w:rFonts w:cstheme="minorHAnsi"/>
        </w:rPr>
        <w:t>and not mastitis pathogens,</w:t>
      </w:r>
      <w:r w:rsidR="005A445F">
        <w:rPr>
          <w:rFonts w:cstheme="minorHAnsi"/>
        </w:rPr>
        <w:t xml:space="preserve"> </w:t>
      </w:r>
      <w:r w:rsidR="005A445F">
        <w:rPr>
          <w:rFonts w:cstheme="minorHAnsi"/>
        </w:rPr>
        <w:fldChar w:fldCharType="begin">
          <w:fldData xml:space="preserve">PEVuZE5vdGU+PENpdGUgQXV0aG9yWWVhcj0iMSI+PEF1dGhvcj5XYWxrPC9BdXRob3I+PFllYXI+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</w:fldData>
        </w:fldChar>
      </w:r>
      <w:r w:rsidR="005A445F">
        <w:rPr>
          <w:rFonts w:cstheme="minorHAnsi"/>
        </w:rPr>
        <w:instrText xml:space="preserve"> ADDIN EN.CITE </w:instrText>
      </w:r>
      <w:r w:rsidR="005A445F">
        <w:rPr>
          <w:rFonts w:cstheme="minorHAnsi"/>
        </w:rPr>
        <w:fldChar w:fldCharType="begin">
          <w:fldData xml:space="preserve">PEVuZE5vdGU+PENpdGUgQXV0aG9yWWVhcj0iMSI+PEF1dGhvcj5XYWxrPC9BdXRob3I+PFllYXI+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</w:fldData>
        </w:fldChar>
      </w:r>
      <w:r w:rsidR="005A445F">
        <w:rPr>
          <w:rFonts w:cstheme="minorHAnsi"/>
        </w:rPr>
        <w:instrText xml:space="preserve"> ADDIN EN.CITE.DATA </w:instrText>
      </w:r>
      <w:r w:rsidR="005A445F">
        <w:rPr>
          <w:rFonts w:cstheme="minorHAnsi"/>
        </w:rPr>
      </w:r>
      <w:r w:rsidR="005A445F">
        <w:rPr>
          <w:rFonts w:cstheme="minorHAnsi"/>
        </w:rPr>
        <w:fldChar w:fldCharType="end"/>
      </w:r>
      <w:r w:rsidR="005A445F">
        <w:rPr>
          <w:rFonts w:cstheme="minorHAnsi"/>
        </w:rPr>
        <w:fldChar w:fldCharType="separate"/>
      </w:r>
      <w:r w:rsidR="005A445F">
        <w:rPr>
          <w:rFonts w:cstheme="minorHAnsi"/>
          <w:noProof/>
        </w:rPr>
        <w:t>Walk et al. (2007)</w:t>
      </w:r>
      <w:r w:rsidR="005A445F">
        <w:rPr>
          <w:rFonts w:cstheme="minorHAnsi"/>
        </w:rPr>
        <w:fldChar w:fldCharType="end"/>
      </w:r>
      <w:r w:rsidR="005A445F">
        <w:rPr>
          <w:rFonts w:cstheme="minorHAnsi"/>
        </w:rPr>
        <w:t xml:space="preserve"> found that </w:t>
      </w:r>
      <w:r w:rsidR="007F1C0D" w:rsidRPr="003D4A61">
        <w:rPr>
          <w:rFonts w:cstheme="minorHAnsi"/>
        </w:rPr>
        <w:t xml:space="preserve">phylogenetic groupings </w:t>
      </w:r>
      <w:r w:rsidR="007F1C0D">
        <w:rPr>
          <w:rFonts w:cstheme="minorHAnsi"/>
        </w:rPr>
        <w:t xml:space="preserve">varied between </w:t>
      </w:r>
      <w:r w:rsidR="007F1C0D" w:rsidRPr="003D4A61">
        <w:rPr>
          <w:rFonts w:cstheme="minorHAnsi"/>
        </w:rPr>
        <w:t xml:space="preserve">organic and conventional dairies, suggesting there </w:t>
      </w:r>
      <w:r w:rsidR="007F1C0D">
        <w:rPr>
          <w:rFonts w:cstheme="minorHAnsi"/>
        </w:rPr>
        <w:t>may be</w:t>
      </w:r>
      <w:r w:rsidR="007F1C0D" w:rsidRPr="003D4A61">
        <w:rPr>
          <w:rFonts w:cstheme="minorHAnsi"/>
        </w:rPr>
        <w:t xml:space="preserve"> </w:t>
      </w:r>
      <w:r w:rsidR="007F1C0D">
        <w:rPr>
          <w:rFonts w:cstheme="minorHAnsi"/>
        </w:rPr>
        <w:t>differences</w:t>
      </w:r>
      <w:r w:rsidR="007F1C0D" w:rsidRPr="003D4A61">
        <w:rPr>
          <w:rFonts w:cstheme="minorHAnsi"/>
        </w:rPr>
        <w:t xml:space="preserve"> between lineages of </w:t>
      </w:r>
      <w:r w:rsidR="007F1C0D" w:rsidRPr="00E330F3">
        <w:rPr>
          <w:rFonts w:cstheme="minorHAnsi"/>
          <w:i/>
          <w:iCs/>
        </w:rPr>
        <w:t>E. coli</w:t>
      </w:r>
      <w:r w:rsidR="007F1C0D" w:rsidRPr="003D4A61">
        <w:rPr>
          <w:rFonts w:cstheme="minorHAnsi"/>
        </w:rPr>
        <w:t xml:space="preserve"> in their ability or </w:t>
      </w:r>
      <w:r w:rsidR="007F1C0D">
        <w:rPr>
          <w:rFonts w:cstheme="minorHAnsi"/>
        </w:rPr>
        <w:t>likelihood</w:t>
      </w:r>
      <w:r w:rsidR="007F1C0D" w:rsidRPr="003D4A61">
        <w:rPr>
          <w:rFonts w:cstheme="minorHAnsi"/>
        </w:rPr>
        <w:t xml:space="preserve"> of </w:t>
      </w:r>
      <w:r w:rsidR="007F1C0D">
        <w:rPr>
          <w:rFonts w:cstheme="minorHAnsi"/>
        </w:rPr>
        <w:t>acquiring</w:t>
      </w:r>
      <w:r w:rsidR="007F1C0D" w:rsidRPr="003D4A61">
        <w:rPr>
          <w:rFonts w:cstheme="minorHAnsi"/>
        </w:rPr>
        <w:t xml:space="preserve"> resistance genes</w:t>
      </w:r>
      <w:r w:rsidR="007F1C0D">
        <w:rPr>
          <w:rFonts w:cstheme="minorHAnsi"/>
        </w:rPr>
        <w:t>. Based on their findings, the authors conclude that “</w:t>
      </w:r>
      <w:r w:rsidR="007F1C0D" w:rsidRPr="00580CA1">
        <w:t>organic farming practices not only change the frequency of resistant strains but also impact the overall population genetic composition of the resident </w:t>
      </w:r>
      <w:r w:rsidR="007F1C0D" w:rsidRPr="00580CA1">
        <w:rPr>
          <w:i/>
          <w:iCs/>
        </w:rPr>
        <w:t>E. coli </w:t>
      </w:r>
      <w:r w:rsidR="007F1C0D" w:rsidRPr="00580CA1">
        <w:t>flora.</w:t>
      </w:r>
      <w:r w:rsidR="007F1C0D">
        <w:t>”</w:t>
      </w:r>
      <w:r w:rsidR="00403050">
        <w:rPr>
          <w:rFonts w:cstheme="minorHAnsi"/>
        </w:rPr>
        <w:t xml:space="preserve"> Additionally, f</w:t>
      </w:r>
      <w:r w:rsidR="00B33326">
        <w:rPr>
          <w:rFonts w:cstheme="minorHAnsi"/>
        </w:rPr>
        <w:t xml:space="preserve">ew studies have </w:t>
      </w:r>
      <w:r w:rsidR="009E734C">
        <w:rPr>
          <w:rFonts w:cstheme="minorHAnsi"/>
        </w:rPr>
        <w:t>described</w:t>
      </w:r>
      <w:r w:rsidR="00CE730A">
        <w:rPr>
          <w:rFonts w:cstheme="minorHAnsi"/>
        </w:rPr>
        <w:t xml:space="preserve"> resistance patterns of mastitis pathogens before and after </w:t>
      </w:r>
      <w:r w:rsidR="00CE730A">
        <w:rPr>
          <w:rFonts w:cstheme="minorHAnsi"/>
        </w:rPr>
        <w:lastRenderedPageBreak/>
        <w:t xml:space="preserve">transitioning to organic status, </w:t>
      </w:r>
      <w:r w:rsidR="00627632">
        <w:rPr>
          <w:rFonts w:cstheme="minorHAnsi"/>
        </w:rPr>
        <w:t xml:space="preserve">and </w:t>
      </w:r>
      <w:r w:rsidR="005125B7">
        <w:rPr>
          <w:rFonts w:cstheme="minorHAnsi"/>
        </w:rPr>
        <w:t xml:space="preserve">most </w:t>
      </w:r>
      <w:r w:rsidR="00CE730A">
        <w:rPr>
          <w:rFonts w:cstheme="minorHAnsi"/>
        </w:rPr>
        <w:t xml:space="preserve">were limited in both the number of herds enrolled and </w:t>
      </w:r>
      <w:r w:rsidR="000622A7">
        <w:rPr>
          <w:rFonts w:cstheme="minorHAnsi"/>
        </w:rPr>
        <w:t xml:space="preserve">the amount of time farms were followed. Although </w:t>
      </w:r>
      <w:r w:rsidR="00222331">
        <w:rPr>
          <w:rFonts w:cstheme="minorHAnsi"/>
        </w:rPr>
        <w:t>likely</w:t>
      </w:r>
      <w:r w:rsidR="004C3E93">
        <w:rPr>
          <w:rFonts w:cstheme="minorHAnsi"/>
        </w:rPr>
        <w:t xml:space="preserve"> </w:t>
      </w:r>
      <w:r w:rsidR="000622A7">
        <w:rPr>
          <w:rFonts w:cstheme="minorHAnsi"/>
        </w:rPr>
        <w:t xml:space="preserve">logistically </w:t>
      </w:r>
      <w:r w:rsidR="003F6EA1">
        <w:rPr>
          <w:rFonts w:cstheme="minorHAnsi"/>
        </w:rPr>
        <w:t xml:space="preserve">difficult and expensive, a </w:t>
      </w:r>
      <w:r w:rsidR="00A868CE">
        <w:rPr>
          <w:rFonts w:cstheme="minorHAnsi"/>
        </w:rPr>
        <w:t>long-term, larger study of farms</w:t>
      </w:r>
      <w:r w:rsidR="000F0D0F">
        <w:rPr>
          <w:rFonts w:cstheme="minorHAnsi"/>
        </w:rPr>
        <w:t xml:space="preserve"> transitioning from conventional to organic status </w:t>
      </w:r>
      <w:r w:rsidR="00415D94">
        <w:rPr>
          <w:rFonts w:cstheme="minorHAnsi"/>
        </w:rPr>
        <w:t>would be incredibly valuable in understanding what types of AMR are maintained in organic dairy herds and for how long.</w:t>
      </w:r>
      <w:r w:rsidR="0055211E">
        <w:rPr>
          <w:rFonts w:cstheme="minorHAnsi"/>
        </w:rPr>
        <w:t xml:space="preserve"> </w:t>
      </w:r>
    </w:p>
    <w:p w14:paraId="08E27A42" w14:textId="2D59DB08" w:rsidR="00226F8F" w:rsidRDefault="00F831E3" w:rsidP="00617D7D">
      <w:pPr>
        <w:ind w:firstLine="360"/>
      </w:pPr>
      <w:r>
        <w:rPr>
          <w:rFonts w:cstheme="minorHAnsi"/>
        </w:rPr>
        <w:t xml:space="preserve">Fortunately, </w:t>
      </w:r>
      <w:r w:rsidR="0055211E">
        <w:t xml:space="preserve">AMR </w:t>
      </w:r>
      <w:r>
        <w:t xml:space="preserve">in general </w:t>
      </w:r>
      <w:r w:rsidR="0055211E">
        <w:t xml:space="preserve">remains relatively low in mastitis pathogens </w:t>
      </w:r>
      <w:r>
        <w:t>from</w:t>
      </w:r>
      <w:r w:rsidR="0055211E">
        <w:t xml:space="preserve"> dairy farm</w:t>
      </w:r>
      <w:r w:rsidR="003E5BE1">
        <w:t>s</w:t>
      </w:r>
      <w:r w:rsidR="00126007">
        <w:t>. Nevertheless,</w:t>
      </w:r>
      <w:r w:rsidR="0055211E">
        <w:t xml:space="preserve"> continued surveillance </w:t>
      </w:r>
      <w:r w:rsidR="00986AB2">
        <w:t xml:space="preserve">and further understanding </w:t>
      </w:r>
      <w:r w:rsidR="0055211E">
        <w:t>of</w:t>
      </w:r>
      <w:r w:rsidR="00986AB2">
        <w:t xml:space="preserve"> factors affecting</w:t>
      </w:r>
      <w:r w:rsidR="0055211E">
        <w:t xml:space="preserve"> </w:t>
      </w:r>
      <w:r w:rsidR="00316CEA">
        <w:t xml:space="preserve">resistance of staphylococci is warranted. </w:t>
      </w:r>
      <w:r w:rsidR="00B41F94">
        <w:t>N</w:t>
      </w:r>
      <w:r w:rsidR="00986AB2">
        <w:t xml:space="preserve">ot only </w:t>
      </w:r>
      <w:r w:rsidR="00B41F94">
        <w:t xml:space="preserve">are they </w:t>
      </w:r>
      <w:r w:rsidR="00986AB2">
        <w:t xml:space="preserve">important pathogens </w:t>
      </w:r>
      <w:r w:rsidR="00B41F94">
        <w:t>affecting</w:t>
      </w:r>
      <w:r w:rsidR="00986AB2">
        <w:t xml:space="preserve"> human health, </w:t>
      </w:r>
      <w:r w:rsidR="00B41F94">
        <w:t xml:space="preserve">staphylococci </w:t>
      </w:r>
      <w:r w:rsidR="00986AB2">
        <w:t xml:space="preserve">are the predominant </w:t>
      </w:r>
      <w:r w:rsidR="00331048">
        <w:t xml:space="preserve">group of bacteria responsible for mastitis in dairy animals globally. </w:t>
      </w:r>
      <w:r w:rsidR="00E35EF6">
        <w:t>U</w:t>
      </w:r>
      <w:r w:rsidR="006C2B9B">
        <w:t>nderstanding</w:t>
      </w:r>
      <w:r w:rsidR="00E35EF6">
        <w:t xml:space="preserve"> </w:t>
      </w:r>
      <w:r w:rsidR="000B6D7B">
        <w:t xml:space="preserve">the </w:t>
      </w:r>
      <w:r w:rsidR="000B6D7B">
        <w:t>complicated interplay of factors</w:t>
      </w:r>
      <w:r w:rsidR="000B6D7B">
        <w:t xml:space="preserve"> affecting </w:t>
      </w:r>
      <w:r w:rsidR="000B6D7B" w:rsidRPr="007B7B10">
        <w:t>AMR</w:t>
      </w:r>
      <w:r w:rsidR="000B6D7B">
        <w:t xml:space="preserve"> in</w:t>
      </w:r>
      <w:r w:rsidR="000B6D7B" w:rsidRPr="007B7B10">
        <w:t xml:space="preserve"> bacterial populations </w:t>
      </w:r>
      <w:r w:rsidR="000B6D7B">
        <w:t xml:space="preserve">on dairy farms </w:t>
      </w:r>
      <w:r w:rsidR="00E35EF6">
        <w:t>is</w:t>
      </w:r>
      <w:r w:rsidR="00B903D5">
        <w:t xml:space="preserve"> vital to making science-based decisions around </w:t>
      </w:r>
      <w:r w:rsidR="003B362C">
        <w:t xml:space="preserve">regulations dictating antimicrobial usage. </w:t>
      </w:r>
      <w:r w:rsidR="00F8705B">
        <w:t>I</w:t>
      </w:r>
      <w:r w:rsidR="0017438F">
        <w:t xml:space="preserve">t is in the best interest of </w:t>
      </w:r>
      <w:r w:rsidR="00F314D5">
        <w:t>the dairy industry</w:t>
      </w:r>
      <w:r w:rsidR="0017438F">
        <w:t xml:space="preserve"> </w:t>
      </w:r>
      <w:r w:rsidR="00287B81">
        <w:t xml:space="preserve">to </w:t>
      </w:r>
      <w:r w:rsidR="0046705D">
        <w:t>maintain</w:t>
      </w:r>
      <w:r w:rsidR="00287B81">
        <w:t xml:space="preserve"> effective antimicrobial treatments </w:t>
      </w:r>
      <w:r w:rsidR="0046705D">
        <w:t>that</w:t>
      </w:r>
      <w:r w:rsidR="00287B81">
        <w:t xml:space="preserve"> </w:t>
      </w:r>
      <w:r w:rsidR="0017438F">
        <w:t>keep cows healthy, decreas</w:t>
      </w:r>
      <w:r w:rsidR="00F314D5">
        <w:t>e</w:t>
      </w:r>
      <w:r w:rsidR="0017438F">
        <w:t xml:space="preserve"> </w:t>
      </w:r>
      <w:r w:rsidR="00287B81">
        <w:t xml:space="preserve">animal </w:t>
      </w:r>
      <w:r w:rsidR="0017438F">
        <w:t>suffering,</w:t>
      </w:r>
      <w:r w:rsidR="00287B81">
        <w:t xml:space="preserve"> minimize production expenses for livestock producers, and </w:t>
      </w:r>
      <w:r w:rsidR="00A25179">
        <w:t xml:space="preserve">allow </w:t>
      </w:r>
      <w:r w:rsidR="00563B4D">
        <w:t xml:space="preserve">dairy </w:t>
      </w:r>
      <w:r w:rsidR="00A25179">
        <w:t>cows to produce a high-quality product.</w:t>
      </w:r>
    </w:p>
    <w:p w14:paraId="21DC0E58" w14:textId="77777777" w:rsidR="0088755C" w:rsidRPr="00617D7D" w:rsidRDefault="0088755C" w:rsidP="00617D7D">
      <w:pPr>
        <w:ind w:firstLine="360"/>
        <w:rPr>
          <w:rFonts w:cstheme="minorHAnsi"/>
        </w:rPr>
      </w:pPr>
    </w:p>
    <w:p w14:paraId="5EE8EF59" w14:textId="77777777" w:rsidR="00CA2CA0" w:rsidRPr="003D4A61" w:rsidRDefault="00CA2CA0">
      <w:pPr>
        <w:rPr>
          <w:rFonts w:cstheme="minorHAnsi"/>
        </w:rPr>
      </w:pPr>
    </w:p>
    <w:p w14:paraId="0D181739" w14:textId="77777777" w:rsidR="007D06BD" w:rsidRPr="007D06BD" w:rsidRDefault="00CA2CA0" w:rsidP="007D06BD">
      <w:pPr>
        <w:pStyle w:val="EndNoteBibliography"/>
        <w:spacing w:after="240"/>
      </w:pPr>
      <w:r w:rsidRPr="003D4A61">
        <w:rPr>
          <w:rFonts w:asciiTheme="minorHAnsi" w:hAnsiTheme="minorHAnsi" w:cstheme="minorHAnsi"/>
        </w:rPr>
        <w:fldChar w:fldCharType="begin"/>
      </w:r>
      <w:r w:rsidRPr="003D4A61">
        <w:rPr>
          <w:rFonts w:asciiTheme="minorHAnsi" w:hAnsiTheme="minorHAnsi" w:cstheme="minorHAnsi"/>
        </w:rPr>
        <w:instrText xml:space="preserve"> ADDIN EN.REFLIST </w:instrText>
      </w:r>
      <w:r w:rsidRPr="003D4A61">
        <w:rPr>
          <w:rFonts w:asciiTheme="minorHAnsi" w:hAnsiTheme="minorHAnsi" w:cstheme="minorHAnsi"/>
        </w:rPr>
        <w:fldChar w:fldCharType="separate"/>
      </w:r>
      <w:r w:rsidR="007D06BD" w:rsidRPr="007D06BD">
        <w:t>Adkins, P. R. F., L. M. Placheta, M. R. Borchers, J. M. Bewley, and J. R. Middleton. 2022. Distribution of staphylococcal and mammaliicoccal species from compost-bedded pack or sand-bedded freestall dairy farms. J Dairy Sci 105(7):6261-6270.</w:t>
      </w:r>
    </w:p>
    <w:p w14:paraId="0A9F1F6B" w14:textId="77777777" w:rsidR="007D06BD" w:rsidRPr="007D06BD" w:rsidRDefault="007D06BD" w:rsidP="007D06BD">
      <w:pPr>
        <w:pStyle w:val="EndNoteBibliography"/>
        <w:spacing w:after="240"/>
      </w:pPr>
      <w:r w:rsidRPr="007D06BD">
        <w:t>Alexander, T. W., L. J. Yanke, E. Topp, M. E. Olson, R. R. Read, D. W. Morck, and T. A. McAllister. 2008. Effect of subtherapeutic administration of antibiotics on the prevalence of antibiotic-resistant Escherichia coli bacteria in feedlot cattle. Appl Environ Microbiol 74(14):4405-4416.</w:t>
      </w:r>
    </w:p>
    <w:p w14:paraId="2D1EEA28" w14:textId="77777777" w:rsidR="007D06BD" w:rsidRPr="007D06BD" w:rsidRDefault="007D06BD" w:rsidP="007D06BD">
      <w:pPr>
        <w:pStyle w:val="EndNoteBibliography"/>
        <w:spacing w:after="240"/>
      </w:pPr>
      <w:r w:rsidRPr="007D06BD">
        <w:t>Barkema, H. W., Y. H. Schukken, T. J. Lam, M. L. Beiboer, G. Benedictus, and A. Brand. 1998. Management practices associated with low, medium, and high somatic cell counts in bulk milk. J. Dairy Sci 81(7):1917-1927.</w:t>
      </w:r>
    </w:p>
    <w:p w14:paraId="71F618A2" w14:textId="77777777" w:rsidR="007D06BD" w:rsidRPr="007D06BD" w:rsidRDefault="007D06BD" w:rsidP="007D06BD">
      <w:pPr>
        <w:pStyle w:val="EndNoteBibliography"/>
        <w:spacing w:after="240"/>
      </w:pPr>
      <w:r w:rsidRPr="007D06BD">
        <w:t>Bennedsgaard, T. W., S. M. Thamsborg, F. M. Aarestrup, C. Enevoldsen, M. Vaarst, and A. B. Christoffersen. 2006. Resistance to penicillin of Staphylococcus aureus isolates from cows with high somatic cell counts in organic and conventional dairy herds in Denmark. Acta Vet Scand 48(1):24.</w:t>
      </w:r>
    </w:p>
    <w:p w14:paraId="0FB32941" w14:textId="77777777" w:rsidR="007D06BD" w:rsidRPr="007D06BD" w:rsidRDefault="007D06BD" w:rsidP="007D06BD">
      <w:pPr>
        <w:pStyle w:val="EndNoteBibliography"/>
        <w:spacing w:after="240"/>
      </w:pPr>
      <w:r w:rsidRPr="007D06BD">
        <w:t>Berge, A. C., W. B. Epperson, and R. H. Pritchard. 2005. Assessing the effect of a single dose florfenicol treatment in feedlot cattle on the antimicrobial resistance patterns in faecal Escherichia coli. Vet Res 36(5-6):723-734.</w:t>
      </w:r>
    </w:p>
    <w:p w14:paraId="570ACC2B" w14:textId="77777777" w:rsidR="007D06BD" w:rsidRPr="007D06BD" w:rsidRDefault="007D06BD" w:rsidP="007D06BD">
      <w:pPr>
        <w:pStyle w:val="EndNoteBibliography"/>
        <w:spacing w:after="240"/>
      </w:pPr>
      <w:r w:rsidRPr="007D06BD">
        <w:t>Bombyk, R. A., A. L. Bykowski, C. E. Draper, E. J. Savelkoul, L. R. Sullivan, and T. J. Wyckoff. 2008. Comparison of types and antimicrobial susceptibility of Staphylococcus from conventional and organic dairies in west-central Minnesota, USA. J Appl Microbiol 104(6):1726-1731.</w:t>
      </w:r>
    </w:p>
    <w:p w14:paraId="540AF803" w14:textId="77777777" w:rsidR="007D06BD" w:rsidRPr="007D06BD" w:rsidRDefault="007D06BD" w:rsidP="007D06BD">
      <w:pPr>
        <w:pStyle w:val="EndNoteBibliography"/>
        <w:spacing w:after="240"/>
      </w:pPr>
      <w:r w:rsidRPr="007D06BD">
        <w:t>Busato, A., P. Trachsel, M. Schällibaum, and J. W. Blum. 2000. Udder health and risk factors for subclinical mastitis in organic dairy farms in Switzerland. Prev Vet Med 44(3-4):205-220.</w:t>
      </w:r>
    </w:p>
    <w:p w14:paraId="4BDF48C0" w14:textId="77777777" w:rsidR="007D06BD" w:rsidRPr="007D06BD" w:rsidRDefault="007D06BD" w:rsidP="007D06BD">
      <w:pPr>
        <w:pStyle w:val="EndNoteBibliography"/>
        <w:spacing w:after="240"/>
      </w:pPr>
      <w:r w:rsidRPr="007D06BD">
        <w:t>Call, D. R., M. A. Davis, and A. A. Sawant. 2008. Antimicrobial resistance in beef and dairy cattle production. Anim Health Res Rev 9(2):159-167.</w:t>
      </w:r>
    </w:p>
    <w:p w14:paraId="33F8137A" w14:textId="77777777" w:rsidR="007D06BD" w:rsidRPr="007D06BD" w:rsidRDefault="007D06BD" w:rsidP="007D06BD">
      <w:pPr>
        <w:pStyle w:val="EndNoteBibliography"/>
        <w:spacing w:after="240"/>
      </w:pPr>
      <w:r w:rsidRPr="007D06BD">
        <w:lastRenderedPageBreak/>
        <w:t>Chambers, H. F. 2001. Antimicrobial agents: General considerations. Pages 1143-1170 in Goodman &amp; Gilman's: The Pharmacological Basis of Therapeutics, 13e. J. G. Hardman, Limbird,  L.E., ed. McGraw-Hill Education, New York, NY.</w:t>
      </w:r>
    </w:p>
    <w:p w14:paraId="1C7B3C2A" w14:textId="77777777" w:rsidR="007D06BD" w:rsidRPr="007D06BD" w:rsidRDefault="007D06BD" w:rsidP="007D06BD">
      <w:pPr>
        <w:pStyle w:val="EndNoteBibliography"/>
        <w:spacing w:after="240"/>
      </w:pPr>
      <w:r w:rsidRPr="007D06BD">
        <w:t>Cicconi-Hogan, K. M., N. Belomestnykh, M. Gamroth, P. L. Ruegg, L. Tikofsky, and Y. H. Schukken. 2014. Short communication: Prevalence of methicillin resistance in coagulase-negative staphylococci and Staphylococcus aureus isolated from bulk milk on organic and conventional dairy farms in the United States. J Dairy Sci 97(5):2959-2964.</w:t>
      </w:r>
    </w:p>
    <w:p w14:paraId="3092A6FF" w14:textId="77777777" w:rsidR="007D06BD" w:rsidRPr="007D06BD" w:rsidRDefault="007D06BD" w:rsidP="007D06BD">
      <w:pPr>
        <w:pStyle w:val="EndNoteBibliography"/>
        <w:spacing w:after="240"/>
      </w:pPr>
      <w:r w:rsidRPr="007D06BD">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489FFA1B" w14:textId="77777777" w:rsidR="007D06BD" w:rsidRPr="007D06BD" w:rsidRDefault="007D06BD" w:rsidP="007D06BD">
      <w:pPr>
        <w:pStyle w:val="EndNoteBibliography"/>
        <w:spacing w:after="240"/>
      </w:pPr>
      <w:r w:rsidRPr="007D06BD">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287DFB65" w14:textId="77777777" w:rsidR="007D06BD" w:rsidRPr="007D06BD" w:rsidRDefault="007D06BD" w:rsidP="007D06BD">
      <w:pPr>
        <w:pStyle w:val="EndNoteBibliography"/>
        <w:spacing w:after="240"/>
      </w:pPr>
      <w:r w:rsidRPr="007D06BD">
        <w:t>Cuny, C., P. Arnold, J. Hermes, T. Eckmanns, J. Mehraj, S. Schoenfelder, W. Ziebuhr, Q. Zhao, Y. Wang, A. T. Feßler, G. Krause, S. Schwarz, and W. Witte. 2017. Occurrence of cfr-mediated multiresistance in staphylococci from veal calves and pigs, from humans at the corresponding farms, and from veterinarians and their family members. Vet Microbiol 200:88-94.</w:t>
      </w:r>
    </w:p>
    <w:p w14:paraId="09CA6AEC" w14:textId="77777777" w:rsidR="007D06BD" w:rsidRPr="007D06BD" w:rsidRDefault="007D06BD" w:rsidP="007D06BD">
      <w:pPr>
        <w:pStyle w:val="EndNoteBibliography"/>
        <w:spacing w:after="240"/>
      </w:pPr>
      <w:r w:rsidRPr="007D06BD">
        <w:t>De Buck, J., V. Ha, S. Naushad, D. B. Nobrega, C. Luby, J. R. Middleton, S. De Vliegher, and H. W. Barkema. 2021. Non-aureus Staphylococci and Bovine Udder Health: Current Understanding and Knowledge Gaps. Frontiers in Veterinary Science 8.</w:t>
      </w:r>
    </w:p>
    <w:p w14:paraId="387534A2" w14:textId="77777777" w:rsidR="007D06BD" w:rsidRPr="007D06BD" w:rsidRDefault="007D06BD" w:rsidP="007D06BD">
      <w:pPr>
        <w:pStyle w:val="EndNoteBibliography"/>
        <w:spacing w:after="240"/>
      </w:pPr>
      <w:r w:rsidRPr="007D06BD">
        <w:t>de Campos, J. L., A. Kates, A. Steinberger, A. Sethi, G. Suen, J. Shutske, N. Safdar, T. Goldberg, and P. L. Ruegg. 2021. Quantification of antimicrobial usage in adult cows and preweaned calves on 40 large Wisconsin dairy farms using dose-based and mass-based metrics. J Dairy Sci 104(4):4727-4745.</w:t>
      </w:r>
    </w:p>
    <w:p w14:paraId="7915D197" w14:textId="77777777" w:rsidR="007D06BD" w:rsidRPr="007D06BD" w:rsidRDefault="007D06BD" w:rsidP="007D06BD">
      <w:pPr>
        <w:pStyle w:val="EndNoteBibliography"/>
        <w:spacing w:after="240"/>
      </w:pPr>
      <w:r w:rsidRPr="007D06BD">
        <w:t>De Visscher, A., S. Piepers, F. Haesebrouck, and S. De Vliegher. 2016. Intramammary infection with coagulase-negative staphylococci at parturition: Species-specific prevalence, risk factors, and effect on udder health. J Dairy Sci 99(8):6457-6469.</w:t>
      </w:r>
    </w:p>
    <w:p w14:paraId="0DC8605B" w14:textId="77777777" w:rsidR="007D06BD" w:rsidRPr="007D06BD" w:rsidRDefault="007D06BD" w:rsidP="007D06BD">
      <w:pPr>
        <w:pStyle w:val="EndNoteBibliography"/>
        <w:spacing w:after="240"/>
      </w:pPr>
      <w:r w:rsidRPr="007D06BD">
        <w:t>De Visscher, A., S. Piepers, F. Haesebrouck, K. Supre, and S. De Vliegher. 2017. Coagulase-negative Staphylococcus species in bulk milk: Prevalence, distribution, and associated subgroup- and species-specific risk factors. J Dairy Sci 100(1):629-642.</w:t>
      </w:r>
    </w:p>
    <w:p w14:paraId="67953FEA" w14:textId="77777777" w:rsidR="007D06BD" w:rsidRPr="007D06BD" w:rsidRDefault="007D06BD" w:rsidP="007D06BD">
      <w:pPr>
        <w:pStyle w:val="EndNoteBibliography"/>
        <w:spacing w:after="240"/>
      </w:pPr>
      <w:r w:rsidRPr="007D06BD">
        <w:t>Dimitri, C. and R. Nehring. 2022. Thirty years of organic dairy in the United States: the influences of farms, the market and the organic regulation. Renewable Agriculture and Food Systems 37(6):588-602.</w:t>
      </w:r>
    </w:p>
    <w:p w14:paraId="15B32A8E" w14:textId="77777777" w:rsidR="007D06BD" w:rsidRPr="007D06BD" w:rsidRDefault="007D06BD" w:rsidP="007D06BD">
      <w:pPr>
        <w:pStyle w:val="EndNoteBibliography"/>
        <w:spacing w:after="240"/>
      </w:pPr>
      <w:r w:rsidRPr="007D06BD">
        <w:t>Dolder, C., B. H. P. van den Borne, J. Traversari, A. Thomann, V. Perreten, and M. Bodmer. 2017. Quarter- and cow-level risk factors for intramammary infection with coagulase-negative staphylococci species in Swiss dairy cows. J Dairy Sci 100(7):5653-5663.</w:t>
      </w:r>
    </w:p>
    <w:p w14:paraId="2803D8BA" w14:textId="5081F174" w:rsidR="007D06BD" w:rsidRPr="007D06BD" w:rsidRDefault="007D06BD" w:rsidP="007D06BD">
      <w:pPr>
        <w:pStyle w:val="EndNoteBibliography"/>
        <w:spacing w:after="240"/>
      </w:pPr>
      <w:r w:rsidRPr="007D06BD">
        <w:t xml:space="preserve">European Commission: Organic production and products. 2024. Accessed June 7, 2024. </w:t>
      </w:r>
      <w:hyperlink r:id="rId7" w:history="1">
        <w:r w:rsidRPr="007D06BD">
          <w:rPr>
            <w:rStyle w:val="Hyperlink"/>
          </w:rPr>
          <w:t>https://agriculture.ec.europa.eu/farming/organic-farming/organic-production-and-products_en</w:t>
        </w:r>
      </w:hyperlink>
      <w:r w:rsidRPr="007D06BD">
        <w:t>.</w:t>
      </w:r>
    </w:p>
    <w:p w14:paraId="207E12E7" w14:textId="4E839C3D" w:rsidR="007D06BD" w:rsidRPr="007D06BD" w:rsidRDefault="007D06BD" w:rsidP="007D06BD">
      <w:pPr>
        <w:pStyle w:val="EndNoteBibliography"/>
        <w:spacing w:after="240"/>
      </w:pPr>
      <w:r w:rsidRPr="007D06BD">
        <w:lastRenderedPageBreak/>
        <w:t xml:space="preserve">FARM. 2020. Farmers Asssuring Responsible Management: Milk and dairy beef drug residue prevention reference manual 2020. Accessed July 15, 2024. </w:t>
      </w:r>
      <w:hyperlink r:id="rId8" w:history="1">
        <w:r w:rsidRPr="007D06BD">
          <w:rPr>
            <w:rStyle w:val="Hyperlink"/>
          </w:rPr>
          <w:t>https://nationaldairyfarm.com/wp-content/uploads/2018/10/DRM2020-Web.pdf</w:t>
        </w:r>
      </w:hyperlink>
      <w:r w:rsidRPr="007D06BD">
        <w:t>.</w:t>
      </w:r>
    </w:p>
    <w:p w14:paraId="194410FF" w14:textId="77777777" w:rsidR="007D06BD" w:rsidRPr="007D06BD" w:rsidRDefault="007D06BD" w:rsidP="007D06BD">
      <w:pPr>
        <w:pStyle w:val="EndNoteBibliography"/>
        <w:spacing w:after="240"/>
      </w:pPr>
      <w:r w:rsidRPr="007D06BD">
        <w:t>Fergestad, M. E., A. De Visscher, T. L'Abee-Lund, C. N. Tchamba, J. G. Mainil, D. Thiry, S. De Vliegher, and Y. Wasteson. 2021. Antimicrobial resistance and virulence characteristics in 3 collections of staphylococci from bovine milk samples. J. Dairy Sci. 104(9):10250-10267.</w:t>
      </w:r>
    </w:p>
    <w:p w14:paraId="2935A5AD" w14:textId="77777777" w:rsidR="007D06BD" w:rsidRPr="007D06BD" w:rsidRDefault="007D06BD" w:rsidP="007D06BD">
      <w:pPr>
        <w:pStyle w:val="EndNoteBibliography"/>
        <w:spacing w:after="240"/>
      </w:pPr>
      <w:r w:rsidRPr="007D06BD">
        <w:t>Feßler, A., K. Kadlec, Y. Wang, W.-J. Zhang, C. Wu, J. Shen, and S. Schwarz. 2018. Small Antimicrobial Resistance Plasmids in Livestock-Associated Methicillin-Resistant Staphylococcus aureus CC398. Frontiers in Microbiology 9.</w:t>
      </w:r>
    </w:p>
    <w:p w14:paraId="25C44416" w14:textId="77777777" w:rsidR="007D06BD" w:rsidRPr="007D06BD" w:rsidRDefault="007D06BD" w:rsidP="007D06BD">
      <w:pPr>
        <w:pStyle w:val="EndNoteBibliography"/>
        <w:spacing w:after="240"/>
      </w:pPr>
      <w:r w:rsidRPr="007D06BD">
        <w:t>Freu, G., T. Tomazi, A. F. S. Filho, M. B. Heinemann, and M. V. Dos Santos. 2022. Antimicrobial Resistance and Molecular Characterization of Staphylococcus aureus Recovered from Cows with Clinical Mastitis in Dairy Herds from Southeastern Brazil. Antibiotics 11(4):424.</w:t>
      </w:r>
    </w:p>
    <w:p w14:paraId="3C060F49" w14:textId="77777777" w:rsidR="007D06BD" w:rsidRPr="007D06BD" w:rsidRDefault="007D06BD" w:rsidP="007D06BD">
      <w:pPr>
        <w:pStyle w:val="EndNoteBibliography"/>
        <w:spacing w:after="240"/>
      </w:pPr>
      <w:r w:rsidRPr="007D06BD">
        <w:t>Garmo, R. T., S. Waage, S. Sviland, B. I. Henriksen, O. Østerås, and O. Reksen. 2010. Reproductive Performance, Udder Health, and Antibiotic Resistance in Mastitis Bacteria isolated from Norwegian Red cows in Conventional and Organic Farming. Acta Veterinaria Scandinavica 52(1):11.</w:t>
      </w:r>
    </w:p>
    <w:p w14:paraId="2E7E43D6" w14:textId="77777777" w:rsidR="007D06BD" w:rsidRPr="007D06BD" w:rsidRDefault="007D06BD" w:rsidP="007D06BD">
      <w:pPr>
        <w:pStyle w:val="EndNoteBibliography"/>
        <w:spacing w:after="240"/>
      </w:pPr>
      <w:r w:rsidRPr="007D06BD">
        <w:t>Garrine, M., S. S. Costa, A. Messa, S. Massora, D. Vubil, S. Ácacio, T. Nhampossa, Q. Bassat, I. Mandomando, and I. Couto. 2023. Antimicrobial resistance and clonality of Staphylococcus aureus causing bacteraemia in children admitted to the Manhiça District Hospital, Mozambique, over two decades. Frontiers in Microbiology 14.</w:t>
      </w:r>
    </w:p>
    <w:p w14:paraId="66DE71FE" w14:textId="77777777" w:rsidR="007D06BD" w:rsidRPr="007D06BD" w:rsidRDefault="007D06BD" w:rsidP="007D06BD">
      <w:pPr>
        <w:pStyle w:val="EndNoteBibliography"/>
        <w:spacing w:after="240"/>
      </w:pPr>
      <w:r w:rsidRPr="007D06BD">
        <w:t>Grodkowski, G., M. Gołębiewski, J. Slósarz, K. Grodkowska, P. Kostusiak, T. Sakowski, and K. Puppel. 2023. Organic Milk Production and Dairy Farming Constraints and Prospects under the Laws of the European Union. Animals 13(9):1457.</w:t>
      </w:r>
    </w:p>
    <w:p w14:paraId="5E0E63C4" w14:textId="77777777" w:rsidR="007D06BD" w:rsidRPr="007D06BD" w:rsidRDefault="007D06BD" w:rsidP="007D06BD">
      <w:pPr>
        <w:pStyle w:val="EndNoteBibliography"/>
        <w:spacing w:after="240"/>
      </w:pPr>
      <w:r w:rsidRPr="007D06BD">
        <w:t>Hogan, J. S., D. G. White, and J. W. Pankey. 1987. Effects of teat dipping on intramammary infections by staphylococci other than Staphylococcus aureus. J Dairy Sci 70(4):873-879.</w:t>
      </w:r>
    </w:p>
    <w:p w14:paraId="02CB4584" w14:textId="77777777" w:rsidR="007D06BD" w:rsidRPr="007D06BD" w:rsidRDefault="007D06BD" w:rsidP="007D06BD">
      <w:pPr>
        <w:pStyle w:val="EndNoteBibliography"/>
        <w:spacing w:after="240"/>
      </w:pPr>
      <w:r w:rsidRPr="007D06BD">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7600F25D" w14:textId="77777777" w:rsidR="007D06BD" w:rsidRPr="007D06BD" w:rsidRDefault="007D06BD" w:rsidP="007D06BD">
      <w:pPr>
        <w:pStyle w:val="EndNoteBibliography"/>
        <w:spacing w:after="240"/>
      </w:pPr>
      <w:r w:rsidRPr="007D06BD">
        <w:t>Khachatryan, A. R., T. E. Besser, and D. R. Call. 2008. The streptomycin-sulfadiazine-tetracycline antimicrobial resistance element of calf-adapted Escherichia coli is widely distributed among isolates from Washington state cattle. Appl Environ Microbiol 74(2):391-395.</w:t>
      </w:r>
    </w:p>
    <w:p w14:paraId="0CE92A34" w14:textId="77777777" w:rsidR="007D06BD" w:rsidRPr="007D06BD" w:rsidRDefault="007D06BD" w:rsidP="007D06BD">
      <w:pPr>
        <w:pStyle w:val="EndNoteBibliography"/>
        <w:spacing w:after="240"/>
      </w:pPr>
      <w:r w:rsidRPr="007D06BD">
        <w:t>Khachatryan, A. R., T. E. Besser, D. D. Hancock, and D. R. Call. 2006a. Use of a nonmedicated dietary supplement correlates with increased prevalence of streptomycin-sulfa-tetracycline-resistant Escherichia coli on a dairy farm. Appl Environ Microbiol 72(7):4583-4588.</w:t>
      </w:r>
    </w:p>
    <w:p w14:paraId="3244E7B7" w14:textId="77777777" w:rsidR="007D06BD" w:rsidRPr="007D06BD" w:rsidRDefault="007D06BD" w:rsidP="007D06BD">
      <w:pPr>
        <w:pStyle w:val="EndNoteBibliography"/>
        <w:spacing w:after="240"/>
      </w:pPr>
      <w:r w:rsidRPr="007D06BD">
        <w:t>Khachatryan, A. R., D. D. Hancock, T. E. Besser, and D. R. Call. 2004. Role of calf-adapted Escherichia coli in maintenance of antimicrobial drug resistance in dairy calves. Appl Environ Microbiol 70(2):752-757.</w:t>
      </w:r>
    </w:p>
    <w:p w14:paraId="75AC825A" w14:textId="77777777" w:rsidR="007D06BD" w:rsidRPr="007D06BD" w:rsidRDefault="007D06BD" w:rsidP="007D06BD">
      <w:pPr>
        <w:pStyle w:val="EndNoteBibliography"/>
        <w:spacing w:after="240"/>
      </w:pPr>
      <w:r w:rsidRPr="007D06BD">
        <w:lastRenderedPageBreak/>
        <w:t>Khachatryan, A. R., D. D. Hancock, T. E. Besser, and D. R. Call. 2006b. Antimicrobial drug resistance genes do not convey a secondary fitness advantage to calf-adapted Escherichia coli. Appl Environ Microbiol 72(1):443-448.</w:t>
      </w:r>
    </w:p>
    <w:p w14:paraId="6BC98AE8" w14:textId="77777777" w:rsidR="007D06BD" w:rsidRPr="007D06BD" w:rsidRDefault="007D06BD" w:rsidP="007D06BD">
      <w:pPr>
        <w:pStyle w:val="EndNoteBibliography"/>
        <w:spacing w:after="240"/>
      </w:pPr>
      <w:r w:rsidRPr="007D06BD">
        <w:t>Khazandi, M., A. A. Al-Farha, G. W. Coombs, M. O'Dea, S. Pang, D. J. Trott, R. R. Aviles, F. Hemmatzadeh, H. Venter, A. D. Ogunniyi, A. Hoare, S. Abraham, and K. R. Petrovski. 2018. Genomic characterization of coagulase-negative staphylococci including methicillin-resistant Staphylococcus sciuri causing bovine mastitis. Vet Microbiol 219:17-22.</w:t>
      </w:r>
    </w:p>
    <w:p w14:paraId="14B32E45" w14:textId="77777777" w:rsidR="007D06BD" w:rsidRPr="007D06BD" w:rsidRDefault="007D06BD" w:rsidP="007D06BD">
      <w:pPr>
        <w:pStyle w:val="EndNoteBibliography"/>
        <w:spacing w:after="240"/>
      </w:pPr>
      <w:r w:rsidRPr="007D06BD">
        <w:t>Kim, S. J., D. C. Moon, S. C. Park, H. Y. Kang, S. H. Na, and S. K. Lim. 2019. Antimicrobial resistance and genetic characterization of coagulase-negative staphylococci from bovine mastitis milk samples in Korea. J Dairy Sci 102(12):11439-11448.</w:t>
      </w:r>
    </w:p>
    <w:p w14:paraId="643FF742" w14:textId="77777777" w:rsidR="007D06BD" w:rsidRPr="007D06BD" w:rsidRDefault="007D06BD" w:rsidP="007D06BD">
      <w:pPr>
        <w:pStyle w:val="EndNoteBibliography"/>
        <w:spacing w:after="240"/>
      </w:pPr>
      <w:r w:rsidRPr="007D06BD">
        <w:t>Klement, E., M. Chaffer, G. Leitner, A. Shwimmer, S. Friedman, A. Saran, and N. Shpigel. 2005. Assessment of accuracy of disk diffusion tests for the determination of antimicrobial susceptibility of common bovine mastitis pathogens: a novel approach. Microb Drug Resist 11(4):342-350.</w:t>
      </w:r>
    </w:p>
    <w:p w14:paraId="5A2C7831" w14:textId="77777777" w:rsidR="007D06BD" w:rsidRPr="007D06BD" w:rsidRDefault="007D06BD" w:rsidP="007D06BD">
      <w:pPr>
        <w:pStyle w:val="EndNoteBibliography"/>
        <w:spacing w:after="240"/>
      </w:pPr>
      <w:r w:rsidRPr="007D06BD">
        <w:t>Kolar, Q. K., J. L. Goncalves, R. J. Erskine, and P. L. Ruegg. 2024. Comparison of Minimum Inhibitory Concentrations of Selected Antimicrobials for Non-Aureus Staphylococci, Enterococci, Lactococci, and Streptococci Isolated from Milk Samples of Cows with Clinical Mastitis. Antibiotics 13(1):91.</w:t>
      </w:r>
    </w:p>
    <w:p w14:paraId="665C809B" w14:textId="77777777" w:rsidR="007D06BD" w:rsidRPr="007D06BD" w:rsidRDefault="007D06BD" w:rsidP="007D06BD">
      <w:pPr>
        <w:pStyle w:val="EndNoteBibliography"/>
        <w:spacing w:after="240"/>
      </w:pPr>
      <w:r w:rsidRPr="007D06BD">
        <w:t>Lange, C., M. Cardoso, D. Senczek, and S. Schwarz. 1999. Molecular subtyping of Staphylococcus aureus isolates from cases of bovine mastitis in Brazil. Vet Microbiol 67(2):127-141.</w:t>
      </w:r>
    </w:p>
    <w:p w14:paraId="55A15D84" w14:textId="77777777" w:rsidR="007D06BD" w:rsidRPr="007D06BD" w:rsidRDefault="007D06BD" w:rsidP="007D06BD">
      <w:pPr>
        <w:pStyle w:val="EndNoteBibliography"/>
        <w:spacing w:after="240"/>
      </w:pPr>
      <w:r w:rsidRPr="007D06BD">
        <w:t>Langford, F. M., D. M. Weary, and L. Fisher. 2003. Antibiotic Resistance in Gut Bacteria from Dairy Calves: A Dose Response to the Level of Antibiotics Fed in Milk. J. Dairy Sci. 86(12):3963-3966.</w:t>
      </w:r>
    </w:p>
    <w:p w14:paraId="10072B3F" w14:textId="77777777" w:rsidR="007D06BD" w:rsidRPr="007D06BD" w:rsidRDefault="007D06BD" w:rsidP="007D06BD">
      <w:pPr>
        <w:pStyle w:val="EndNoteBibliography"/>
        <w:spacing w:after="240"/>
      </w:pPr>
      <w:r w:rsidRPr="007D06BD">
        <w:t>LeJeune, J. T. and N. P. Christie. 2004. Microbiological quality of ground beef from conventionally-reared cattle and "raised without antibiotics" label claims. J Food Prot 67(7):1433-1437.</w:t>
      </w:r>
    </w:p>
    <w:p w14:paraId="14A368FF" w14:textId="77777777" w:rsidR="007D06BD" w:rsidRPr="007D06BD" w:rsidRDefault="007D06BD" w:rsidP="007D06BD">
      <w:pPr>
        <w:pStyle w:val="EndNoteBibliography"/>
        <w:spacing w:after="240"/>
      </w:pPr>
      <w:r w:rsidRPr="007D06BD">
        <w:t>Lipsitch, M. and M. H. Samore. 2002. Antimicrobial use and antimicrobial resistance: a population perspective. Emerg Infect Dis 8(4):347-354.</w:t>
      </w:r>
    </w:p>
    <w:p w14:paraId="218BF511" w14:textId="77777777" w:rsidR="007D06BD" w:rsidRPr="007D06BD" w:rsidRDefault="007D06BD" w:rsidP="007D06BD">
      <w:pPr>
        <w:pStyle w:val="EndNoteBibliography"/>
        <w:spacing w:after="240"/>
      </w:pPr>
      <w:r w:rsidRPr="007D06BD">
        <w:t>López-Lozano, J. M., D. L. Monnet, A. Yagüe, A. Burgos, N. Gonzalo, P. Campillos, and M. Saez. 2000. Modelling and forecasting antimicrobial resistance and its dynamic relationship to antimicrobial use: a time series analysis. Int J Antimicrob Agents 14(1):21-31.</w:t>
      </w:r>
    </w:p>
    <w:p w14:paraId="75D5060E" w14:textId="77777777" w:rsidR="007D06BD" w:rsidRPr="007D06BD" w:rsidRDefault="007D06BD" w:rsidP="007D06BD">
      <w:pPr>
        <w:pStyle w:val="EndNoteBibliography"/>
        <w:spacing w:after="240"/>
      </w:pPr>
      <w:r w:rsidRPr="007D06BD">
        <w:t>Lowrance, T. C., G. H. Loneragan, D. J. Kunze, T. M. Platt, S. E. Ives, H. M. Scott, B. Norby, A. Echeverry, and M. M. Brashears. 2007. Changes in antimicrobial susceptibility in a population of Escherichia coli isolated from feedlot cattle administered ceftiofur crystalline-free acid. Am J Vet Res 68(5):501-507.</w:t>
      </w:r>
    </w:p>
    <w:p w14:paraId="2346223B" w14:textId="77777777" w:rsidR="007D06BD" w:rsidRPr="007D06BD" w:rsidRDefault="007D06BD" w:rsidP="007D06BD">
      <w:pPr>
        <w:pStyle w:val="EndNoteBibliography"/>
        <w:spacing w:after="240"/>
      </w:pPr>
      <w:r w:rsidRPr="007D06BD">
        <w:t>Mathew, A. G., R. Cissell, and S. Liamthong. 2007. Antibiotic resistance in bacteria associated with food animals: a United States perspective of livestock production. Foodborne Pathog Dis 4(2):115-133.</w:t>
      </w:r>
    </w:p>
    <w:p w14:paraId="1E9806E5" w14:textId="77777777" w:rsidR="007D06BD" w:rsidRPr="007D06BD" w:rsidRDefault="007D06BD" w:rsidP="007D06BD">
      <w:pPr>
        <w:pStyle w:val="EndNoteBibliography"/>
        <w:spacing w:after="240"/>
      </w:pPr>
      <w:r w:rsidRPr="007D06BD">
        <w:t>McDougall, S., J. Penry, and D. Dymock. 2021. Antimicrobial susceptibilities in dairy herds that differ in dry cow therapy usage. J. Dairy Sci. 104(8):9142-9163.</w:t>
      </w:r>
    </w:p>
    <w:p w14:paraId="36355549" w14:textId="77777777" w:rsidR="007D06BD" w:rsidRPr="007D06BD" w:rsidRDefault="007D06BD" w:rsidP="007D06BD">
      <w:pPr>
        <w:pStyle w:val="EndNoteBibliography"/>
        <w:spacing w:after="240"/>
      </w:pPr>
      <w:r w:rsidRPr="007D06BD">
        <w:t>Mork, T., H. J. Jorgensen, M. Sunde, B. Kvitle, S. Sviland, S. Waage, and T. Tollersrud. 2012. Persistence of staphylococcal species and genotypes in the bovine udder. Vet Microbiol 159(1-2):171-180.</w:t>
      </w:r>
    </w:p>
    <w:p w14:paraId="4AD1B627" w14:textId="77777777" w:rsidR="007D06BD" w:rsidRPr="007D06BD" w:rsidRDefault="007D06BD" w:rsidP="007D06BD">
      <w:pPr>
        <w:pStyle w:val="EndNoteBibliography"/>
        <w:spacing w:after="240"/>
      </w:pPr>
      <w:r w:rsidRPr="007D06BD">
        <w:lastRenderedPageBreak/>
        <w:t>Nobrega, D. B., S. Naushad, S. A. Naqvi, L. A. Z. Condas, V. Saini, J. P. Kastelic, C. Luby, J. De Buck, and H. W. Barkema. 2018. Prevalence and Genetic Basis of Antimicrobial Resistance in Non-aureus Staphylococci Isolated from Canadian Dairy Herds. Front Microbiol 9:256.</w:t>
      </w:r>
    </w:p>
    <w:p w14:paraId="15381828" w14:textId="77777777" w:rsidR="007D06BD" w:rsidRPr="007D06BD" w:rsidRDefault="007D06BD" w:rsidP="007D06BD">
      <w:pPr>
        <w:pStyle w:val="EndNoteBibliography"/>
        <w:spacing w:after="240"/>
      </w:pPr>
      <w:r w:rsidRPr="007D06BD">
        <w:t>Nyman, A. K., C. Fasth, and K. P. Waller. 2018. Intramammary infections with different non-aureus staphylococci in dairy cows. J. Dairy Sci. 101(2):1403-1418.</w:t>
      </w:r>
    </w:p>
    <w:p w14:paraId="1F54A1CD" w14:textId="77777777" w:rsidR="007D06BD" w:rsidRPr="007D06BD" w:rsidRDefault="007D06BD" w:rsidP="007D06BD">
      <w:pPr>
        <w:pStyle w:val="EndNoteBibliography"/>
        <w:spacing w:after="240"/>
      </w:pPr>
      <w:r w:rsidRPr="007D06BD">
        <w:t>Palladini, G., C. Garbarino, A. Luppi, S. Russo, A. Filippi, N. Arrigoni, E. Massella, and M. Ricchi. 2023. Comparison between broth microdilution and agar disk diffusion methods for antimicrobial susceptibility testing of bovine mastitis pathogens. J Microbiol Methods 212:106796.</w:t>
      </w:r>
    </w:p>
    <w:p w14:paraId="5E630A58" w14:textId="77777777" w:rsidR="007D06BD" w:rsidRPr="007D06BD" w:rsidRDefault="007D06BD" w:rsidP="007D06BD">
      <w:pPr>
        <w:pStyle w:val="EndNoteBibliography"/>
        <w:spacing w:after="240"/>
      </w:pPr>
      <w:r w:rsidRPr="007D06BD">
        <w:t>Park, J. Y., L. K. Fox, K. S. Seo, M. A. McGuire, Y. H. Park, F. R. Rurangirwa, W. M. Sischo, and G. A. Bohach. 2011. Detection of classical and newly described staphylococcal superantigen genes in coagulase-negative staphylococci isolated from bovine intramammary infections. Veterinary Microbiology 147(1):149-154.</w:t>
      </w:r>
    </w:p>
    <w:p w14:paraId="7D674EB6" w14:textId="77777777" w:rsidR="007D06BD" w:rsidRPr="007D06BD" w:rsidRDefault="007D06BD" w:rsidP="007D06BD">
      <w:pPr>
        <w:pStyle w:val="EndNoteBibliography"/>
        <w:spacing w:after="240"/>
      </w:pPr>
      <w:r w:rsidRPr="007D06BD">
        <w:t>Park, Y. K., L. K. Fox, D. D. Hancock, W. McMahan, and Y. H. Park. 2012. Prevalence and antibiotic resistance of mastitis pathogens isolated from dairy herds transitioning to organic management. Journal of Veterinary Science 13(1):103.</w:t>
      </w:r>
    </w:p>
    <w:p w14:paraId="4C1890EC" w14:textId="77777777" w:rsidR="007D06BD" w:rsidRPr="007D06BD" w:rsidRDefault="007D06BD" w:rsidP="007D06BD">
      <w:pPr>
        <w:pStyle w:val="EndNoteBibliography"/>
        <w:spacing w:after="240"/>
      </w:pPr>
      <w:r w:rsidRPr="007D06BD">
        <w:t>Parker, E. M., G. A. Ballash, D. F. Mollenkopf, and T. E. Wittum. 2024. A complex cyclical One Health pathway drives the emergence and dissemination of antimicrobial resistance. American Journal of Veterinary Research 85(4):ajvr.24.01.0014.</w:t>
      </w:r>
    </w:p>
    <w:p w14:paraId="19A79311" w14:textId="77777777" w:rsidR="007D06BD" w:rsidRPr="007D06BD" w:rsidRDefault="007D06BD" w:rsidP="007D06BD">
      <w:pPr>
        <w:pStyle w:val="EndNoteBibliography"/>
        <w:spacing w:after="240"/>
      </w:pPr>
      <w:r w:rsidRPr="007D06BD">
        <w:t>Persson Waller, K., A. Aspán, A. Nyman, Y. Persson, and U. Grönlund Andersson. 2011. CNS species and antimicrobial resistance in clinical and subclinical bovine mastitis. Veterinary Microbiology 152(1-2):112-116.</w:t>
      </w:r>
    </w:p>
    <w:p w14:paraId="5301DF8E" w14:textId="77777777" w:rsidR="007D06BD" w:rsidRPr="007D06BD" w:rsidRDefault="007D06BD" w:rsidP="007D06BD">
      <w:pPr>
        <w:pStyle w:val="EndNoteBibliography"/>
        <w:spacing w:after="240"/>
      </w:pPr>
      <w:r w:rsidRPr="007D06BD">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57903339" w14:textId="77777777" w:rsidR="007D06BD" w:rsidRPr="007D06BD" w:rsidRDefault="007D06BD" w:rsidP="007D06BD">
      <w:pPr>
        <w:pStyle w:val="EndNoteBibliography"/>
        <w:spacing w:after="240"/>
      </w:pPr>
      <w:r w:rsidRPr="007D06BD">
        <w:t>Petzer, I. M., C. Labuschagne, L. Phophi, and J. Karzis. 2022. Species identification and cow risks of non-aureus staphylococci from South African dairy herds. Onderstepoort J Vet Res 89(1):e1-e10.</w:t>
      </w:r>
    </w:p>
    <w:p w14:paraId="6847735C" w14:textId="77777777" w:rsidR="007D06BD" w:rsidRPr="007D06BD" w:rsidRDefault="007D06BD" w:rsidP="007D06BD">
      <w:pPr>
        <w:pStyle w:val="EndNoteBibliography"/>
        <w:spacing w:after="240"/>
      </w:pPr>
      <w:r w:rsidRPr="007D06BD">
        <w:t>Phophi, L., I. M. Petzer, and D. N. Qekwana. 2019. Antimicrobial resistance patterns and biofilm formation of coagulase-negative Staphylococcus species isolated from subclinical mastitis cow milk samples submitted to the Onderstepoort Milk Laboratory. BMC Vet Res 15(1):420.</w:t>
      </w:r>
    </w:p>
    <w:p w14:paraId="13685544" w14:textId="77777777" w:rsidR="007D06BD" w:rsidRPr="007D06BD" w:rsidRDefault="007D06BD" w:rsidP="007D06BD">
      <w:pPr>
        <w:pStyle w:val="EndNoteBibliography"/>
        <w:spacing w:after="240"/>
      </w:pPr>
      <w:r w:rsidRPr="007D06BD">
        <w:t>Piessens, V., E. Van Coillie, B. Verbist, K. Supre, G. Braem, A. Van Nuffel, L. De Vuyst, M. Heyndrickx, and S. De Vliegher. 2011. Distribution of coagulase-negative Staphylococcus species from milk and environment of dairy cows differs between herds. J Dairy Sci 94(6):2933-2944.</w:t>
      </w:r>
    </w:p>
    <w:p w14:paraId="4C9884C9" w14:textId="77777777" w:rsidR="007D06BD" w:rsidRPr="007D06BD" w:rsidRDefault="007D06BD" w:rsidP="007D06BD">
      <w:pPr>
        <w:pStyle w:val="EndNoteBibliography"/>
        <w:spacing w:after="240"/>
      </w:pPr>
      <w:r w:rsidRPr="007D06BD">
        <w:t>Pol, M. and P. L. Ruegg. 2007a. Relationship between antimicrobial drug usage and antimicrobial susceptibility of gram-positive mastitis pathogens. J Dairy Sci 90(1):262-273.</w:t>
      </w:r>
    </w:p>
    <w:p w14:paraId="6A437076" w14:textId="77777777" w:rsidR="007D06BD" w:rsidRPr="007D06BD" w:rsidRDefault="007D06BD" w:rsidP="007D06BD">
      <w:pPr>
        <w:pStyle w:val="EndNoteBibliography"/>
        <w:spacing w:after="240"/>
      </w:pPr>
      <w:r w:rsidRPr="007D06BD">
        <w:t>Pol, M. and P. L. Ruegg. 2007b. Treatment practices and quantification of antimicrobial drug usage in conventional and organic dairy farms in Wisconsin. J Dairy Sci 90(1):249-261.</w:t>
      </w:r>
    </w:p>
    <w:p w14:paraId="2637A142" w14:textId="77777777" w:rsidR="007D06BD" w:rsidRPr="007D06BD" w:rsidRDefault="007D06BD" w:rsidP="007D06BD">
      <w:pPr>
        <w:pStyle w:val="EndNoteBibliography"/>
        <w:spacing w:after="240"/>
      </w:pPr>
      <w:r w:rsidRPr="007D06BD">
        <w:lastRenderedPageBreak/>
        <w:t>Raspanti, C. G., C. C. Bonetto, C. Vissio, M. S. Pellegrino, E. B. Reinoso, S. A. Dieser, C. I. Bogni, A. J. Larriestra, and L. M. Odierno. 2016. Prevalence and antibiotic susceptibility of coagulase-negative Staphylococcus species from bovine subclinical mastitis in dairy herds in the central region of Argentina. Rev Argent Microbiol 48(1):50-56.</w:t>
      </w:r>
    </w:p>
    <w:p w14:paraId="59FAA529" w14:textId="77777777" w:rsidR="007D06BD" w:rsidRPr="007D06BD" w:rsidRDefault="007D06BD" w:rsidP="007D06BD">
      <w:pPr>
        <w:pStyle w:val="EndNoteBibliography"/>
        <w:spacing w:after="240"/>
      </w:pPr>
      <w:r w:rsidRPr="007D06BD">
        <w:t>Roesch, M., V. Perreten, M. G. Doherr, W. Schaeren, M. Schällibaum, and J. W. Blum. 2006. Comparison of antibiotic resistance of udder pathogens in dairy cows kept on organic and on conventional farms. J Dairy Sci 89(3):989-997.</w:t>
      </w:r>
    </w:p>
    <w:p w14:paraId="190A74BD" w14:textId="77777777" w:rsidR="007D06BD" w:rsidRPr="007D06BD" w:rsidRDefault="007D06BD" w:rsidP="007D06BD">
      <w:pPr>
        <w:pStyle w:val="EndNoteBibliography"/>
        <w:spacing w:after="240"/>
      </w:pPr>
      <w:r w:rsidRPr="007D06BD">
        <w:t>Saini, V., R. G. Riekerink, J. T. McClure, and H. W. Barkema. 2011. Diagnostic accuracy assessment of Sensititre and agar disk diffusion for determining antimicrobial resistance profiles of bovine clinical mastitis pathogens. J Clin Microbiol 49(4):1568-1577.</w:t>
      </w:r>
    </w:p>
    <w:p w14:paraId="006807D8" w14:textId="77777777" w:rsidR="007D06BD" w:rsidRPr="007D06BD" w:rsidRDefault="007D06BD" w:rsidP="007D06BD">
      <w:pPr>
        <w:pStyle w:val="EndNoteBibliography"/>
        <w:spacing w:after="240"/>
      </w:pPr>
      <w:r w:rsidRPr="007D06BD">
        <w:t>Sampimon, O. 2009. Coagulase-negative staphylococci mastitis in Dutch dairy herds. Utrecht University.</w:t>
      </w:r>
    </w:p>
    <w:p w14:paraId="737B8ECB" w14:textId="77777777" w:rsidR="007D06BD" w:rsidRPr="007D06BD" w:rsidRDefault="007D06BD" w:rsidP="007D06BD">
      <w:pPr>
        <w:pStyle w:val="EndNoteBibliography"/>
        <w:spacing w:after="240"/>
      </w:pPr>
      <w:r w:rsidRPr="007D06BD">
        <w:t>Sato, K., T. W. Bennedsgaard, P. C. Bartlett, R. J. Erskine, and J. B. Kaneene. 2004. Comparison of antimicrobial susceptibility of Staphylococcus aureus isolated from bulk tank milk in organic and conventional dairy herds in the midwestern United States and Denmark. J Food Prot 67(6):1104-1110.</w:t>
      </w:r>
    </w:p>
    <w:p w14:paraId="41400E18" w14:textId="77777777" w:rsidR="007D06BD" w:rsidRPr="007D06BD" w:rsidRDefault="007D06BD" w:rsidP="007D06BD">
      <w:pPr>
        <w:pStyle w:val="EndNoteBibliography"/>
        <w:spacing w:after="240"/>
      </w:pPr>
      <w:r w:rsidRPr="007D06BD">
        <w:t>Sefton, A. M. 2002. Mechanisms of antimicrobial resistance: their clinical relevance in the new millennium. Drugs 62(4):557-566.</w:t>
      </w:r>
    </w:p>
    <w:p w14:paraId="6C95981C" w14:textId="77777777" w:rsidR="007D06BD" w:rsidRPr="007D06BD" w:rsidRDefault="007D06BD" w:rsidP="007D06BD">
      <w:pPr>
        <w:pStyle w:val="EndNoteBibliography"/>
        <w:spacing w:after="240"/>
      </w:pPr>
      <w:r w:rsidRPr="007D06BD">
        <w:t>Smith, J. T., E. M. Eckhardt, N. B. Hansel, T. R. Eliato, I. W. Martin, and C. P. Andam. 2021. Genomic epidemiology of methicillin-resistant and -susceptible Staphylococcus aureus from bloodstream infections. BMC Infectious Diseases 21(1):589.</w:t>
      </w:r>
    </w:p>
    <w:p w14:paraId="067664D4" w14:textId="77777777" w:rsidR="007D06BD" w:rsidRPr="007D06BD" w:rsidRDefault="007D06BD" w:rsidP="007D06BD">
      <w:pPr>
        <w:pStyle w:val="EndNoteBibliography"/>
        <w:spacing w:after="240"/>
      </w:pPr>
      <w:r w:rsidRPr="007D06BD">
        <w:t>Stabler, S. L., D. J. Fagerberg, and C. L. Quarles. 1982. Effects of oral and injectable tetracyclines on bacterial drug resistance in feedlot cattle. Am J Vet Res 43(10):1763-1766.</w:t>
      </w:r>
    </w:p>
    <w:p w14:paraId="31DA425F" w14:textId="77777777" w:rsidR="007D06BD" w:rsidRPr="007D06BD" w:rsidRDefault="007D06BD" w:rsidP="007D06BD">
      <w:pPr>
        <w:pStyle w:val="EndNoteBibliography"/>
        <w:spacing w:after="240"/>
      </w:pPr>
      <w:r w:rsidRPr="007D06BD">
        <w:t>Supré, K., F. Haesebrouck, R. N. Zadoks, M. Vaneechoutte, S. Piepers, and S. De Vliegher. 2011. Some coagulase-negative Staphylococcus species affect udder health more than others. J Dairy Sci 94(5):2329-2340.</w:t>
      </w:r>
    </w:p>
    <w:p w14:paraId="7AA128A7" w14:textId="77777777" w:rsidR="007D06BD" w:rsidRPr="007D06BD" w:rsidRDefault="007D06BD" w:rsidP="007D06BD">
      <w:pPr>
        <w:pStyle w:val="EndNoteBibliography"/>
        <w:spacing w:after="240"/>
      </w:pPr>
      <w:r w:rsidRPr="007D06BD">
        <w:t>Suriyasathaporn, W. 2010. Milk Quality and Antimicrobial Resistance against Mastitis Pathogens after Changing from a Conventional to an Experimentally Organic Dairy Farm. Asian-Australasian Journal of Animal Sciences 23:659-664.</w:t>
      </w:r>
    </w:p>
    <w:p w14:paraId="63C98441" w14:textId="77777777" w:rsidR="007D06BD" w:rsidRPr="007D06BD" w:rsidRDefault="007D06BD" w:rsidP="007D06BD">
      <w:pPr>
        <w:pStyle w:val="EndNoteBibliography"/>
        <w:spacing w:after="240"/>
      </w:pPr>
      <w:r w:rsidRPr="007D06BD">
        <w:t>Taponen, S., V. Myllys, and S. Pyörälä. 2022. Somatic cell count in bovine quarter milk samples culture positive for various Staphylococcus species. Acta Veterinaria Scandinavica 64(1).</w:t>
      </w:r>
    </w:p>
    <w:p w14:paraId="263E17AC" w14:textId="77777777" w:rsidR="007D06BD" w:rsidRPr="007D06BD" w:rsidRDefault="007D06BD" w:rsidP="007D06BD">
      <w:pPr>
        <w:pStyle w:val="EndNoteBibliography"/>
        <w:spacing w:after="240"/>
      </w:pPr>
      <w:r w:rsidRPr="007D06BD">
        <w:t>Taponen, S., S. Nykäsenoja, T. Pohjanvirta, A. Pitkälä, and S. Pyörälä. 2016. Species distribution and in vitro antimicrobial susceptibility of coagulase-negative staphylococci isolated from bovine mastitic milk. Acta Veterinaria Scandinavica 58(1):12.</w:t>
      </w:r>
    </w:p>
    <w:p w14:paraId="77411696" w14:textId="77777777" w:rsidR="007D06BD" w:rsidRPr="007D06BD" w:rsidRDefault="007D06BD" w:rsidP="007D06BD">
      <w:pPr>
        <w:pStyle w:val="EndNoteBibliography"/>
        <w:spacing w:after="240"/>
      </w:pPr>
      <w:r w:rsidRPr="007D06BD">
        <w:t>Taponen, S., H.-T. Tölli, and P. J. Rajala-Schultz. 2023. Antimicrobial susceptibility of staphylococci from bovine milk samples in routine microbiological mastitis analysis in Finland. Frontiers in Veterinary Science 10.</w:t>
      </w:r>
    </w:p>
    <w:p w14:paraId="2109262F" w14:textId="77777777" w:rsidR="007D06BD" w:rsidRPr="007D06BD" w:rsidRDefault="007D06BD" w:rsidP="007D06BD">
      <w:pPr>
        <w:pStyle w:val="EndNoteBibliography"/>
        <w:spacing w:after="240"/>
      </w:pPr>
      <w:r w:rsidRPr="007D06BD">
        <w:lastRenderedPageBreak/>
        <w:t>Tenhagen, B. A., K. Alt, B. Pfefferkorn, L. Wiehle, A. Käsbohrer, and A. Fetsch. 2018. Short communication: Methicillin-resistant Staphylococcus aureus in conventional and organic dairy herds in Germany. J Dairy Sci 101(4):3380-3386.</w:t>
      </w:r>
    </w:p>
    <w:p w14:paraId="36403601" w14:textId="77777777" w:rsidR="007D06BD" w:rsidRPr="007D06BD" w:rsidRDefault="007D06BD" w:rsidP="007D06BD">
      <w:pPr>
        <w:pStyle w:val="EndNoteBibliography"/>
        <w:spacing w:after="240"/>
      </w:pPr>
      <w:r w:rsidRPr="007D06BD">
        <w:t>Tenhagen, B. A., G. Köster, J. Wallmann, and W. Heuwieser. 2006. Prevalence of mastitis pathogens and their resistance against antimicrobial agents in dairy cows in Brandenburg, Germany. J Dairy Sci 89(7):2542-2551.</w:t>
      </w:r>
    </w:p>
    <w:p w14:paraId="0E9F5F94" w14:textId="77777777" w:rsidR="007D06BD" w:rsidRPr="007D06BD" w:rsidRDefault="007D06BD" w:rsidP="007D06BD">
      <w:pPr>
        <w:pStyle w:val="EndNoteBibliography"/>
        <w:spacing w:after="240"/>
      </w:pPr>
      <w:r w:rsidRPr="007D06BD">
        <w:t>Thorberg, B. M., M. L. Danielsson-Tham, U. Emanuelson, and K. Persson Waller. 2009. Bovine subclinical mastitis caused by different types of coagulase-negative staphylococci. J. Dairy Sci. 92(10):4962-4970.</w:t>
      </w:r>
    </w:p>
    <w:p w14:paraId="7545C9E1" w14:textId="77777777" w:rsidR="007D06BD" w:rsidRPr="007D06BD" w:rsidRDefault="007D06BD" w:rsidP="007D06BD">
      <w:pPr>
        <w:pStyle w:val="EndNoteBibliography"/>
        <w:spacing w:after="240"/>
      </w:pPr>
      <w:r w:rsidRPr="007D06BD">
        <w:t>Tikofsky, L. L., J. W. Barlow, C. Santisteban, and Y. H. Schukken. 2003. A comparison of antimicrobial susceptibility patterns for Staphylococcus aureus in organic and conventional dairy herds. Microb Drug Resist 9 Suppl 1:S39-45.</w:t>
      </w:r>
    </w:p>
    <w:p w14:paraId="789A9148" w14:textId="77777777" w:rsidR="007D06BD" w:rsidRPr="007D06BD" w:rsidRDefault="007D06BD" w:rsidP="007D06BD">
      <w:pPr>
        <w:pStyle w:val="EndNoteBibliography"/>
        <w:spacing w:after="240"/>
      </w:pPr>
      <w:r w:rsidRPr="007D06BD">
        <w:t>Tong, S. Y., J. S. Davis, E. Eichenberger, T. L. Holland, and V. G. Fowler, Jr. 2015. Staphylococcus aureus infections: epidemiology, pathophysiology, clinical manifestations, and management. Clin Microbiol Rev 28(3):603-661.</w:t>
      </w:r>
    </w:p>
    <w:p w14:paraId="37CED1ED" w14:textId="77777777" w:rsidR="007D06BD" w:rsidRPr="007D06BD" w:rsidRDefault="007D06BD" w:rsidP="007D06BD">
      <w:pPr>
        <w:pStyle w:val="EndNoteBibliography"/>
        <w:spacing w:after="240"/>
      </w:pPr>
      <w:r w:rsidRPr="007D06BD">
        <w:t>Unal, N. and O. D. Cinar. 2012. Detection of stapylococcal enterotoxin, methicillin-resistant and Panton-Valentine leukocidin genes in coagulase-negative staphylococci isolated from cows and ewes with subclinical mastitis. Trop Anim Health Prod 44(2):369-375.</w:t>
      </w:r>
    </w:p>
    <w:p w14:paraId="13BCCB30" w14:textId="1657B778" w:rsidR="007D06BD" w:rsidRPr="007D06BD" w:rsidRDefault="007D06BD" w:rsidP="007D06BD">
      <w:pPr>
        <w:pStyle w:val="EndNoteBibliography"/>
        <w:spacing w:after="240"/>
      </w:pPr>
      <w:r w:rsidRPr="007D06BD">
        <w:t xml:space="preserve">USDA. 2009. Dairy 2007: Part V: Changes in Dairy Cattle Health and Management Practices in the United States, 1996-2007 Accessed July 14, 2024. </w:t>
      </w:r>
      <w:hyperlink r:id="rId9" w:history="1">
        <w:r w:rsidRPr="007D06BD">
          <w:rPr>
            <w:rStyle w:val="Hyperlink"/>
          </w:rPr>
          <w:t>https://www.aphis.usda.gov/sites/default/files/dairy07_dr_partv_rev.pdf</w:t>
        </w:r>
      </w:hyperlink>
      <w:r w:rsidRPr="007D06BD">
        <w:t>.</w:t>
      </w:r>
    </w:p>
    <w:p w14:paraId="0C7EC3EF" w14:textId="7CB76065" w:rsidR="007D06BD" w:rsidRPr="007D06BD" w:rsidRDefault="007D06BD" w:rsidP="007D06BD">
      <w:pPr>
        <w:pStyle w:val="EndNoteBibliography"/>
        <w:spacing w:after="240"/>
      </w:pPr>
      <w:r w:rsidRPr="007D06BD">
        <w:t xml:space="preserve">USDA. 2016. Dairy 2014: Milk Quality, Milking Procedures and Mastitis in the United States, 2014. Accessed July 12, 2024. </w:t>
      </w:r>
      <w:hyperlink r:id="rId10" w:history="1">
        <w:r w:rsidRPr="007D06BD">
          <w:rPr>
            <w:rStyle w:val="Hyperlink"/>
          </w:rPr>
          <w:t>https://www.aphis.usda.gov/sites/default/files/dairy14_dr_mastitis.pdf</w:t>
        </w:r>
      </w:hyperlink>
      <w:r w:rsidRPr="007D06BD">
        <w:t>.</w:t>
      </w:r>
    </w:p>
    <w:p w14:paraId="7C1BC3EA" w14:textId="61B3FD75" w:rsidR="007D06BD" w:rsidRPr="007D06BD" w:rsidRDefault="007D06BD" w:rsidP="007D06BD">
      <w:pPr>
        <w:pStyle w:val="EndNoteBibliography"/>
        <w:spacing w:after="240"/>
      </w:pPr>
      <w:r w:rsidRPr="007D06BD">
        <w:t xml:space="preserve">USDA. 2024. USDA Organic Regulations. Accessed June 7, 2024. </w:t>
      </w:r>
      <w:hyperlink r:id="rId11" w:history="1">
        <w:r w:rsidRPr="007D06BD">
          <w:rPr>
            <w:rStyle w:val="Hyperlink"/>
          </w:rPr>
          <w:t>https://www.ecfr.gov/current/title-7/subtitle-B/chapter-I/subchapter-M/part-205?toc=1</w:t>
        </w:r>
      </w:hyperlink>
      <w:r w:rsidRPr="007D06BD">
        <w:t>.</w:t>
      </w:r>
    </w:p>
    <w:p w14:paraId="0C0ACEFC" w14:textId="77777777" w:rsidR="007D06BD" w:rsidRPr="007D06BD" w:rsidRDefault="007D06BD" w:rsidP="007D06BD">
      <w:pPr>
        <w:pStyle w:val="EndNoteBibliography"/>
        <w:spacing w:after="240"/>
      </w:pPr>
      <w:r w:rsidRPr="007D06BD">
        <w:t>Vanacker, M., N. Lenuzza, and J. P. Rasigade. 2023. The fitness cost of horizontally transferred and mutational antimicrobial resistance in Escherichia coli. Front Microbiol 14:1186920.</w:t>
      </w:r>
    </w:p>
    <w:p w14:paraId="52AF3933" w14:textId="77777777" w:rsidR="007D06BD" w:rsidRPr="007D06BD" w:rsidRDefault="007D06BD" w:rsidP="007D06BD">
      <w:pPr>
        <w:pStyle w:val="EndNoteBibliography"/>
        <w:spacing w:after="240"/>
      </w:pPr>
      <w:r w:rsidRPr="007D06BD">
        <w:t>Vanderhaeghen, W., S. Piepers, F. Leroy, E. Van Coillie, F. Haesebrouck, and S. De Vliegher. 2015. Identification, typing, ecology and epidemiology of coagulase negative staphylococci associated with ruminants. Vet J 203(1):44-51.</w:t>
      </w:r>
    </w:p>
    <w:p w14:paraId="788239AE" w14:textId="77777777" w:rsidR="007D06BD" w:rsidRPr="007D06BD" w:rsidRDefault="007D06BD" w:rsidP="007D06BD">
      <w:pPr>
        <w:pStyle w:val="EndNoteBibliography"/>
        <w:spacing w:after="240"/>
      </w:pPr>
      <w:r w:rsidRPr="007D06BD">
        <w:t>Walk, S. T., J. M. Mladonicky, J. A. Middleton, A. J. Heidt, J. R. Cunningham, P. Bartlett, K. Sato, and T. S. Whittam. 2007. Influence of antibiotic selection on genetic composition of Escherichia coli populations from conventional and organic dairy farms. Appl Environ Microbiol 73(19):5982-5989.</w:t>
      </w:r>
    </w:p>
    <w:p w14:paraId="7F93FF0D" w14:textId="77777777" w:rsidR="007D06BD" w:rsidRPr="007D06BD" w:rsidRDefault="007D06BD" w:rsidP="007D06BD">
      <w:pPr>
        <w:pStyle w:val="EndNoteBibliography"/>
        <w:spacing w:after="240"/>
      </w:pPr>
      <w:r w:rsidRPr="007D06BD">
        <w:t>Walther, C. and V. Perreten. 2007. Letter to the Editor: Methicillin-Resistant Staphylococcus epidermidis in Organic Milk Production. J. Dairy Sci. 90(12):5351.</w:t>
      </w:r>
    </w:p>
    <w:p w14:paraId="5C18289C" w14:textId="77777777" w:rsidR="007D06BD" w:rsidRPr="007D06BD" w:rsidRDefault="007D06BD" w:rsidP="007D06BD">
      <w:pPr>
        <w:pStyle w:val="EndNoteBibliography"/>
        <w:spacing w:after="240"/>
      </w:pPr>
      <w:r w:rsidRPr="007D06BD">
        <w:lastRenderedPageBreak/>
        <w:t>Wuytack, A., A. De Visscher, S. Piepers, F. Boyen, F. Haesebrouck, and S. De Vliegher. 2020. Distribution of non-aureus staphylococci from quarter milk, teat apices, and rectal feces of dairy cows, and their virulence potential. J Dairy Sci 103(11):10658-10675.</w:t>
      </w:r>
    </w:p>
    <w:p w14:paraId="64682A1E" w14:textId="77777777" w:rsidR="007D06BD" w:rsidRPr="007D06BD" w:rsidRDefault="007D06BD" w:rsidP="007D06BD">
      <w:pPr>
        <w:pStyle w:val="EndNoteBibliography"/>
        <w:spacing w:after="240"/>
      </w:pPr>
      <w:r w:rsidRPr="007D06BD">
        <w:t>Yan, S. S. and J. M. Gilbert. 2004. Antimicrobial drug delivery in food animals and microbial food safety concerns: an overview of in vitro and in vivo factors potentially affecting the animal gut microflora. Adv Drug Deliv Rev 56(10):1497-1521.</w:t>
      </w:r>
    </w:p>
    <w:p w14:paraId="26C63241" w14:textId="77777777" w:rsidR="007D06BD" w:rsidRPr="007D06BD" w:rsidRDefault="007D06BD" w:rsidP="007D06BD">
      <w:pPr>
        <w:pStyle w:val="EndNoteBibliography"/>
        <w:spacing w:after="240"/>
      </w:pPr>
      <w:r w:rsidRPr="007D06BD">
        <w:t>Zadoks, R., W. Van Leeuwen, H. Barkema, O. Sampimon, H. Verbrugh, Y. H. Schukken, and A. Van Belkum. 2000. Application of Pulsed-Field Gel Electrophoresis and Binary Typing as Tools in Veterinary Clinical Microbiology and Molecular Epidemiologic Analysis of Bovine and Human &lt;i&gt;Staphylococcus aureus&lt;/i&gt; Isolates. Journal of Clinical Microbiology 38(5):1931-1939.</w:t>
      </w:r>
    </w:p>
    <w:p w14:paraId="5A08CD14" w14:textId="77777777" w:rsidR="007D06BD" w:rsidRPr="007D06BD" w:rsidRDefault="007D06BD" w:rsidP="007D06BD">
      <w:pPr>
        <w:pStyle w:val="EndNoteBibliography"/>
      </w:pPr>
      <w:r w:rsidRPr="007D06BD">
        <w:t>Zadoks, R. N., H. G. Allore, H. W. Barkema, O. C. Sampimon, G. J. Wellenberg, Y. T. Gröhn, and Y. H. Schukken. 2001. Cow- and Quarter-Level Risk Factors for Streptococcus uberis and Staphylococcus aureus Mastitis. J. Dairy Sci. 84(12):2649-2663.</w:t>
      </w:r>
    </w:p>
    <w:p w14:paraId="686816E4" w14:textId="1C829E8A" w:rsidR="00546334" w:rsidRPr="003D4A61" w:rsidRDefault="00CA2CA0">
      <w:pPr>
        <w:rPr>
          <w:rFonts w:cstheme="minorHAnsi"/>
        </w:rPr>
      </w:pPr>
      <w:r w:rsidRPr="003D4A61">
        <w:rPr>
          <w:rFonts w:cstheme="minorHAnsi"/>
        </w:rPr>
        <w:fldChar w:fldCharType="end"/>
      </w:r>
    </w:p>
    <w:sectPr w:rsidR="00546334" w:rsidRPr="003D4A6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D2E30C" w14:textId="77777777" w:rsidR="004A17A8" w:rsidRDefault="004A17A8" w:rsidP="00C2609F">
      <w:pPr>
        <w:spacing w:after="0" w:line="240" w:lineRule="auto"/>
      </w:pPr>
      <w:r>
        <w:separator/>
      </w:r>
    </w:p>
  </w:endnote>
  <w:endnote w:type="continuationSeparator" w:id="0">
    <w:p w14:paraId="5D145A4D" w14:textId="77777777" w:rsidR="004A17A8" w:rsidRDefault="004A17A8" w:rsidP="00C26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79274182"/>
      <w:docPartObj>
        <w:docPartGallery w:val="Page Numbers (Bottom of Page)"/>
        <w:docPartUnique/>
      </w:docPartObj>
    </w:sdtPr>
    <w:sdtEndPr>
      <w:rPr>
        <w:noProof/>
      </w:rPr>
    </w:sdtEndPr>
    <w:sdtContent>
      <w:p w14:paraId="752BE6A7" w14:textId="64EF71DB" w:rsidR="00C2609F" w:rsidRDefault="00C260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43CE82" w14:textId="77777777" w:rsidR="00C2609F" w:rsidRDefault="00C260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ABCAE7" w14:textId="77777777" w:rsidR="004A17A8" w:rsidRDefault="004A17A8" w:rsidP="00C2609F">
      <w:pPr>
        <w:spacing w:after="0" w:line="240" w:lineRule="auto"/>
      </w:pPr>
      <w:r>
        <w:separator/>
      </w:r>
    </w:p>
  </w:footnote>
  <w:footnote w:type="continuationSeparator" w:id="0">
    <w:p w14:paraId="6AAE6950" w14:textId="77777777" w:rsidR="004A17A8" w:rsidRDefault="004A17A8" w:rsidP="00C260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D6478"/>
    <w:multiLevelType w:val="hybridMultilevel"/>
    <w:tmpl w:val="786EB77C"/>
    <w:lvl w:ilvl="0" w:tplc="F08CAC0C">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5E71E1"/>
    <w:multiLevelType w:val="hybridMultilevel"/>
    <w:tmpl w:val="D228F0B2"/>
    <w:lvl w:ilvl="0" w:tplc="6A7800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9759D7"/>
    <w:multiLevelType w:val="hybridMultilevel"/>
    <w:tmpl w:val="88267CF8"/>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B635A3"/>
    <w:multiLevelType w:val="hybridMultilevel"/>
    <w:tmpl w:val="87D0C71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17151F"/>
    <w:multiLevelType w:val="hybridMultilevel"/>
    <w:tmpl w:val="14207F0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AE7DE9"/>
    <w:multiLevelType w:val="hybridMultilevel"/>
    <w:tmpl w:val="872636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D3834C2"/>
    <w:multiLevelType w:val="hybridMultilevel"/>
    <w:tmpl w:val="465CC4D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6E1268"/>
    <w:multiLevelType w:val="hybridMultilevel"/>
    <w:tmpl w:val="AE544682"/>
    <w:lvl w:ilvl="0" w:tplc="9E6AD7D6">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690EDB"/>
    <w:multiLevelType w:val="hybridMultilevel"/>
    <w:tmpl w:val="281C2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604DF0"/>
    <w:multiLevelType w:val="hybridMultilevel"/>
    <w:tmpl w:val="786EB77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51029292">
    <w:abstractNumId w:val="5"/>
  </w:num>
  <w:num w:numId="2" w16cid:durableId="1975061775">
    <w:abstractNumId w:val="2"/>
  </w:num>
  <w:num w:numId="3" w16cid:durableId="393043475">
    <w:abstractNumId w:val="0"/>
  </w:num>
  <w:num w:numId="4" w16cid:durableId="582763604">
    <w:abstractNumId w:val="10"/>
  </w:num>
  <w:num w:numId="5" w16cid:durableId="365523076">
    <w:abstractNumId w:val="8"/>
  </w:num>
  <w:num w:numId="6" w16cid:durableId="1656569264">
    <w:abstractNumId w:val="6"/>
  </w:num>
  <w:num w:numId="7" w16cid:durableId="1611205687">
    <w:abstractNumId w:val="1"/>
  </w:num>
  <w:num w:numId="8" w16cid:durableId="332032903">
    <w:abstractNumId w:val="9"/>
  </w:num>
  <w:num w:numId="9" w16cid:durableId="980888613">
    <w:abstractNumId w:val="7"/>
  </w:num>
  <w:num w:numId="10" w16cid:durableId="1543008985">
    <w:abstractNumId w:val="4"/>
  </w:num>
  <w:num w:numId="11" w16cid:durableId="1151769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2&lt;/item&gt;&lt;item&gt;13&lt;/item&gt;&lt;item&gt;14&lt;/item&gt;&lt;item&gt;16&lt;/item&gt;&lt;item&gt;17&lt;/item&gt;&lt;item&gt;19&lt;/item&gt;&lt;item&gt;20&lt;/item&gt;&lt;item&gt;25&lt;/item&gt;&lt;item&gt;26&lt;/item&gt;&lt;item&gt;579&lt;/item&gt;&lt;item&gt;589&lt;/item&gt;&lt;item&gt;629&lt;/item&gt;&lt;item&gt;637&lt;/item&gt;&lt;item&gt;678&lt;/item&gt;&lt;item&gt;683&lt;/item&gt;&lt;item&gt;690&lt;/item&gt;&lt;item&gt;704&lt;/item&gt;&lt;item&gt;710&lt;/item&gt;&lt;item&gt;711&lt;/item&gt;&lt;item&gt;716&lt;/item&gt;&lt;item&gt;724&lt;/item&gt;&lt;item&gt;771&lt;/item&gt;&lt;item&gt;772&lt;/item&gt;&lt;item&gt;773&lt;/item&gt;&lt;item&gt;774&lt;/item&gt;&lt;item&gt;775&lt;/item&gt;&lt;item&gt;776&lt;/item&gt;&lt;item&gt;777&lt;/item&gt;&lt;item&gt;778&lt;/item&gt;&lt;item&gt;779&lt;/item&gt;&lt;item&gt;781&lt;/item&gt;&lt;item&gt;783&lt;/item&gt;&lt;item&gt;784&lt;/item&gt;&lt;item&gt;785&lt;/item&gt;&lt;item&gt;786&lt;/item&gt;&lt;item&gt;789&lt;/item&gt;&lt;item&gt;792&lt;/item&gt;&lt;item&gt;794&lt;/item&gt;&lt;item&gt;796&lt;/item&gt;&lt;item&gt;797&lt;/item&gt;&lt;item&gt;799&lt;/item&gt;&lt;item&gt;801&lt;/item&gt;&lt;item&gt;802&lt;/item&gt;&lt;item&gt;803&lt;/item&gt;&lt;item&gt;807&lt;/item&gt;&lt;item&gt;809&lt;/item&gt;&lt;item&gt;810&lt;/item&gt;&lt;item&gt;813&lt;/item&gt;&lt;item&gt;814&lt;/item&gt;&lt;item&gt;815&lt;/item&gt;&lt;item&gt;816&lt;/item&gt;&lt;item&gt;817&lt;/item&gt;&lt;item&gt;818&lt;/item&gt;&lt;item&gt;819&lt;/item&gt;&lt;item&gt;820&lt;/item&gt;&lt;item&gt;822&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record-ids&gt;&lt;/item&gt;&lt;/Libraries&gt;"/>
    <w:docVar w:name="EN.UseJSCitationFormat" w:val="False"/>
  </w:docVars>
  <w:rsids>
    <w:rsidRoot w:val="00AD547A"/>
    <w:rsid w:val="000009F2"/>
    <w:rsid w:val="00000C11"/>
    <w:rsid w:val="00000FE3"/>
    <w:rsid w:val="000015CF"/>
    <w:rsid w:val="00003361"/>
    <w:rsid w:val="0000398A"/>
    <w:rsid w:val="0000444E"/>
    <w:rsid w:val="00005125"/>
    <w:rsid w:val="00005F8F"/>
    <w:rsid w:val="00007889"/>
    <w:rsid w:val="000078DF"/>
    <w:rsid w:val="00007974"/>
    <w:rsid w:val="00011B60"/>
    <w:rsid w:val="000120F8"/>
    <w:rsid w:val="00012613"/>
    <w:rsid w:val="0001553B"/>
    <w:rsid w:val="00015B8C"/>
    <w:rsid w:val="00015C80"/>
    <w:rsid w:val="00017B43"/>
    <w:rsid w:val="00020681"/>
    <w:rsid w:val="000217EA"/>
    <w:rsid w:val="0002272C"/>
    <w:rsid w:val="00022B48"/>
    <w:rsid w:val="00023C8D"/>
    <w:rsid w:val="00023D36"/>
    <w:rsid w:val="0002542F"/>
    <w:rsid w:val="000261F5"/>
    <w:rsid w:val="00027A99"/>
    <w:rsid w:val="00027D79"/>
    <w:rsid w:val="00027DE4"/>
    <w:rsid w:val="00030665"/>
    <w:rsid w:val="000314A6"/>
    <w:rsid w:val="00031E4E"/>
    <w:rsid w:val="00032428"/>
    <w:rsid w:val="0003251D"/>
    <w:rsid w:val="000331C8"/>
    <w:rsid w:val="0003535F"/>
    <w:rsid w:val="000355CC"/>
    <w:rsid w:val="000357E7"/>
    <w:rsid w:val="000376A4"/>
    <w:rsid w:val="00037A2F"/>
    <w:rsid w:val="00037CCF"/>
    <w:rsid w:val="00037F94"/>
    <w:rsid w:val="00041602"/>
    <w:rsid w:val="00041736"/>
    <w:rsid w:val="000418CB"/>
    <w:rsid w:val="00042C91"/>
    <w:rsid w:val="0004322E"/>
    <w:rsid w:val="00043EB2"/>
    <w:rsid w:val="000450D5"/>
    <w:rsid w:val="00045145"/>
    <w:rsid w:val="00046DC2"/>
    <w:rsid w:val="0004713C"/>
    <w:rsid w:val="0004716B"/>
    <w:rsid w:val="00047B25"/>
    <w:rsid w:val="00047D9E"/>
    <w:rsid w:val="0005124D"/>
    <w:rsid w:val="00055160"/>
    <w:rsid w:val="00060384"/>
    <w:rsid w:val="000622A7"/>
    <w:rsid w:val="000637C0"/>
    <w:rsid w:val="00063873"/>
    <w:rsid w:val="00063A31"/>
    <w:rsid w:val="0006505E"/>
    <w:rsid w:val="0006579B"/>
    <w:rsid w:val="00065A85"/>
    <w:rsid w:val="00070296"/>
    <w:rsid w:val="00072D76"/>
    <w:rsid w:val="000733F1"/>
    <w:rsid w:val="000736CB"/>
    <w:rsid w:val="0007507B"/>
    <w:rsid w:val="0007545F"/>
    <w:rsid w:val="0007699C"/>
    <w:rsid w:val="00076B9F"/>
    <w:rsid w:val="00076EF5"/>
    <w:rsid w:val="00080485"/>
    <w:rsid w:val="00080D9A"/>
    <w:rsid w:val="00084402"/>
    <w:rsid w:val="0008473E"/>
    <w:rsid w:val="000849AE"/>
    <w:rsid w:val="00085359"/>
    <w:rsid w:val="00087342"/>
    <w:rsid w:val="00087A18"/>
    <w:rsid w:val="00087C8C"/>
    <w:rsid w:val="000910F0"/>
    <w:rsid w:val="00091F91"/>
    <w:rsid w:val="00094B05"/>
    <w:rsid w:val="00095B2B"/>
    <w:rsid w:val="00095D86"/>
    <w:rsid w:val="0009671B"/>
    <w:rsid w:val="000968DB"/>
    <w:rsid w:val="000A07AD"/>
    <w:rsid w:val="000A0C34"/>
    <w:rsid w:val="000A126E"/>
    <w:rsid w:val="000A1A85"/>
    <w:rsid w:val="000A1B7B"/>
    <w:rsid w:val="000A26D2"/>
    <w:rsid w:val="000A29A0"/>
    <w:rsid w:val="000A321B"/>
    <w:rsid w:val="000B0F5F"/>
    <w:rsid w:val="000B22A6"/>
    <w:rsid w:val="000B2B43"/>
    <w:rsid w:val="000B5247"/>
    <w:rsid w:val="000B65D8"/>
    <w:rsid w:val="000B6D7B"/>
    <w:rsid w:val="000C1E90"/>
    <w:rsid w:val="000C29D0"/>
    <w:rsid w:val="000C4840"/>
    <w:rsid w:val="000C4CAA"/>
    <w:rsid w:val="000C6593"/>
    <w:rsid w:val="000C6EC8"/>
    <w:rsid w:val="000C72BA"/>
    <w:rsid w:val="000C7448"/>
    <w:rsid w:val="000C7CA3"/>
    <w:rsid w:val="000D0073"/>
    <w:rsid w:val="000D09A6"/>
    <w:rsid w:val="000D0A86"/>
    <w:rsid w:val="000D0A9E"/>
    <w:rsid w:val="000D102E"/>
    <w:rsid w:val="000D12B6"/>
    <w:rsid w:val="000D1E2E"/>
    <w:rsid w:val="000D20DF"/>
    <w:rsid w:val="000D2747"/>
    <w:rsid w:val="000D3507"/>
    <w:rsid w:val="000D51DE"/>
    <w:rsid w:val="000D54EA"/>
    <w:rsid w:val="000D55CE"/>
    <w:rsid w:val="000D584B"/>
    <w:rsid w:val="000D6381"/>
    <w:rsid w:val="000D728F"/>
    <w:rsid w:val="000E15E2"/>
    <w:rsid w:val="000E2623"/>
    <w:rsid w:val="000E3BDE"/>
    <w:rsid w:val="000F0D0F"/>
    <w:rsid w:val="000F0DA7"/>
    <w:rsid w:val="000F1030"/>
    <w:rsid w:val="000F10AE"/>
    <w:rsid w:val="000F2E02"/>
    <w:rsid w:val="000F3BBB"/>
    <w:rsid w:val="000F564D"/>
    <w:rsid w:val="000F6400"/>
    <w:rsid w:val="000F6872"/>
    <w:rsid w:val="000F6F69"/>
    <w:rsid w:val="00100F99"/>
    <w:rsid w:val="0010172F"/>
    <w:rsid w:val="00102496"/>
    <w:rsid w:val="00103773"/>
    <w:rsid w:val="00103C77"/>
    <w:rsid w:val="0010402B"/>
    <w:rsid w:val="001044A6"/>
    <w:rsid w:val="001056E2"/>
    <w:rsid w:val="0011156A"/>
    <w:rsid w:val="001140DA"/>
    <w:rsid w:val="00114549"/>
    <w:rsid w:val="00114DB0"/>
    <w:rsid w:val="00114DF1"/>
    <w:rsid w:val="0011566C"/>
    <w:rsid w:val="00115C8E"/>
    <w:rsid w:val="0011675F"/>
    <w:rsid w:val="00116F2F"/>
    <w:rsid w:val="00120680"/>
    <w:rsid w:val="00120CD0"/>
    <w:rsid w:val="00120DB9"/>
    <w:rsid w:val="00121CC6"/>
    <w:rsid w:val="001228B9"/>
    <w:rsid w:val="00123078"/>
    <w:rsid w:val="001232D9"/>
    <w:rsid w:val="00124AD3"/>
    <w:rsid w:val="001255C0"/>
    <w:rsid w:val="00126007"/>
    <w:rsid w:val="00126494"/>
    <w:rsid w:val="0013022E"/>
    <w:rsid w:val="0013086D"/>
    <w:rsid w:val="001311D9"/>
    <w:rsid w:val="001325BC"/>
    <w:rsid w:val="00133178"/>
    <w:rsid w:val="00136114"/>
    <w:rsid w:val="0013775C"/>
    <w:rsid w:val="00137EEC"/>
    <w:rsid w:val="00140234"/>
    <w:rsid w:val="001404ED"/>
    <w:rsid w:val="001410ED"/>
    <w:rsid w:val="001431F6"/>
    <w:rsid w:val="00143627"/>
    <w:rsid w:val="00143AE6"/>
    <w:rsid w:val="00143BFB"/>
    <w:rsid w:val="001448F5"/>
    <w:rsid w:val="00145178"/>
    <w:rsid w:val="001453C5"/>
    <w:rsid w:val="001508D6"/>
    <w:rsid w:val="001534ED"/>
    <w:rsid w:val="0015420A"/>
    <w:rsid w:val="00154B5E"/>
    <w:rsid w:val="00156D84"/>
    <w:rsid w:val="00156E44"/>
    <w:rsid w:val="00157AA1"/>
    <w:rsid w:val="00160634"/>
    <w:rsid w:val="00160995"/>
    <w:rsid w:val="00161C33"/>
    <w:rsid w:val="00163153"/>
    <w:rsid w:val="00164303"/>
    <w:rsid w:val="00167231"/>
    <w:rsid w:val="00167356"/>
    <w:rsid w:val="00167508"/>
    <w:rsid w:val="0016764D"/>
    <w:rsid w:val="00170F1D"/>
    <w:rsid w:val="00171D5C"/>
    <w:rsid w:val="001720AE"/>
    <w:rsid w:val="00172710"/>
    <w:rsid w:val="001741E1"/>
    <w:rsid w:val="0017438F"/>
    <w:rsid w:val="00176253"/>
    <w:rsid w:val="00176536"/>
    <w:rsid w:val="00176EBB"/>
    <w:rsid w:val="00177C91"/>
    <w:rsid w:val="001805CF"/>
    <w:rsid w:val="001808A1"/>
    <w:rsid w:val="00180935"/>
    <w:rsid w:val="00180942"/>
    <w:rsid w:val="00181A36"/>
    <w:rsid w:val="00182C58"/>
    <w:rsid w:val="0018332E"/>
    <w:rsid w:val="00183C3F"/>
    <w:rsid w:val="001859E3"/>
    <w:rsid w:val="00191103"/>
    <w:rsid w:val="00191843"/>
    <w:rsid w:val="00193A65"/>
    <w:rsid w:val="00194558"/>
    <w:rsid w:val="00194841"/>
    <w:rsid w:val="00195247"/>
    <w:rsid w:val="00197905"/>
    <w:rsid w:val="001A035E"/>
    <w:rsid w:val="001A0B21"/>
    <w:rsid w:val="001A0BC5"/>
    <w:rsid w:val="001A17D7"/>
    <w:rsid w:val="001A18DC"/>
    <w:rsid w:val="001A394F"/>
    <w:rsid w:val="001A3B40"/>
    <w:rsid w:val="001A47C1"/>
    <w:rsid w:val="001A5A2A"/>
    <w:rsid w:val="001A6E6C"/>
    <w:rsid w:val="001B0020"/>
    <w:rsid w:val="001B0124"/>
    <w:rsid w:val="001B06AF"/>
    <w:rsid w:val="001B1B1D"/>
    <w:rsid w:val="001B2228"/>
    <w:rsid w:val="001B336C"/>
    <w:rsid w:val="001B35D4"/>
    <w:rsid w:val="001B4E58"/>
    <w:rsid w:val="001B5692"/>
    <w:rsid w:val="001B672A"/>
    <w:rsid w:val="001B7796"/>
    <w:rsid w:val="001C005D"/>
    <w:rsid w:val="001C34CC"/>
    <w:rsid w:val="001C50C0"/>
    <w:rsid w:val="001C5271"/>
    <w:rsid w:val="001C5D1F"/>
    <w:rsid w:val="001C5F7D"/>
    <w:rsid w:val="001C6FD1"/>
    <w:rsid w:val="001C78DF"/>
    <w:rsid w:val="001D20D6"/>
    <w:rsid w:val="001D2308"/>
    <w:rsid w:val="001D5D96"/>
    <w:rsid w:val="001D5DE6"/>
    <w:rsid w:val="001D6874"/>
    <w:rsid w:val="001E043E"/>
    <w:rsid w:val="001E1DED"/>
    <w:rsid w:val="001E2224"/>
    <w:rsid w:val="001E36A1"/>
    <w:rsid w:val="001E43A0"/>
    <w:rsid w:val="001E442E"/>
    <w:rsid w:val="001E4D72"/>
    <w:rsid w:val="001E5141"/>
    <w:rsid w:val="001E58D1"/>
    <w:rsid w:val="001E5BEF"/>
    <w:rsid w:val="001E7B9C"/>
    <w:rsid w:val="001F0758"/>
    <w:rsid w:val="001F0B7D"/>
    <w:rsid w:val="001F1C49"/>
    <w:rsid w:val="001F2F1F"/>
    <w:rsid w:val="001F3669"/>
    <w:rsid w:val="001F37D7"/>
    <w:rsid w:val="001F39FB"/>
    <w:rsid w:val="001F3D1B"/>
    <w:rsid w:val="001F413B"/>
    <w:rsid w:val="001F5503"/>
    <w:rsid w:val="002009B1"/>
    <w:rsid w:val="00201847"/>
    <w:rsid w:val="00201A25"/>
    <w:rsid w:val="00202506"/>
    <w:rsid w:val="00204866"/>
    <w:rsid w:val="00205E4A"/>
    <w:rsid w:val="0020737B"/>
    <w:rsid w:val="00207629"/>
    <w:rsid w:val="002078C0"/>
    <w:rsid w:val="00211631"/>
    <w:rsid w:val="00211786"/>
    <w:rsid w:val="00211F6E"/>
    <w:rsid w:val="00213335"/>
    <w:rsid w:val="0021567B"/>
    <w:rsid w:val="002156B7"/>
    <w:rsid w:val="002162CF"/>
    <w:rsid w:val="00216FEB"/>
    <w:rsid w:val="00217A28"/>
    <w:rsid w:val="00217DEA"/>
    <w:rsid w:val="00220420"/>
    <w:rsid w:val="00220C6A"/>
    <w:rsid w:val="0022162F"/>
    <w:rsid w:val="0022197F"/>
    <w:rsid w:val="00222058"/>
    <w:rsid w:val="00222331"/>
    <w:rsid w:val="00222546"/>
    <w:rsid w:val="00222A81"/>
    <w:rsid w:val="00223B01"/>
    <w:rsid w:val="00223B3D"/>
    <w:rsid w:val="002248AB"/>
    <w:rsid w:val="00226F8F"/>
    <w:rsid w:val="00226FD6"/>
    <w:rsid w:val="00227C7A"/>
    <w:rsid w:val="0023002F"/>
    <w:rsid w:val="002305EE"/>
    <w:rsid w:val="00230AF2"/>
    <w:rsid w:val="0023441F"/>
    <w:rsid w:val="00234A13"/>
    <w:rsid w:val="00234FFC"/>
    <w:rsid w:val="0023619D"/>
    <w:rsid w:val="00236A8A"/>
    <w:rsid w:val="00236E74"/>
    <w:rsid w:val="00237457"/>
    <w:rsid w:val="00237CDB"/>
    <w:rsid w:val="00237D07"/>
    <w:rsid w:val="00242516"/>
    <w:rsid w:val="002427A8"/>
    <w:rsid w:val="002429E0"/>
    <w:rsid w:val="00243133"/>
    <w:rsid w:val="00245039"/>
    <w:rsid w:val="00245F2C"/>
    <w:rsid w:val="002466BB"/>
    <w:rsid w:val="0025554A"/>
    <w:rsid w:val="00255BCA"/>
    <w:rsid w:val="002567AB"/>
    <w:rsid w:val="002605B4"/>
    <w:rsid w:val="00261221"/>
    <w:rsid w:val="00261B34"/>
    <w:rsid w:val="00262856"/>
    <w:rsid w:val="00262AAF"/>
    <w:rsid w:val="00262C13"/>
    <w:rsid w:val="002634C6"/>
    <w:rsid w:val="00263E6D"/>
    <w:rsid w:val="00263FB8"/>
    <w:rsid w:val="002646D1"/>
    <w:rsid w:val="00264D9C"/>
    <w:rsid w:val="002666AD"/>
    <w:rsid w:val="002667C6"/>
    <w:rsid w:val="00267332"/>
    <w:rsid w:val="00267B75"/>
    <w:rsid w:val="002701CA"/>
    <w:rsid w:val="00270343"/>
    <w:rsid w:val="00270AB4"/>
    <w:rsid w:val="002711D7"/>
    <w:rsid w:val="0027191B"/>
    <w:rsid w:val="002719EE"/>
    <w:rsid w:val="0027258E"/>
    <w:rsid w:val="00273614"/>
    <w:rsid w:val="00275060"/>
    <w:rsid w:val="00275BC0"/>
    <w:rsid w:val="00275F06"/>
    <w:rsid w:val="00276273"/>
    <w:rsid w:val="0027716E"/>
    <w:rsid w:val="00277D42"/>
    <w:rsid w:val="00277DD1"/>
    <w:rsid w:val="002814EC"/>
    <w:rsid w:val="0028236C"/>
    <w:rsid w:val="00282891"/>
    <w:rsid w:val="00282E2F"/>
    <w:rsid w:val="0028303E"/>
    <w:rsid w:val="00285F02"/>
    <w:rsid w:val="00286949"/>
    <w:rsid w:val="00287B81"/>
    <w:rsid w:val="00290096"/>
    <w:rsid w:val="002943D9"/>
    <w:rsid w:val="00294573"/>
    <w:rsid w:val="00294C0E"/>
    <w:rsid w:val="0029640F"/>
    <w:rsid w:val="00297329"/>
    <w:rsid w:val="00297FE2"/>
    <w:rsid w:val="002A09E9"/>
    <w:rsid w:val="002A2B65"/>
    <w:rsid w:val="002A35BF"/>
    <w:rsid w:val="002A43D3"/>
    <w:rsid w:val="002B08B5"/>
    <w:rsid w:val="002B42EB"/>
    <w:rsid w:val="002B4EB2"/>
    <w:rsid w:val="002C37EA"/>
    <w:rsid w:val="002C3D68"/>
    <w:rsid w:val="002C5B86"/>
    <w:rsid w:val="002C5ED8"/>
    <w:rsid w:val="002C6FF4"/>
    <w:rsid w:val="002D03F0"/>
    <w:rsid w:val="002D0861"/>
    <w:rsid w:val="002D1BC6"/>
    <w:rsid w:val="002D26B2"/>
    <w:rsid w:val="002D2BE9"/>
    <w:rsid w:val="002D469E"/>
    <w:rsid w:val="002D4916"/>
    <w:rsid w:val="002D5114"/>
    <w:rsid w:val="002D5794"/>
    <w:rsid w:val="002D58CE"/>
    <w:rsid w:val="002D7056"/>
    <w:rsid w:val="002D7FE6"/>
    <w:rsid w:val="002E0955"/>
    <w:rsid w:val="002E1E7D"/>
    <w:rsid w:val="002E272D"/>
    <w:rsid w:val="002E29B5"/>
    <w:rsid w:val="002E300E"/>
    <w:rsid w:val="002E3A6B"/>
    <w:rsid w:val="002E3FD3"/>
    <w:rsid w:val="002E65D4"/>
    <w:rsid w:val="002F0CF2"/>
    <w:rsid w:val="002F25DD"/>
    <w:rsid w:val="002F341A"/>
    <w:rsid w:val="002F3CA0"/>
    <w:rsid w:val="002F40AD"/>
    <w:rsid w:val="002F4769"/>
    <w:rsid w:val="002F76AB"/>
    <w:rsid w:val="002F7837"/>
    <w:rsid w:val="002F7B87"/>
    <w:rsid w:val="002F7F19"/>
    <w:rsid w:val="003004D2"/>
    <w:rsid w:val="00302157"/>
    <w:rsid w:val="00302B24"/>
    <w:rsid w:val="0030351A"/>
    <w:rsid w:val="00304C22"/>
    <w:rsid w:val="00305138"/>
    <w:rsid w:val="00307361"/>
    <w:rsid w:val="0030791C"/>
    <w:rsid w:val="00310D5B"/>
    <w:rsid w:val="003135AD"/>
    <w:rsid w:val="00316B59"/>
    <w:rsid w:val="00316CEA"/>
    <w:rsid w:val="0032060A"/>
    <w:rsid w:val="003238CF"/>
    <w:rsid w:val="00325AAE"/>
    <w:rsid w:val="00325C79"/>
    <w:rsid w:val="003306A1"/>
    <w:rsid w:val="00331048"/>
    <w:rsid w:val="00331E3D"/>
    <w:rsid w:val="003320C1"/>
    <w:rsid w:val="003331FD"/>
    <w:rsid w:val="003337F7"/>
    <w:rsid w:val="00333CDF"/>
    <w:rsid w:val="00334424"/>
    <w:rsid w:val="003346E2"/>
    <w:rsid w:val="00336E25"/>
    <w:rsid w:val="00337EE8"/>
    <w:rsid w:val="00340368"/>
    <w:rsid w:val="0034099D"/>
    <w:rsid w:val="0034179A"/>
    <w:rsid w:val="00341B76"/>
    <w:rsid w:val="00341B98"/>
    <w:rsid w:val="003426D8"/>
    <w:rsid w:val="00345017"/>
    <w:rsid w:val="00347566"/>
    <w:rsid w:val="003504AB"/>
    <w:rsid w:val="00350BD9"/>
    <w:rsid w:val="00350DB4"/>
    <w:rsid w:val="003512A9"/>
    <w:rsid w:val="00351B74"/>
    <w:rsid w:val="003521C6"/>
    <w:rsid w:val="003528B9"/>
    <w:rsid w:val="003533B4"/>
    <w:rsid w:val="0035638D"/>
    <w:rsid w:val="00356925"/>
    <w:rsid w:val="00356C26"/>
    <w:rsid w:val="00360F5D"/>
    <w:rsid w:val="003624D2"/>
    <w:rsid w:val="00362830"/>
    <w:rsid w:val="0036320A"/>
    <w:rsid w:val="0036479F"/>
    <w:rsid w:val="00365232"/>
    <w:rsid w:val="003662AD"/>
    <w:rsid w:val="003664C9"/>
    <w:rsid w:val="00370478"/>
    <w:rsid w:val="0037257B"/>
    <w:rsid w:val="00372E4E"/>
    <w:rsid w:val="0037438D"/>
    <w:rsid w:val="003744BD"/>
    <w:rsid w:val="00375CE0"/>
    <w:rsid w:val="003774D8"/>
    <w:rsid w:val="00377939"/>
    <w:rsid w:val="00377DEA"/>
    <w:rsid w:val="00380688"/>
    <w:rsid w:val="00380919"/>
    <w:rsid w:val="003825DE"/>
    <w:rsid w:val="0038532A"/>
    <w:rsid w:val="0038636B"/>
    <w:rsid w:val="00386476"/>
    <w:rsid w:val="0038760F"/>
    <w:rsid w:val="00391871"/>
    <w:rsid w:val="00393982"/>
    <w:rsid w:val="00393D74"/>
    <w:rsid w:val="00395131"/>
    <w:rsid w:val="003959EE"/>
    <w:rsid w:val="00396D04"/>
    <w:rsid w:val="00397336"/>
    <w:rsid w:val="00397FF4"/>
    <w:rsid w:val="003A170A"/>
    <w:rsid w:val="003A1AC5"/>
    <w:rsid w:val="003A1B02"/>
    <w:rsid w:val="003A1E37"/>
    <w:rsid w:val="003A219B"/>
    <w:rsid w:val="003A23A5"/>
    <w:rsid w:val="003A2F52"/>
    <w:rsid w:val="003A4A49"/>
    <w:rsid w:val="003A61EF"/>
    <w:rsid w:val="003A6B95"/>
    <w:rsid w:val="003A79CA"/>
    <w:rsid w:val="003A7D74"/>
    <w:rsid w:val="003B15E0"/>
    <w:rsid w:val="003B24F8"/>
    <w:rsid w:val="003B2DB0"/>
    <w:rsid w:val="003B3539"/>
    <w:rsid w:val="003B362C"/>
    <w:rsid w:val="003B374B"/>
    <w:rsid w:val="003B3B09"/>
    <w:rsid w:val="003B58D5"/>
    <w:rsid w:val="003B614F"/>
    <w:rsid w:val="003B6DAC"/>
    <w:rsid w:val="003B7182"/>
    <w:rsid w:val="003B7F91"/>
    <w:rsid w:val="003C4BED"/>
    <w:rsid w:val="003C6C9B"/>
    <w:rsid w:val="003C7800"/>
    <w:rsid w:val="003D0C25"/>
    <w:rsid w:val="003D2C19"/>
    <w:rsid w:val="003D3033"/>
    <w:rsid w:val="003D32AA"/>
    <w:rsid w:val="003D3A73"/>
    <w:rsid w:val="003D4A61"/>
    <w:rsid w:val="003D4D02"/>
    <w:rsid w:val="003D4F31"/>
    <w:rsid w:val="003D58DA"/>
    <w:rsid w:val="003D73AD"/>
    <w:rsid w:val="003E11F0"/>
    <w:rsid w:val="003E222A"/>
    <w:rsid w:val="003E2FEA"/>
    <w:rsid w:val="003E3E2F"/>
    <w:rsid w:val="003E5BE1"/>
    <w:rsid w:val="003E61C3"/>
    <w:rsid w:val="003E6964"/>
    <w:rsid w:val="003E6987"/>
    <w:rsid w:val="003E70AA"/>
    <w:rsid w:val="003F0059"/>
    <w:rsid w:val="003F0271"/>
    <w:rsid w:val="003F0706"/>
    <w:rsid w:val="003F2FE7"/>
    <w:rsid w:val="003F3D07"/>
    <w:rsid w:val="003F56AF"/>
    <w:rsid w:val="003F5883"/>
    <w:rsid w:val="003F5ED5"/>
    <w:rsid w:val="003F6EA1"/>
    <w:rsid w:val="00400C89"/>
    <w:rsid w:val="00400E3C"/>
    <w:rsid w:val="004028E6"/>
    <w:rsid w:val="00403050"/>
    <w:rsid w:val="00404492"/>
    <w:rsid w:val="004047C7"/>
    <w:rsid w:val="00405209"/>
    <w:rsid w:val="00411675"/>
    <w:rsid w:val="00411FD6"/>
    <w:rsid w:val="0041378D"/>
    <w:rsid w:val="004138C3"/>
    <w:rsid w:val="0041587A"/>
    <w:rsid w:val="00415D94"/>
    <w:rsid w:val="0041722C"/>
    <w:rsid w:val="00417352"/>
    <w:rsid w:val="00420907"/>
    <w:rsid w:val="00422031"/>
    <w:rsid w:val="00425141"/>
    <w:rsid w:val="0042567F"/>
    <w:rsid w:val="00425B81"/>
    <w:rsid w:val="0042674F"/>
    <w:rsid w:val="00426959"/>
    <w:rsid w:val="00427F39"/>
    <w:rsid w:val="00430045"/>
    <w:rsid w:val="00430541"/>
    <w:rsid w:val="00432220"/>
    <w:rsid w:val="0043274D"/>
    <w:rsid w:val="00433578"/>
    <w:rsid w:val="00434033"/>
    <w:rsid w:val="004348D1"/>
    <w:rsid w:val="00435BA3"/>
    <w:rsid w:val="00436574"/>
    <w:rsid w:val="00436A08"/>
    <w:rsid w:val="004372D5"/>
    <w:rsid w:val="00440E03"/>
    <w:rsid w:val="00441AB6"/>
    <w:rsid w:val="004445EB"/>
    <w:rsid w:val="00444E08"/>
    <w:rsid w:val="00445506"/>
    <w:rsid w:val="0044658B"/>
    <w:rsid w:val="00446B24"/>
    <w:rsid w:val="0044790D"/>
    <w:rsid w:val="00447C36"/>
    <w:rsid w:val="0045049D"/>
    <w:rsid w:val="00451336"/>
    <w:rsid w:val="00451F0E"/>
    <w:rsid w:val="0045314B"/>
    <w:rsid w:val="00453AF1"/>
    <w:rsid w:val="00454570"/>
    <w:rsid w:val="00454974"/>
    <w:rsid w:val="004562B4"/>
    <w:rsid w:val="004567AB"/>
    <w:rsid w:val="00456C73"/>
    <w:rsid w:val="004608F8"/>
    <w:rsid w:val="00462704"/>
    <w:rsid w:val="00463BCD"/>
    <w:rsid w:val="00463EBB"/>
    <w:rsid w:val="004646AD"/>
    <w:rsid w:val="004664C4"/>
    <w:rsid w:val="00466C6F"/>
    <w:rsid w:val="00466C9C"/>
    <w:rsid w:val="00466D20"/>
    <w:rsid w:val="00466D9B"/>
    <w:rsid w:val="0046705D"/>
    <w:rsid w:val="004707EC"/>
    <w:rsid w:val="00472CA9"/>
    <w:rsid w:val="0047313D"/>
    <w:rsid w:val="004742CA"/>
    <w:rsid w:val="0047520E"/>
    <w:rsid w:val="00476140"/>
    <w:rsid w:val="00476B45"/>
    <w:rsid w:val="00477040"/>
    <w:rsid w:val="00477C02"/>
    <w:rsid w:val="0048024F"/>
    <w:rsid w:val="0048135E"/>
    <w:rsid w:val="00482597"/>
    <w:rsid w:val="00482CC0"/>
    <w:rsid w:val="00482F2E"/>
    <w:rsid w:val="00484E8B"/>
    <w:rsid w:val="004850EA"/>
    <w:rsid w:val="00490464"/>
    <w:rsid w:val="00490593"/>
    <w:rsid w:val="00492219"/>
    <w:rsid w:val="00493964"/>
    <w:rsid w:val="00494017"/>
    <w:rsid w:val="00494BDC"/>
    <w:rsid w:val="00497733"/>
    <w:rsid w:val="0049779B"/>
    <w:rsid w:val="00497C60"/>
    <w:rsid w:val="004A1455"/>
    <w:rsid w:val="004A17A8"/>
    <w:rsid w:val="004A2DA9"/>
    <w:rsid w:val="004A4239"/>
    <w:rsid w:val="004A42EB"/>
    <w:rsid w:val="004A45D5"/>
    <w:rsid w:val="004A6037"/>
    <w:rsid w:val="004A6D4D"/>
    <w:rsid w:val="004A7480"/>
    <w:rsid w:val="004B0F2D"/>
    <w:rsid w:val="004B2DBD"/>
    <w:rsid w:val="004B412C"/>
    <w:rsid w:val="004B438B"/>
    <w:rsid w:val="004B4D61"/>
    <w:rsid w:val="004B4E51"/>
    <w:rsid w:val="004B565F"/>
    <w:rsid w:val="004B66DE"/>
    <w:rsid w:val="004C05E4"/>
    <w:rsid w:val="004C3DF0"/>
    <w:rsid w:val="004C3E93"/>
    <w:rsid w:val="004C6DFE"/>
    <w:rsid w:val="004C7375"/>
    <w:rsid w:val="004C77C1"/>
    <w:rsid w:val="004C7F51"/>
    <w:rsid w:val="004D00B0"/>
    <w:rsid w:val="004D2364"/>
    <w:rsid w:val="004D3C68"/>
    <w:rsid w:val="004D699C"/>
    <w:rsid w:val="004D6C90"/>
    <w:rsid w:val="004D6F2B"/>
    <w:rsid w:val="004E1157"/>
    <w:rsid w:val="004E23E5"/>
    <w:rsid w:val="004E3574"/>
    <w:rsid w:val="004E3BBD"/>
    <w:rsid w:val="004E4F65"/>
    <w:rsid w:val="004E7E86"/>
    <w:rsid w:val="004F00B1"/>
    <w:rsid w:val="004F047F"/>
    <w:rsid w:val="004F25C0"/>
    <w:rsid w:val="004F4BCE"/>
    <w:rsid w:val="004F5098"/>
    <w:rsid w:val="004F5FE3"/>
    <w:rsid w:val="004F68A0"/>
    <w:rsid w:val="004F69D8"/>
    <w:rsid w:val="004F72C6"/>
    <w:rsid w:val="0050103E"/>
    <w:rsid w:val="00501216"/>
    <w:rsid w:val="0050311E"/>
    <w:rsid w:val="00503A95"/>
    <w:rsid w:val="005046B6"/>
    <w:rsid w:val="005059CA"/>
    <w:rsid w:val="00506627"/>
    <w:rsid w:val="00507F11"/>
    <w:rsid w:val="0051218F"/>
    <w:rsid w:val="005121E9"/>
    <w:rsid w:val="005125B7"/>
    <w:rsid w:val="0051314E"/>
    <w:rsid w:val="005144AD"/>
    <w:rsid w:val="00515EC0"/>
    <w:rsid w:val="00516C23"/>
    <w:rsid w:val="00517219"/>
    <w:rsid w:val="00517DEF"/>
    <w:rsid w:val="00520A69"/>
    <w:rsid w:val="005214EF"/>
    <w:rsid w:val="00522E44"/>
    <w:rsid w:val="0052434A"/>
    <w:rsid w:val="0052600C"/>
    <w:rsid w:val="0052654F"/>
    <w:rsid w:val="00527317"/>
    <w:rsid w:val="00532514"/>
    <w:rsid w:val="005341D0"/>
    <w:rsid w:val="00534FCB"/>
    <w:rsid w:val="00535469"/>
    <w:rsid w:val="00536691"/>
    <w:rsid w:val="0053787B"/>
    <w:rsid w:val="00540684"/>
    <w:rsid w:val="00540C85"/>
    <w:rsid w:val="00541130"/>
    <w:rsid w:val="0054244A"/>
    <w:rsid w:val="00542D47"/>
    <w:rsid w:val="0054581D"/>
    <w:rsid w:val="00546334"/>
    <w:rsid w:val="0054692B"/>
    <w:rsid w:val="00547E16"/>
    <w:rsid w:val="0055074D"/>
    <w:rsid w:val="005511E8"/>
    <w:rsid w:val="005518C0"/>
    <w:rsid w:val="005519E4"/>
    <w:rsid w:val="00551E76"/>
    <w:rsid w:val="0055211E"/>
    <w:rsid w:val="0055220C"/>
    <w:rsid w:val="00552B41"/>
    <w:rsid w:val="00553523"/>
    <w:rsid w:val="0055381B"/>
    <w:rsid w:val="00553F2E"/>
    <w:rsid w:val="00554E9D"/>
    <w:rsid w:val="00557502"/>
    <w:rsid w:val="005578AA"/>
    <w:rsid w:val="00557C8D"/>
    <w:rsid w:val="00560739"/>
    <w:rsid w:val="00562B77"/>
    <w:rsid w:val="00562C97"/>
    <w:rsid w:val="00563B4D"/>
    <w:rsid w:val="005650EC"/>
    <w:rsid w:val="00573D7F"/>
    <w:rsid w:val="00573F97"/>
    <w:rsid w:val="00574F37"/>
    <w:rsid w:val="005757A4"/>
    <w:rsid w:val="00577067"/>
    <w:rsid w:val="005776E7"/>
    <w:rsid w:val="00577B41"/>
    <w:rsid w:val="00580CA1"/>
    <w:rsid w:val="00580FEA"/>
    <w:rsid w:val="00584880"/>
    <w:rsid w:val="00586D58"/>
    <w:rsid w:val="005875EA"/>
    <w:rsid w:val="00587F5D"/>
    <w:rsid w:val="0059126E"/>
    <w:rsid w:val="00592FF1"/>
    <w:rsid w:val="00594D94"/>
    <w:rsid w:val="0059532B"/>
    <w:rsid w:val="00596CC1"/>
    <w:rsid w:val="0059741A"/>
    <w:rsid w:val="005A0AF5"/>
    <w:rsid w:val="005A0D69"/>
    <w:rsid w:val="005A43B8"/>
    <w:rsid w:val="005A445F"/>
    <w:rsid w:val="005A4B4D"/>
    <w:rsid w:val="005A6C5D"/>
    <w:rsid w:val="005A7061"/>
    <w:rsid w:val="005A7389"/>
    <w:rsid w:val="005A7A55"/>
    <w:rsid w:val="005B03B5"/>
    <w:rsid w:val="005B0EEC"/>
    <w:rsid w:val="005B13F6"/>
    <w:rsid w:val="005B14CA"/>
    <w:rsid w:val="005B1789"/>
    <w:rsid w:val="005B1845"/>
    <w:rsid w:val="005B26C2"/>
    <w:rsid w:val="005B2859"/>
    <w:rsid w:val="005B2BC5"/>
    <w:rsid w:val="005B2CF1"/>
    <w:rsid w:val="005B3280"/>
    <w:rsid w:val="005B3AA8"/>
    <w:rsid w:val="005B402A"/>
    <w:rsid w:val="005B62DB"/>
    <w:rsid w:val="005B6DCF"/>
    <w:rsid w:val="005B6E47"/>
    <w:rsid w:val="005B7E68"/>
    <w:rsid w:val="005C0248"/>
    <w:rsid w:val="005C03E5"/>
    <w:rsid w:val="005C0428"/>
    <w:rsid w:val="005C158B"/>
    <w:rsid w:val="005C3015"/>
    <w:rsid w:val="005C41B0"/>
    <w:rsid w:val="005C42E0"/>
    <w:rsid w:val="005C430B"/>
    <w:rsid w:val="005C5EE8"/>
    <w:rsid w:val="005C6CA8"/>
    <w:rsid w:val="005D015E"/>
    <w:rsid w:val="005D1023"/>
    <w:rsid w:val="005D16D4"/>
    <w:rsid w:val="005D24D3"/>
    <w:rsid w:val="005D2C4F"/>
    <w:rsid w:val="005D2EDD"/>
    <w:rsid w:val="005D305B"/>
    <w:rsid w:val="005D3A38"/>
    <w:rsid w:val="005D72B2"/>
    <w:rsid w:val="005E18B8"/>
    <w:rsid w:val="005E3727"/>
    <w:rsid w:val="005E3C2E"/>
    <w:rsid w:val="005E4B8F"/>
    <w:rsid w:val="005E4F74"/>
    <w:rsid w:val="005E53DA"/>
    <w:rsid w:val="005F34D9"/>
    <w:rsid w:val="005F390E"/>
    <w:rsid w:val="005F405C"/>
    <w:rsid w:val="005F40A6"/>
    <w:rsid w:val="005F7E25"/>
    <w:rsid w:val="006012F4"/>
    <w:rsid w:val="00601974"/>
    <w:rsid w:val="00602428"/>
    <w:rsid w:val="0060440F"/>
    <w:rsid w:val="00604C2E"/>
    <w:rsid w:val="00607054"/>
    <w:rsid w:val="006070D2"/>
    <w:rsid w:val="00607317"/>
    <w:rsid w:val="00611F1B"/>
    <w:rsid w:val="00613AFB"/>
    <w:rsid w:val="006140A0"/>
    <w:rsid w:val="00615559"/>
    <w:rsid w:val="006163BF"/>
    <w:rsid w:val="00617D7D"/>
    <w:rsid w:val="00622622"/>
    <w:rsid w:val="00622727"/>
    <w:rsid w:val="0062537C"/>
    <w:rsid w:val="00625400"/>
    <w:rsid w:val="00625FBD"/>
    <w:rsid w:val="006260A5"/>
    <w:rsid w:val="00627632"/>
    <w:rsid w:val="006301B9"/>
    <w:rsid w:val="00632222"/>
    <w:rsid w:val="00632921"/>
    <w:rsid w:val="006332E9"/>
    <w:rsid w:val="006341FF"/>
    <w:rsid w:val="0063461B"/>
    <w:rsid w:val="0063466C"/>
    <w:rsid w:val="006347FA"/>
    <w:rsid w:val="00634E25"/>
    <w:rsid w:val="00641A58"/>
    <w:rsid w:val="006432A7"/>
    <w:rsid w:val="00643A48"/>
    <w:rsid w:val="00644738"/>
    <w:rsid w:val="00644B40"/>
    <w:rsid w:val="00644C90"/>
    <w:rsid w:val="00645108"/>
    <w:rsid w:val="00645759"/>
    <w:rsid w:val="00650F3A"/>
    <w:rsid w:val="00651FD4"/>
    <w:rsid w:val="006547E9"/>
    <w:rsid w:val="006550B3"/>
    <w:rsid w:val="00656655"/>
    <w:rsid w:val="00657F26"/>
    <w:rsid w:val="00660C2A"/>
    <w:rsid w:val="006613FE"/>
    <w:rsid w:val="00661855"/>
    <w:rsid w:val="00662267"/>
    <w:rsid w:val="00662291"/>
    <w:rsid w:val="00663C79"/>
    <w:rsid w:val="00664A75"/>
    <w:rsid w:val="00672AF5"/>
    <w:rsid w:val="00673DD5"/>
    <w:rsid w:val="0067496D"/>
    <w:rsid w:val="00674F83"/>
    <w:rsid w:val="00674FC0"/>
    <w:rsid w:val="006754CC"/>
    <w:rsid w:val="00676B24"/>
    <w:rsid w:val="00676FEE"/>
    <w:rsid w:val="00677776"/>
    <w:rsid w:val="00677E48"/>
    <w:rsid w:val="00677EE2"/>
    <w:rsid w:val="00680D06"/>
    <w:rsid w:val="00682CD6"/>
    <w:rsid w:val="006840ED"/>
    <w:rsid w:val="00684BAB"/>
    <w:rsid w:val="00687314"/>
    <w:rsid w:val="006908D0"/>
    <w:rsid w:val="00692597"/>
    <w:rsid w:val="00694F6E"/>
    <w:rsid w:val="00695CB2"/>
    <w:rsid w:val="00695D78"/>
    <w:rsid w:val="006960F3"/>
    <w:rsid w:val="00696E24"/>
    <w:rsid w:val="006A0FBF"/>
    <w:rsid w:val="006A1342"/>
    <w:rsid w:val="006A1BFA"/>
    <w:rsid w:val="006A3909"/>
    <w:rsid w:val="006A5837"/>
    <w:rsid w:val="006A6C44"/>
    <w:rsid w:val="006A7DD1"/>
    <w:rsid w:val="006B0495"/>
    <w:rsid w:val="006B0E2B"/>
    <w:rsid w:val="006B29F3"/>
    <w:rsid w:val="006B2D95"/>
    <w:rsid w:val="006B350D"/>
    <w:rsid w:val="006B3AF3"/>
    <w:rsid w:val="006B3B76"/>
    <w:rsid w:val="006B3EFC"/>
    <w:rsid w:val="006B51D9"/>
    <w:rsid w:val="006B7B56"/>
    <w:rsid w:val="006B7C16"/>
    <w:rsid w:val="006B7C34"/>
    <w:rsid w:val="006C010E"/>
    <w:rsid w:val="006C0332"/>
    <w:rsid w:val="006C03AC"/>
    <w:rsid w:val="006C0409"/>
    <w:rsid w:val="006C0D99"/>
    <w:rsid w:val="006C196E"/>
    <w:rsid w:val="006C199E"/>
    <w:rsid w:val="006C1B30"/>
    <w:rsid w:val="006C2B9B"/>
    <w:rsid w:val="006C53C7"/>
    <w:rsid w:val="006C58BB"/>
    <w:rsid w:val="006C63E8"/>
    <w:rsid w:val="006C7ABD"/>
    <w:rsid w:val="006C7C21"/>
    <w:rsid w:val="006C7E1F"/>
    <w:rsid w:val="006D041E"/>
    <w:rsid w:val="006D1E67"/>
    <w:rsid w:val="006D2679"/>
    <w:rsid w:val="006D33CD"/>
    <w:rsid w:val="006D48F8"/>
    <w:rsid w:val="006D50DB"/>
    <w:rsid w:val="006D52C6"/>
    <w:rsid w:val="006D5401"/>
    <w:rsid w:val="006D5E1A"/>
    <w:rsid w:val="006D69B9"/>
    <w:rsid w:val="006D742A"/>
    <w:rsid w:val="006E01EF"/>
    <w:rsid w:val="006E089C"/>
    <w:rsid w:val="006E3538"/>
    <w:rsid w:val="006E3D64"/>
    <w:rsid w:val="006E3DB9"/>
    <w:rsid w:val="006E4402"/>
    <w:rsid w:val="006E6300"/>
    <w:rsid w:val="006F3334"/>
    <w:rsid w:val="006F374D"/>
    <w:rsid w:val="006F606F"/>
    <w:rsid w:val="006F7117"/>
    <w:rsid w:val="006F7756"/>
    <w:rsid w:val="006F79FD"/>
    <w:rsid w:val="006F7DD6"/>
    <w:rsid w:val="006F7E89"/>
    <w:rsid w:val="00700760"/>
    <w:rsid w:val="00700E2C"/>
    <w:rsid w:val="007015B7"/>
    <w:rsid w:val="00702758"/>
    <w:rsid w:val="00702D10"/>
    <w:rsid w:val="00703073"/>
    <w:rsid w:val="007030F4"/>
    <w:rsid w:val="00704CD6"/>
    <w:rsid w:val="0070600E"/>
    <w:rsid w:val="0070775F"/>
    <w:rsid w:val="0071024C"/>
    <w:rsid w:val="00710FE6"/>
    <w:rsid w:val="007118CA"/>
    <w:rsid w:val="00712724"/>
    <w:rsid w:val="00713D43"/>
    <w:rsid w:val="00714E02"/>
    <w:rsid w:val="00716E3F"/>
    <w:rsid w:val="00720D02"/>
    <w:rsid w:val="00720F6D"/>
    <w:rsid w:val="00721C94"/>
    <w:rsid w:val="00721D67"/>
    <w:rsid w:val="00723D92"/>
    <w:rsid w:val="00724DE0"/>
    <w:rsid w:val="007250FF"/>
    <w:rsid w:val="00725E6C"/>
    <w:rsid w:val="00731816"/>
    <w:rsid w:val="007324FB"/>
    <w:rsid w:val="00732A27"/>
    <w:rsid w:val="00734723"/>
    <w:rsid w:val="00734760"/>
    <w:rsid w:val="00735627"/>
    <w:rsid w:val="00735AFC"/>
    <w:rsid w:val="007370F4"/>
    <w:rsid w:val="00737AD0"/>
    <w:rsid w:val="0074020A"/>
    <w:rsid w:val="007403C9"/>
    <w:rsid w:val="007404B8"/>
    <w:rsid w:val="00740846"/>
    <w:rsid w:val="00740C32"/>
    <w:rsid w:val="007417A8"/>
    <w:rsid w:val="00745549"/>
    <w:rsid w:val="00746C0A"/>
    <w:rsid w:val="007501B0"/>
    <w:rsid w:val="0075072E"/>
    <w:rsid w:val="0075186B"/>
    <w:rsid w:val="00752DA6"/>
    <w:rsid w:val="00754A6B"/>
    <w:rsid w:val="00756B3C"/>
    <w:rsid w:val="00756D1C"/>
    <w:rsid w:val="00757406"/>
    <w:rsid w:val="00761928"/>
    <w:rsid w:val="007656FB"/>
    <w:rsid w:val="00766EAD"/>
    <w:rsid w:val="00767782"/>
    <w:rsid w:val="00767F21"/>
    <w:rsid w:val="00770BF5"/>
    <w:rsid w:val="007722B7"/>
    <w:rsid w:val="007733F3"/>
    <w:rsid w:val="00774715"/>
    <w:rsid w:val="00775E27"/>
    <w:rsid w:val="007761F2"/>
    <w:rsid w:val="00780E8D"/>
    <w:rsid w:val="00781AD8"/>
    <w:rsid w:val="00782534"/>
    <w:rsid w:val="007833AF"/>
    <w:rsid w:val="007839B6"/>
    <w:rsid w:val="00783A50"/>
    <w:rsid w:val="00784F47"/>
    <w:rsid w:val="007858D5"/>
    <w:rsid w:val="00786177"/>
    <w:rsid w:val="00786D3D"/>
    <w:rsid w:val="00786FE4"/>
    <w:rsid w:val="00787A8D"/>
    <w:rsid w:val="00790000"/>
    <w:rsid w:val="00791D0F"/>
    <w:rsid w:val="00794B2B"/>
    <w:rsid w:val="007957AB"/>
    <w:rsid w:val="007957DB"/>
    <w:rsid w:val="00796CDA"/>
    <w:rsid w:val="007A000D"/>
    <w:rsid w:val="007A245B"/>
    <w:rsid w:val="007A4848"/>
    <w:rsid w:val="007A5E1D"/>
    <w:rsid w:val="007A659C"/>
    <w:rsid w:val="007A7CC7"/>
    <w:rsid w:val="007A7FD2"/>
    <w:rsid w:val="007B0519"/>
    <w:rsid w:val="007B1A2E"/>
    <w:rsid w:val="007B1C2E"/>
    <w:rsid w:val="007B2D0E"/>
    <w:rsid w:val="007B4D92"/>
    <w:rsid w:val="007B5010"/>
    <w:rsid w:val="007B591B"/>
    <w:rsid w:val="007B5BB7"/>
    <w:rsid w:val="007B5C78"/>
    <w:rsid w:val="007B5FD5"/>
    <w:rsid w:val="007B7B10"/>
    <w:rsid w:val="007B7D57"/>
    <w:rsid w:val="007C0421"/>
    <w:rsid w:val="007C06BB"/>
    <w:rsid w:val="007C2BD0"/>
    <w:rsid w:val="007C2E02"/>
    <w:rsid w:val="007C3FFC"/>
    <w:rsid w:val="007C5564"/>
    <w:rsid w:val="007C5C39"/>
    <w:rsid w:val="007C6A48"/>
    <w:rsid w:val="007C7BDC"/>
    <w:rsid w:val="007C7D5E"/>
    <w:rsid w:val="007D06BD"/>
    <w:rsid w:val="007D15EF"/>
    <w:rsid w:val="007D1CD1"/>
    <w:rsid w:val="007D1F70"/>
    <w:rsid w:val="007D217A"/>
    <w:rsid w:val="007D22B4"/>
    <w:rsid w:val="007D2E74"/>
    <w:rsid w:val="007D5E56"/>
    <w:rsid w:val="007D70B8"/>
    <w:rsid w:val="007D7651"/>
    <w:rsid w:val="007E2EE0"/>
    <w:rsid w:val="007E2F12"/>
    <w:rsid w:val="007E3631"/>
    <w:rsid w:val="007E45B9"/>
    <w:rsid w:val="007E460B"/>
    <w:rsid w:val="007E56CF"/>
    <w:rsid w:val="007E5F52"/>
    <w:rsid w:val="007E7320"/>
    <w:rsid w:val="007E737E"/>
    <w:rsid w:val="007F072F"/>
    <w:rsid w:val="007F0E3F"/>
    <w:rsid w:val="007F1C0D"/>
    <w:rsid w:val="007F2113"/>
    <w:rsid w:val="007F2EB4"/>
    <w:rsid w:val="007F3348"/>
    <w:rsid w:val="007F48A1"/>
    <w:rsid w:val="007F4C3D"/>
    <w:rsid w:val="007F5E63"/>
    <w:rsid w:val="0080047D"/>
    <w:rsid w:val="00800CFC"/>
    <w:rsid w:val="00802B78"/>
    <w:rsid w:val="00804798"/>
    <w:rsid w:val="008054A1"/>
    <w:rsid w:val="0080588D"/>
    <w:rsid w:val="00806960"/>
    <w:rsid w:val="008071D3"/>
    <w:rsid w:val="00807F9C"/>
    <w:rsid w:val="0081046B"/>
    <w:rsid w:val="00811A19"/>
    <w:rsid w:val="00812535"/>
    <w:rsid w:val="008130FB"/>
    <w:rsid w:val="00815084"/>
    <w:rsid w:val="0081543A"/>
    <w:rsid w:val="0081616E"/>
    <w:rsid w:val="00816D6F"/>
    <w:rsid w:val="00816F06"/>
    <w:rsid w:val="00817690"/>
    <w:rsid w:val="00817F67"/>
    <w:rsid w:val="008208A0"/>
    <w:rsid w:val="00820B3B"/>
    <w:rsid w:val="00821702"/>
    <w:rsid w:val="0082240A"/>
    <w:rsid w:val="008236AE"/>
    <w:rsid w:val="00824940"/>
    <w:rsid w:val="008252EB"/>
    <w:rsid w:val="008274FC"/>
    <w:rsid w:val="00827BBF"/>
    <w:rsid w:val="00830002"/>
    <w:rsid w:val="00831082"/>
    <w:rsid w:val="00831363"/>
    <w:rsid w:val="0083360F"/>
    <w:rsid w:val="008352E8"/>
    <w:rsid w:val="0083594D"/>
    <w:rsid w:val="00835F62"/>
    <w:rsid w:val="00837710"/>
    <w:rsid w:val="00837C4C"/>
    <w:rsid w:val="00840316"/>
    <w:rsid w:val="00840A93"/>
    <w:rsid w:val="0084365D"/>
    <w:rsid w:val="00845D5C"/>
    <w:rsid w:val="00846A63"/>
    <w:rsid w:val="00847FCA"/>
    <w:rsid w:val="008511FD"/>
    <w:rsid w:val="00851AA0"/>
    <w:rsid w:val="00852227"/>
    <w:rsid w:val="00852457"/>
    <w:rsid w:val="00853831"/>
    <w:rsid w:val="00854EB7"/>
    <w:rsid w:val="008556EF"/>
    <w:rsid w:val="00855BE2"/>
    <w:rsid w:val="008616D6"/>
    <w:rsid w:val="00861C4B"/>
    <w:rsid w:val="00861D4D"/>
    <w:rsid w:val="008651E2"/>
    <w:rsid w:val="00865576"/>
    <w:rsid w:val="008658E5"/>
    <w:rsid w:val="00867281"/>
    <w:rsid w:val="008674F6"/>
    <w:rsid w:val="00870E65"/>
    <w:rsid w:val="00870E7A"/>
    <w:rsid w:val="00872AB9"/>
    <w:rsid w:val="008731FF"/>
    <w:rsid w:val="00873797"/>
    <w:rsid w:val="008742C3"/>
    <w:rsid w:val="00875388"/>
    <w:rsid w:val="00875DC9"/>
    <w:rsid w:val="00877323"/>
    <w:rsid w:val="008803CE"/>
    <w:rsid w:val="00880681"/>
    <w:rsid w:val="00880AD1"/>
    <w:rsid w:val="008817BE"/>
    <w:rsid w:val="0088185A"/>
    <w:rsid w:val="00881A19"/>
    <w:rsid w:val="00881BF2"/>
    <w:rsid w:val="00881D55"/>
    <w:rsid w:val="00882E77"/>
    <w:rsid w:val="0088320B"/>
    <w:rsid w:val="00884379"/>
    <w:rsid w:val="0088483C"/>
    <w:rsid w:val="00885DFE"/>
    <w:rsid w:val="00885E9C"/>
    <w:rsid w:val="00886139"/>
    <w:rsid w:val="008864F0"/>
    <w:rsid w:val="0088755C"/>
    <w:rsid w:val="00887EB7"/>
    <w:rsid w:val="00887F58"/>
    <w:rsid w:val="00891F88"/>
    <w:rsid w:val="00892B7B"/>
    <w:rsid w:val="00893AC6"/>
    <w:rsid w:val="008949A4"/>
    <w:rsid w:val="00894CFB"/>
    <w:rsid w:val="00895A22"/>
    <w:rsid w:val="00896239"/>
    <w:rsid w:val="00896F79"/>
    <w:rsid w:val="00896F98"/>
    <w:rsid w:val="008A0D55"/>
    <w:rsid w:val="008A0D8B"/>
    <w:rsid w:val="008A3054"/>
    <w:rsid w:val="008A4AE4"/>
    <w:rsid w:val="008A5C83"/>
    <w:rsid w:val="008A633A"/>
    <w:rsid w:val="008A65DC"/>
    <w:rsid w:val="008A6FEF"/>
    <w:rsid w:val="008B196D"/>
    <w:rsid w:val="008B2166"/>
    <w:rsid w:val="008B29FD"/>
    <w:rsid w:val="008B3A4A"/>
    <w:rsid w:val="008B529A"/>
    <w:rsid w:val="008B564E"/>
    <w:rsid w:val="008B6641"/>
    <w:rsid w:val="008C11C3"/>
    <w:rsid w:val="008C148F"/>
    <w:rsid w:val="008C14D2"/>
    <w:rsid w:val="008C1A38"/>
    <w:rsid w:val="008C250B"/>
    <w:rsid w:val="008C2903"/>
    <w:rsid w:val="008C2FF0"/>
    <w:rsid w:val="008C5D7A"/>
    <w:rsid w:val="008C645A"/>
    <w:rsid w:val="008C68AA"/>
    <w:rsid w:val="008C6F90"/>
    <w:rsid w:val="008C7F32"/>
    <w:rsid w:val="008D0069"/>
    <w:rsid w:val="008D054E"/>
    <w:rsid w:val="008D4940"/>
    <w:rsid w:val="008D75B1"/>
    <w:rsid w:val="008E14C1"/>
    <w:rsid w:val="008E1514"/>
    <w:rsid w:val="008E1668"/>
    <w:rsid w:val="008E2314"/>
    <w:rsid w:val="008E3119"/>
    <w:rsid w:val="008E3D03"/>
    <w:rsid w:val="008E3FD5"/>
    <w:rsid w:val="008E608A"/>
    <w:rsid w:val="008E6B51"/>
    <w:rsid w:val="008E759B"/>
    <w:rsid w:val="008F04EB"/>
    <w:rsid w:val="008F1FBF"/>
    <w:rsid w:val="008F233A"/>
    <w:rsid w:val="008F250E"/>
    <w:rsid w:val="008F29E8"/>
    <w:rsid w:val="008F345B"/>
    <w:rsid w:val="008F45CC"/>
    <w:rsid w:val="008F550B"/>
    <w:rsid w:val="008F5A33"/>
    <w:rsid w:val="008F60EC"/>
    <w:rsid w:val="008F65D8"/>
    <w:rsid w:val="008F6E40"/>
    <w:rsid w:val="00900C3D"/>
    <w:rsid w:val="00900CF5"/>
    <w:rsid w:val="00902FA2"/>
    <w:rsid w:val="00903DA4"/>
    <w:rsid w:val="00903F79"/>
    <w:rsid w:val="009040E7"/>
    <w:rsid w:val="0090539B"/>
    <w:rsid w:val="00905DAE"/>
    <w:rsid w:val="00905FFC"/>
    <w:rsid w:val="009116DB"/>
    <w:rsid w:val="0091277C"/>
    <w:rsid w:val="00912E4B"/>
    <w:rsid w:val="00914F33"/>
    <w:rsid w:val="009156A9"/>
    <w:rsid w:val="00916447"/>
    <w:rsid w:val="009164FF"/>
    <w:rsid w:val="00917226"/>
    <w:rsid w:val="00917CDE"/>
    <w:rsid w:val="009217C4"/>
    <w:rsid w:val="00921DC5"/>
    <w:rsid w:val="0092245A"/>
    <w:rsid w:val="00922CB9"/>
    <w:rsid w:val="00924FBC"/>
    <w:rsid w:val="00926A42"/>
    <w:rsid w:val="0093133A"/>
    <w:rsid w:val="00931D69"/>
    <w:rsid w:val="009341CB"/>
    <w:rsid w:val="00934C25"/>
    <w:rsid w:val="0093619B"/>
    <w:rsid w:val="00936C7C"/>
    <w:rsid w:val="009378C0"/>
    <w:rsid w:val="00937A6F"/>
    <w:rsid w:val="00940DC9"/>
    <w:rsid w:val="0094245B"/>
    <w:rsid w:val="00942D36"/>
    <w:rsid w:val="00944BF1"/>
    <w:rsid w:val="0094504E"/>
    <w:rsid w:val="00945406"/>
    <w:rsid w:val="00946111"/>
    <w:rsid w:val="00947812"/>
    <w:rsid w:val="009500DD"/>
    <w:rsid w:val="00950517"/>
    <w:rsid w:val="00953537"/>
    <w:rsid w:val="00955B57"/>
    <w:rsid w:val="00957D43"/>
    <w:rsid w:val="00960A5C"/>
    <w:rsid w:val="00961511"/>
    <w:rsid w:val="00961C04"/>
    <w:rsid w:val="00962856"/>
    <w:rsid w:val="00962BD2"/>
    <w:rsid w:val="009633BB"/>
    <w:rsid w:val="009635A4"/>
    <w:rsid w:val="00963B9A"/>
    <w:rsid w:val="009653ED"/>
    <w:rsid w:val="00966AE1"/>
    <w:rsid w:val="00970339"/>
    <w:rsid w:val="00970B6F"/>
    <w:rsid w:val="009711DB"/>
    <w:rsid w:val="009758C5"/>
    <w:rsid w:val="00980EC7"/>
    <w:rsid w:val="00982B95"/>
    <w:rsid w:val="00986815"/>
    <w:rsid w:val="00986AB2"/>
    <w:rsid w:val="00986EF5"/>
    <w:rsid w:val="00987D11"/>
    <w:rsid w:val="00990D53"/>
    <w:rsid w:val="009918B6"/>
    <w:rsid w:val="00991BD8"/>
    <w:rsid w:val="009920F8"/>
    <w:rsid w:val="009923CE"/>
    <w:rsid w:val="0099273E"/>
    <w:rsid w:val="00993E8A"/>
    <w:rsid w:val="00994099"/>
    <w:rsid w:val="0099427B"/>
    <w:rsid w:val="00994292"/>
    <w:rsid w:val="009942AE"/>
    <w:rsid w:val="00994452"/>
    <w:rsid w:val="009950CD"/>
    <w:rsid w:val="009954EB"/>
    <w:rsid w:val="0099776A"/>
    <w:rsid w:val="009A1AFE"/>
    <w:rsid w:val="009A2649"/>
    <w:rsid w:val="009A2E8D"/>
    <w:rsid w:val="009A41A7"/>
    <w:rsid w:val="009A4348"/>
    <w:rsid w:val="009A5B87"/>
    <w:rsid w:val="009A7239"/>
    <w:rsid w:val="009A726E"/>
    <w:rsid w:val="009A7C16"/>
    <w:rsid w:val="009A7D8D"/>
    <w:rsid w:val="009B0F6A"/>
    <w:rsid w:val="009B4C1A"/>
    <w:rsid w:val="009B4FFA"/>
    <w:rsid w:val="009B59C5"/>
    <w:rsid w:val="009B6A19"/>
    <w:rsid w:val="009B6ADC"/>
    <w:rsid w:val="009B7D8C"/>
    <w:rsid w:val="009C039A"/>
    <w:rsid w:val="009C0AEC"/>
    <w:rsid w:val="009C1484"/>
    <w:rsid w:val="009C2525"/>
    <w:rsid w:val="009C2CD6"/>
    <w:rsid w:val="009C4BAE"/>
    <w:rsid w:val="009C61A2"/>
    <w:rsid w:val="009C63A1"/>
    <w:rsid w:val="009C6537"/>
    <w:rsid w:val="009C6ACF"/>
    <w:rsid w:val="009C7220"/>
    <w:rsid w:val="009C7D64"/>
    <w:rsid w:val="009C7DE3"/>
    <w:rsid w:val="009D29B2"/>
    <w:rsid w:val="009D5D64"/>
    <w:rsid w:val="009D7B8F"/>
    <w:rsid w:val="009D7FE3"/>
    <w:rsid w:val="009E0C39"/>
    <w:rsid w:val="009E4602"/>
    <w:rsid w:val="009E4BE0"/>
    <w:rsid w:val="009E6375"/>
    <w:rsid w:val="009E69CD"/>
    <w:rsid w:val="009E734C"/>
    <w:rsid w:val="009E7D4F"/>
    <w:rsid w:val="009F0F00"/>
    <w:rsid w:val="009F3248"/>
    <w:rsid w:val="009F3932"/>
    <w:rsid w:val="009F4AD6"/>
    <w:rsid w:val="009F4EFF"/>
    <w:rsid w:val="009F58E0"/>
    <w:rsid w:val="00A00101"/>
    <w:rsid w:val="00A04F1B"/>
    <w:rsid w:val="00A05F41"/>
    <w:rsid w:val="00A0753E"/>
    <w:rsid w:val="00A07D08"/>
    <w:rsid w:val="00A07E27"/>
    <w:rsid w:val="00A101C9"/>
    <w:rsid w:val="00A128CC"/>
    <w:rsid w:val="00A13B40"/>
    <w:rsid w:val="00A13F32"/>
    <w:rsid w:val="00A14B7E"/>
    <w:rsid w:val="00A14C08"/>
    <w:rsid w:val="00A15419"/>
    <w:rsid w:val="00A15B31"/>
    <w:rsid w:val="00A165F3"/>
    <w:rsid w:val="00A223A1"/>
    <w:rsid w:val="00A25179"/>
    <w:rsid w:val="00A27353"/>
    <w:rsid w:val="00A30D3E"/>
    <w:rsid w:val="00A31C7B"/>
    <w:rsid w:val="00A31F01"/>
    <w:rsid w:val="00A31FE0"/>
    <w:rsid w:val="00A32197"/>
    <w:rsid w:val="00A329C3"/>
    <w:rsid w:val="00A33350"/>
    <w:rsid w:val="00A35BCC"/>
    <w:rsid w:val="00A35DEB"/>
    <w:rsid w:val="00A42297"/>
    <w:rsid w:val="00A42447"/>
    <w:rsid w:val="00A4432D"/>
    <w:rsid w:val="00A466F7"/>
    <w:rsid w:val="00A519A5"/>
    <w:rsid w:val="00A5302B"/>
    <w:rsid w:val="00A53D0D"/>
    <w:rsid w:val="00A5413B"/>
    <w:rsid w:val="00A5482E"/>
    <w:rsid w:val="00A54B7B"/>
    <w:rsid w:val="00A57960"/>
    <w:rsid w:val="00A610B0"/>
    <w:rsid w:val="00A61EE3"/>
    <w:rsid w:val="00A64A88"/>
    <w:rsid w:val="00A65773"/>
    <w:rsid w:val="00A65918"/>
    <w:rsid w:val="00A65CEC"/>
    <w:rsid w:val="00A73975"/>
    <w:rsid w:val="00A75D43"/>
    <w:rsid w:val="00A7695F"/>
    <w:rsid w:val="00A77078"/>
    <w:rsid w:val="00A80D18"/>
    <w:rsid w:val="00A81088"/>
    <w:rsid w:val="00A83132"/>
    <w:rsid w:val="00A83AAA"/>
    <w:rsid w:val="00A83AB8"/>
    <w:rsid w:val="00A868CE"/>
    <w:rsid w:val="00A86E6F"/>
    <w:rsid w:val="00A92044"/>
    <w:rsid w:val="00A948C5"/>
    <w:rsid w:val="00A961F3"/>
    <w:rsid w:val="00A96D67"/>
    <w:rsid w:val="00A97AFA"/>
    <w:rsid w:val="00AA2ADE"/>
    <w:rsid w:val="00AA4A53"/>
    <w:rsid w:val="00AA5086"/>
    <w:rsid w:val="00AA7781"/>
    <w:rsid w:val="00AA7F4C"/>
    <w:rsid w:val="00AB0939"/>
    <w:rsid w:val="00AB3284"/>
    <w:rsid w:val="00AB4E7C"/>
    <w:rsid w:val="00AB6FAC"/>
    <w:rsid w:val="00AB71B6"/>
    <w:rsid w:val="00AC006F"/>
    <w:rsid w:val="00AC0089"/>
    <w:rsid w:val="00AC242D"/>
    <w:rsid w:val="00AC306E"/>
    <w:rsid w:val="00AC3276"/>
    <w:rsid w:val="00AC350F"/>
    <w:rsid w:val="00AC36BF"/>
    <w:rsid w:val="00AC3C04"/>
    <w:rsid w:val="00AC4E10"/>
    <w:rsid w:val="00AC512D"/>
    <w:rsid w:val="00AC6F1B"/>
    <w:rsid w:val="00AC79AE"/>
    <w:rsid w:val="00AD1B2F"/>
    <w:rsid w:val="00AD25CD"/>
    <w:rsid w:val="00AD3984"/>
    <w:rsid w:val="00AD46E3"/>
    <w:rsid w:val="00AD4CFE"/>
    <w:rsid w:val="00AD547A"/>
    <w:rsid w:val="00AD660D"/>
    <w:rsid w:val="00AD7B33"/>
    <w:rsid w:val="00AE2CC6"/>
    <w:rsid w:val="00AE49B3"/>
    <w:rsid w:val="00AE68C0"/>
    <w:rsid w:val="00AE6C8A"/>
    <w:rsid w:val="00AE79FA"/>
    <w:rsid w:val="00AE7B1F"/>
    <w:rsid w:val="00AF0115"/>
    <w:rsid w:val="00AF0988"/>
    <w:rsid w:val="00AF11B0"/>
    <w:rsid w:val="00AF1374"/>
    <w:rsid w:val="00AF138D"/>
    <w:rsid w:val="00AF1AF0"/>
    <w:rsid w:val="00AF61E4"/>
    <w:rsid w:val="00AF64EF"/>
    <w:rsid w:val="00AF74E9"/>
    <w:rsid w:val="00AF7ACB"/>
    <w:rsid w:val="00B00D53"/>
    <w:rsid w:val="00B035C6"/>
    <w:rsid w:val="00B03E09"/>
    <w:rsid w:val="00B03E2B"/>
    <w:rsid w:val="00B0449B"/>
    <w:rsid w:val="00B05A4C"/>
    <w:rsid w:val="00B0711F"/>
    <w:rsid w:val="00B10FC5"/>
    <w:rsid w:val="00B11827"/>
    <w:rsid w:val="00B12354"/>
    <w:rsid w:val="00B126F3"/>
    <w:rsid w:val="00B12B8C"/>
    <w:rsid w:val="00B13FD3"/>
    <w:rsid w:val="00B14F1F"/>
    <w:rsid w:val="00B16981"/>
    <w:rsid w:val="00B17640"/>
    <w:rsid w:val="00B20B7B"/>
    <w:rsid w:val="00B22314"/>
    <w:rsid w:val="00B22507"/>
    <w:rsid w:val="00B23B7A"/>
    <w:rsid w:val="00B2465A"/>
    <w:rsid w:val="00B24E46"/>
    <w:rsid w:val="00B258A3"/>
    <w:rsid w:val="00B27056"/>
    <w:rsid w:val="00B274C0"/>
    <w:rsid w:val="00B32556"/>
    <w:rsid w:val="00B33326"/>
    <w:rsid w:val="00B33C44"/>
    <w:rsid w:val="00B34018"/>
    <w:rsid w:val="00B34D58"/>
    <w:rsid w:val="00B35CFE"/>
    <w:rsid w:val="00B37465"/>
    <w:rsid w:val="00B40023"/>
    <w:rsid w:val="00B409B1"/>
    <w:rsid w:val="00B40EA2"/>
    <w:rsid w:val="00B41A5C"/>
    <w:rsid w:val="00B41BFB"/>
    <w:rsid w:val="00B41F94"/>
    <w:rsid w:val="00B42DF9"/>
    <w:rsid w:val="00B433F4"/>
    <w:rsid w:val="00B43A54"/>
    <w:rsid w:val="00B4429F"/>
    <w:rsid w:val="00B44E15"/>
    <w:rsid w:val="00B470EB"/>
    <w:rsid w:val="00B5166D"/>
    <w:rsid w:val="00B518AA"/>
    <w:rsid w:val="00B5247C"/>
    <w:rsid w:val="00B52938"/>
    <w:rsid w:val="00B54A16"/>
    <w:rsid w:val="00B55C21"/>
    <w:rsid w:val="00B5635C"/>
    <w:rsid w:val="00B57137"/>
    <w:rsid w:val="00B57EF9"/>
    <w:rsid w:val="00B61DAD"/>
    <w:rsid w:val="00B639DF"/>
    <w:rsid w:val="00B6765F"/>
    <w:rsid w:val="00B7429A"/>
    <w:rsid w:val="00B76590"/>
    <w:rsid w:val="00B76ADA"/>
    <w:rsid w:val="00B806D7"/>
    <w:rsid w:val="00B80D52"/>
    <w:rsid w:val="00B82198"/>
    <w:rsid w:val="00B834D9"/>
    <w:rsid w:val="00B835A6"/>
    <w:rsid w:val="00B85B86"/>
    <w:rsid w:val="00B87741"/>
    <w:rsid w:val="00B903D5"/>
    <w:rsid w:val="00B929BC"/>
    <w:rsid w:val="00B92E49"/>
    <w:rsid w:val="00B938DA"/>
    <w:rsid w:val="00B93ACF"/>
    <w:rsid w:val="00B94DB8"/>
    <w:rsid w:val="00B95E86"/>
    <w:rsid w:val="00B9617D"/>
    <w:rsid w:val="00BA0604"/>
    <w:rsid w:val="00BA17AF"/>
    <w:rsid w:val="00BA2608"/>
    <w:rsid w:val="00BA3337"/>
    <w:rsid w:val="00BA3EEB"/>
    <w:rsid w:val="00BA4380"/>
    <w:rsid w:val="00BA4A98"/>
    <w:rsid w:val="00BA59C8"/>
    <w:rsid w:val="00BA5B6F"/>
    <w:rsid w:val="00BA65C5"/>
    <w:rsid w:val="00BA66CE"/>
    <w:rsid w:val="00BB014C"/>
    <w:rsid w:val="00BB1809"/>
    <w:rsid w:val="00BB396A"/>
    <w:rsid w:val="00BB53C4"/>
    <w:rsid w:val="00BB6C8E"/>
    <w:rsid w:val="00BB7818"/>
    <w:rsid w:val="00BC01B5"/>
    <w:rsid w:val="00BC02B3"/>
    <w:rsid w:val="00BC07DC"/>
    <w:rsid w:val="00BC0B61"/>
    <w:rsid w:val="00BC34BC"/>
    <w:rsid w:val="00BC440F"/>
    <w:rsid w:val="00BC4C0E"/>
    <w:rsid w:val="00BC58E5"/>
    <w:rsid w:val="00BC5A40"/>
    <w:rsid w:val="00BC64DC"/>
    <w:rsid w:val="00BC6EC8"/>
    <w:rsid w:val="00BC7EA8"/>
    <w:rsid w:val="00BD0E49"/>
    <w:rsid w:val="00BD1746"/>
    <w:rsid w:val="00BD1F7C"/>
    <w:rsid w:val="00BD212A"/>
    <w:rsid w:val="00BD2692"/>
    <w:rsid w:val="00BD3784"/>
    <w:rsid w:val="00BD3D72"/>
    <w:rsid w:val="00BD4791"/>
    <w:rsid w:val="00BD49C7"/>
    <w:rsid w:val="00BD65BC"/>
    <w:rsid w:val="00BD6782"/>
    <w:rsid w:val="00BD7314"/>
    <w:rsid w:val="00BD77C0"/>
    <w:rsid w:val="00BE0ECE"/>
    <w:rsid w:val="00BE0EF9"/>
    <w:rsid w:val="00BE334B"/>
    <w:rsid w:val="00BE3A97"/>
    <w:rsid w:val="00BE5DB2"/>
    <w:rsid w:val="00BE6158"/>
    <w:rsid w:val="00BE7603"/>
    <w:rsid w:val="00BE7AED"/>
    <w:rsid w:val="00BE7CD9"/>
    <w:rsid w:val="00BF0A19"/>
    <w:rsid w:val="00BF11FA"/>
    <w:rsid w:val="00BF1883"/>
    <w:rsid w:val="00BF18B8"/>
    <w:rsid w:val="00BF1931"/>
    <w:rsid w:val="00BF1C71"/>
    <w:rsid w:val="00BF1CB7"/>
    <w:rsid w:val="00BF2921"/>
    <w:rsid w:val="00BF29B4"/>
    <w:rsid w:val="00BF2EBF"/>
    <w:rsid w:val="00BF369A"/>
    <w:rsid w:val="00BF3971"/>
    <w:rsid w:val="00BF3BFC"/>
    <w:rsid w:val="00BF45DE"/>
    <w:rsid w:val="00BF4E80"/>
    <w:rsid w:val="00BF512C"/>
    <w:rsid w:val="00BF5F63"/>
    <w:rsid w:val="00BF6F1A"/>
    <w:rsid w:val="00BF710F"/>
    <w:rsid w:val="00C00071"/>
    <w:rsid w:val="00C01FCC"/>
    <w:rsid w:val="00C03BE0"/>
    <w:rsid w:val="00C0530A"/>
    <w:rsid w:val="00C0540F"/>
    <w:rsid w:val="00C05914"/>
    <w:rsid w:val="00C05EC2"/>
    <w:rsid w:val="00C06567"/>
    <w:rsid w:val="00C07128"/>
    <w:rsid w:val="00C1159C"/>
    <w:rsid w:val="00C11B5C"/>
    <w:rsid w:val="00C12E10"/>
    <w:rsid w:val="00C17987"/>
    <w:rsid w:val="00C2165D"/>
    <w:rsid w:val="00C22555"/>
    <w:rsid w:val="00C229DC"/>
    <w:rsid w:val="00C23199"/>
    <w:rsid w:val="00C2609F"/>
    <w:rsid w:val="00C273A5"/>
    <w:rsid w:val="00C309A3"/>
    <w:rsid w:val="00C32228"/>
    <w:rsid w:val="00C331E6"/>
    <w:rsid w:val="00C3339E"/>
    <w:rsid w:val="00C35AC4"/>
    <w:rsid w:val="00C36C77"/>
    <w:rsid w:val="00C4077B"/>
    <w:rsid w:val="00C412A0"/>
    <w:rsid w:val="00C448B6"/>
    <w:rsid w:val="00C45579"/>
    <w:rsid w:val="00C4584B"/>
    <w:rsid w:val="00C46346"/>
    <w:rsid w:val="00C51837"/>
    <w:rsid w:val="00C51E12"/>
    <w:rsid w:val="00C538D7"/>
    <w:rsid w:val="00C549E1"/>
    <w:rsid w:val="00C54BA2"/>
    <w:rsid w:val="00C61D6B"/>
    <w:rsid w:val="00C64FC2"/>
    <w:rsid w:val="00C653A1"/>
    <w:rsid w:val="00C65D71"/>
    <w:rsid w:val="00C66CEB"/>
    <w:rsid w:val="00C67425"/>
    <w:rsid w:val="00C67DDF"/>
    <w:rsid w:val="00C70142"/>
    <w:rsid w:val="00C702A9"/>
    <w:rsid w:val="00C711D5"/>
    <w:rsid w:val="00C7247B"/>
    <w:rsid w:val="00C7256C"/>
    <w:rsid w:val="00C73405"/>
    <w:rsid w:val="00C73D3E"/>
    <w:rsid w:val="00C74061"/>
    <w:rsid w:val="00C74BC3"/>
    <w:rsid w:val="00C76FBB"/>
    <w:rsid w:val="00C77C35"/>
    <w:rsid w:val="00C80506"/>
    <w:rsid w:val="00C81730"/>
    <w:rsid w:val="00C81796"/>
    <w:rsid w:val="00C85989"/>
    <w:rsid w:val="00C85CF5"/>
    <w:rsid w:val="00C86E85"/>
    <w:rsid w:val="00C90BA0"/>
    <w:rsid w:val="00C90C68"/>
    <w:rsid w:val="00C90DC0"/>
    <w:rsid w:val="00C90EAA"/>
    <w:rsid w:val="00C954C5"/>
    <w:rsid w:val="00C968AF"/>
    <w:rsid w:val="00C96D53"/>
    <w:rsid w:val="00C97A4D"/>
    <w:rsid w:val="00CA0991"/>
    <w:rsid w:val="00CA1AB6"/>
    <w:rsid w:val="00CA1ACC"/>
    <w:rsid w:val="00CA2CA0"/>
    <w:rsid w:val="00CA2E85"/>
    <w:rsid w:val="00CA35EF"/>
    <w:rsid w:val="00CA3A5A"/>
    <w:rsid w:val="00CA4337"/>
    <w:rsid w:val="00CA4739"/>
    <w:rsid w:val="00CA61AC"/>
    <w:rsid w:val="00CA6722"/>
    <w:rsid w:val="00CB15E1"/>
    <w:rsid w:val="00CB1D5E"/>
    <w:rsid w:val="00CB24DA"/>
    <w:rsid w:val="00CB274A"/>
    <w:rsid w:val="00CB277A"/>
    <w:rsid w:val="00CB4B3A"/>
    <w:rsid w:val="00CB6C6F"/>
    <w:rsid w:val="00CC1225"/>
    <w:rsid w:val="00CC133B"/>
    <w:rsid w:val="00CC1605"/>
    <w:rsid w:val="00CC2770"/>
    <w:rsid w:val="00CC2C2B"/>
    <w:rsid w:val="00CC38DD"/>
    <w:rsid w:val="00CC3C0F"/>
    <w:rsid w:val="00CC46B1"/>
    <w:rsid w:val="00CC559A"/>
    <w:rsid w:val="00CC5683"/>
    <w:rsid w:val="00CC58F9"/>
    <w:rsid w:val="00CD0467"/>
    <w:rsid w:val="00CD1845"/>
    <w:rsid w:val="00CD1A5D"/>
    <w:rsid w:val="00CD211E"/>
    <w:rsid w:val="00CD2200"/>
    <w:rsid w:val="00CD26B3"/>
    <w:rsid w:val="00CD4502"/>
    <w:rsid w:val="00CD642F"/>
    <w:rsid w:val="00CD66C6"/>
    <w:rsid w:val="00CE031B"/>
    <w:rsid w:val="00CE0900"/>
    <w:rsid w:val="00CE0BBC"/>
    <w:rsid w:val="00CE0BF0"/>
    <w:rsid w:val="00CE1179"/>
    <w:rsid w:val="00CE16E1"/>
    <w:rsid w:val="00CE16F2"/>
    <w:rsid w:val="00CE1FCC"/>
    <w:rsid w:val="00CE254A"/>
    <w:rsid w:val="00CE4086"/>
    <w:rsid w:val="00CE40B8"/>
    <w:rsid w:val="00CE4CB9"/>
    <w:rsid w:val="00CE5112"/>
    <w:rsid w:val="00CE730A"/>
    <w:rsid w:val="00CF22EE"/>
    <w:rsid w:val="00CF2A01"/>
    <w:rsid w:val="00CF3F50"/>
    <w:rsid w:val="00CF47FF"/>
    <w:rsid w:val="00CF636E"/>
    <w:rsid w:val="00CF6BD7"/>
    <w:rsid w:val="00CF6C51"/>
    <w:rsid w:val="00D005B0"/>
    <w:rsid w:val="00D00A53"/>
    <w:rsid w:val="00D01AD0"/>
    <w:rsid w:val="00D02E02"/>
    <w:rsid w:val="00D0312F"/>
    <w:rsid w:val="00D03774"/>
    <w:rsid w:val="00D041C7"/>
    <w:rsid w:val="00D044FB"/>
    <w:rsid w:val="00D0520A"/>
    <w:rsid w:val="00D053DA"/>
    <w:rsid w:val="00D05406"/>
    <w:rsid w:val="00D06235"/>
    <w:rsid w:val="00D068BE"/>
    <w:rsid w:val="00D06E0D"/>
    <w:rsid w:val="00D06E5D"/>
    <w:rsid w:val="00D07E47"/>
    <w:rsid w:val="00D10FFD"/>
    <w:rsid w:val="00D110BD"/>
    <w:rsid w:val="00D12ABA"/>
    <w:rsid w:val="00D12EDF"/>
    <w:rsid w:val="00D13398"/>
    <w:rsid w:val="00D153C0"/>
    <w:rsid w:val="00D1607F"/>
    <w:rsid w:val="00D162C4"/>
    <w:rsid w:val="00D1638A"/>
    <w:rsid w:val="00D163AB"/>
    <w:rsid w:val="00D20D33"/>
    <w:rsid w:val="00D21CE6"/>
    <w:rsid w:val="00D273FF"/>
    <w:rsid w:val="00D27D5F"/>
    <w:rsid w:val="00D302FB"/>
    <w:rsid w:val="00D31065"/>
    <w:rsid w:val="00D34F0C"/>
    <w:rsid w:val="00D35E4D"/>
    <w:rsid w:val="00D3631B"/>
    <w:rsid w:val="00D370B4"/>
    <w:rsid w:val="00D3772E"/>
    <w:rsid w:val="00D411E2"/>
    <w:rsid w:val="00D42544"/>
    <w:rsid w:val="00D4269E"/>
    <w:rsid w:val="00D442C5"/>
    <w:rsid w:val="00D44E9B"/>
    <w:rsid w:val="00D4525F"/>
    <w:rsid w:val="00D46CF5"/>
    <w:rsid w:val="00D47A57"/>
    <w:rsid w:val="00D47F66"/>
    <w:rsid w:val="00D50DC8"/>
    <w:rsid w:val="00D528F1"/>
    <w:rsid w:val="00D5424A"/>
    <w:rsid w:val="00D54E15"/>
    <w:rsid w:val="00D55060"/>
    <w:rsid w:val="00D55A74"/>
    <w:rsid w:val="00D56305"/>
    <w:rsid w:val="00D570A0"/>
    <w:rsid w:val="00D574C3"/>
    <w:rsid w:val="00D613F1"/>
    <w:rsid w:val="00D613FB"/>
    <w:rsid w:val="00D62AD4"/>
    <w:rsid w:val="00D63F05"/>
    <w:rsid w:val="00D65032"/>
    <w:rsid w:val="00D670EE"/>
    <w:rsid w:val="00D6775D"/>
    <w:rsid w:val="00D6798E"/>
    <w:rsid w:val="00D679F6"/>
    <w:rsid w:val="00D67A52"/>
    <w:rsid w:val="00D67B23"/>
    <w:rsid w:val="00D67BE4"/>
    <w:rsid w:val="00D72095"/>
    <w:rsid w:val="00D73D93"/>
    <w:rsid w:val="00D77040"/>
    <w:rsid w:val="00D77306"/>
    <w:rsid w:val="00D82EE9"/>
    <w:rsid w:val="00D83D3A"/>
    <w:rsid w:val="00D84A5D"/>
    <w:rsid w:val="00D872D3"/>
    <w:rsid w:val="00D91110"/>
    <w:rsid w:val="00D9137B"/>
    <w:rsid w:val="00D9141C"/>
    <w:rsid w:val="00D91A82"/>
    <w:rsid w:val="00D91FBE"/>
    <w:rsid w:val="00D927BB"/>
    <w:rsid w:val="00D95B2B"/>
    <w:rsid w:val="00D96C8F"/>
    <w:rsid w:val="00D96C9F"/>
    <w:rsid w:val="00D97613"/>
    <w:rsid w:val="00D97683"/>
    <w:rsid w:val="00DA0B68"/>
    <w:rsid w:val="00DA4C6C"/>
    <w:rsid w:val="00DA7958"/>
    <w:rsid w:val="00DA7BFF"/>
    <w:rsid w:val="00DA7D75"/>
    <w:rsid w:val="00DB0E78"/>
    <w:rsid w:val="00DB1C0A"/>
    <w:rsid w:val="00DB2CE4"/>
    <w:rsid w:val="00DB301D"/>
    <w:rsid w:val="00DB31D1"/>
    <w:rsid w:val="00DB3712"/>
    <w:rsid w:val="00DB4A43"/>
    <w:rsid w:val="00DB4AA0"/>
    <w:rsid w:val="00DB4B01"/>
    <w:rsid w:val="00DB68D5"/>
    <w:rsid w:val="00DB7D85"/>
    <w:rsid w:val="00DC0124"/>
    <w:rsid w:val="00DC05AA"/>
    <w:rsid w:val="00DC1315"/>
    <w:rsid w:val="00DC1675"/>
    <w:rsid w:val="00DC207C"/>
    <w:rsid w:val="00DC42E0"/>
    <w:rsid w:val="00DC518F"/>
    <w:rsid w:val="00DC6305"/>
    <w:rsid w:val="00DC67B7"/>
    <w:rsid w:val="00DC6EC1"/>
    <w:rsid w:val="00DC7043"/>
    <w:rsid w:val="00DC73A2"/>
    <w:rsid w:val="00DC744F"/>
    <w:rsid w:val="00DD137A"/>
    <w:rsid w:val="00DD13F6"/>
    <w:rsid w:val="00DD1D73"/>
    <w:rsid w:val="00DD1F6B"/>
    <w:rsid w:val="00DD2C9D"/>
    <w:rsid w:val="00DD3BCD"/>
    <w:rsid w:val="00DD4FC3"/>
    <w:rsid w:val="00DD7366"/>
    <w:rsid w:val="00DE0A7F"/>
    <w:rsid w:val="00DE14F5"/>
    <w:rsid w:val="00DE1602"/>
    <w:rsid w:val="00DE27AD"/>
    <w:rsid w:val="00DE37EA"/>
    <w:rsid w:val="00DE45B7"/>
    <w:rsid w:val="00DF1C87"/>
    <w:rsid w:val="00DF2582"/>
    <w:rsid w:val="00DF2FAE"/>
    <w:rsid w:val="00DF36AC"/>
    <w:rsid w:val="00DF3BC5"/>
    <w:rsid w:val="00DF4AA2"/>
    <w:rsid w:val="00DF52C0"/>
    <w:rsid w:val="00DF53FA"/>
    <w:rsid w:val="00DF68BB"/>
    <w:rsid w:val="00DF6D46"/>
    <w:rsid w:val="00DF7061"/>
    <w:rsid w:val="00DF7967"/>
    <w:rsid w:val="00DF7B0D"/>
    <w:rsid w:val="00E0011C"/>
    <w:rsid w:val="00E00447"/>
    <w:rsid w:val="00E028AA"/>
    <w:rsid w:val="00E064C5"/>
    <w:rsid w:val="00E076DA"/>
    <w:rsid w:val="00E07A1C"/>
    <w:rsid w:val="00E07A64"/>
    <w:rsid w:val="00E10B6D"/>
    <w:rsid w:val="00E10BCF"/>
    <w:rsid w:val="00E12089"/>
    <w:rsid w:val="00E12DD3"/>
    <w:rsid w:val="00E14836"/>
    <w:rsid w:val="00E14A14"/>
    <w:rsid w:val="00E14C05"/>
    <w:rsid w:val="00E15B10"/>
    <w:rsid w:val="00E15DE5"/>
    <w:rsid w:val="00E163C7"/>
    <w:rsid w:val="00E20D17"/>
    <w:rsid w:val="00E21426"/>
    <w:rsid w:val="00E2176D"/>
    <w:rsid w:val="00E226E3"/>
    <w:rsid w:val="00E2306C"/>
    <w:rsid w:val="00E23BC6"/>
    <w:rsid w:val="00E249A1"/>
    <w:rsid w:val="00E2546D"/>
    <w:rsid w:val="00E2566D"/>
    <w:rsid w:val="00E25EA5"/>
    <w:rsid w:val="00E2705E"/>
    <w:rsid w:val="00E2747E"/>
    <w:rsid w:val="00E27F2D"/>
    <w:rsid w:val="00E30171"/>
    <w:rsid w:val="00E3062B"/>
    <w:rsid w:val="00E30F71"/>
    <w:rsid w:val="00E3167D"/>
    <w:rsid w:val="00E32091"/>
    <w:rsid w:val="00E320D2"/>
    <w:rsid w:val="00E32CCC"/>
    <w:rsid w:val="00E330F3"/>
    <w:rsid w:val="00E333E6"/>
    <w:rsid w:val="00E33467"/>
    <w:rsid w:val="00E35EF6"/>
    <w:rsid w:val="00E3652B"/>
    <w:rsid w:val="00E370BB"/>
    <w:rsid w:val="00E37242"/>
    <w:rsid w:val="00E4183A"/>
    <w:rsid w:val="00E418B5"/>
    <w:rsid w:val="00E41BCD"/>
    <w:rsid w:val="00E41C7C"/>
    <w:rsid w:val="00E41E4F"/>
    <w:rsid w:val="00E43476"/>
    <w:rsid w:val="00E43510"/>
    <w:rsid w:val="00E443B0"/>
    <w:rsid w:val="00E45604"/>
    <w:rsid w:val="00E46387"/>
    <w:rsid w:val="00E506B5"/>
    <w:rsid w:val="00E52B0E"/>
    <w:rsid w:val="00E53110"/>
    <w:rsid w:val="00E53CFD"/>
    <w:rsid w:val="00E546FE"/>
    <w:rsid w:val="00E5623B"/>
    <w:rsid w:val="00E5627B"/>
    <w:rsid w:val="00E57324"/>
    <w:rsid w:val="00E6063C"/>
    <w:rsid w:val="00E6068D"/>
    <w:rsid w:val="00E6117A"/>
    <w:rsid w:val="00E62402"/>
    <w:rsid w:val="00E62B78"/>
    <w:rsid w:val="00E6366C"/>
    <w:rsid w:val="00E64934"/>
    <w:rsid w:val="00E65676"/>
    <w:rsid w:val="00E66B3A"/>
    <w:rsid w:val="00E7025F"/>
    <w:rsid w:val="00E72A11"/>
    <w:rsid w:val="00E73CEA"/>
    <w:rsid w:val="00E73F36"/>
    <w:rsid w:val="00E749F1"/>
    <w:rsid w:val="00E74EAA"/>
    <w:rsid w:val="00E753DD"/>
    <w:rsid w:val="00E76058"/>
    <w:rsid w:val="00E760CA"/>
    <w:rsid w:val="00E81FEF"/>
    <w:rsid w:val="00E83179"/>
    <w:rsid w:val="00E8343B"/>
    <w:rsid w:val="00E84736"/>
    <w:rsid w:val="00E84BE9"/>
    <w:rsid w:val="00E85312"/>
    <w:rsid w:val="00E85568"/>
    <w:rsid w:val="00E86156"/>
    <w:rsid w:val="00E87BAE"/>
    <w:rsid w:val="00E91A45"/>
    <w:rsid w:val="00E93114"/>
    <w:rsid w:val="00E93B48"/>
    <w:rsid w:val="00E93C52"/>
    <w:rsid w:val="00E94F28"/>
    <w:rsid w:val="00E9519C"/>
    <w:rsid w:val="00E953F3"/>
    <w:rsid w:val="00E96141"/>
    <w:rsid w:val="00E96D3F"/>
    <w:rsid w:val="00EA0B7A"/>
    <w:rsid w:val="00EA14A8"/>
    <w:rsid w:val="00EA3048"/>
    <w:rsid w:val="00EA5281"/>
    <w:rsid w:val="00EA54F0"/>
    <w:rsid w:val="00EA7777"/>
    <w:rsid w:val="00EB0152"/>
    <w:rsid w:val="00EB320A"/>
    <w:rsid w:val="00EB4B64"/>
    <w:rsid w:val="00EB559D"/>
    <w:rsid w:val="00EB561F"/>
    <w:rsid w:val="00EB6B6A"/>
    <w:rsid w:val="00EB73DD"/>
    <w:rsid w:val="00EB7A23"/>
    <w:rsid w:val="00EB7E65"/>
    <w:rsid w:val="00EC51CB"/>
    <w:rsid w:val="00ED012D"/>
    <w:rsid w:val="00ED232A"/>
    <w:rsid w:val="00ED262B"/>
    <w:rsid w:val="00ED2EBA"/>
    <w:rsid w:val="00ED5A68"/>
    <w:rsid w:val="00ED6117"/>
    <w:rsid w:val="00ED66CE"/>
    <w:rsid w:val="00ED73F5"/>
    <w:rsid w:val="00EE0541"/>
    <w:rsid w:val="00EE24C3"/>
    <w:rsid w:val="00EE2566"/>
    <w:rsid w:val="00EE2E12"/>
    <w:rsid w:val="00EE4525"/>
    <w:rsid w:val="00EE4632"/>
    <w:rsid w:val="00EE4E06"/>
    <w:rsid w:val="00EE63EF"/>
    <w:rsid w:val="00EE674A"/>
    <w:rsid w:val="00EE7265"/>
    <w:rsid w:val="00EF010F"/>
    <w:rsid w:val="00EF1E7D"/>
    <w:rsid w:val="00EF200F"/>
    <w:rsid w:val="00EF20A4"/>
    <w:rsid w:val="00EF284E"/>
    <w:rsid w:val="00EF3590"/>
    <w:rsid w:val="00EF601F"/>
    <w:rsid w:val="00EF6171"/>
    <w:rsid w:val="00EF7A2C"/>
    <w:rsid w:val="00EF7BC6"/>
    <w:rsid w:val="00F00703"/>
    <w:rsid w:val="00F01589"/>
    <w:rsid w:val="00F0287C"/>
    <w:rsid w:val="00F030B8"/>
    <w:rsid w:val="00F03C0F"/>
    <w:rsid w:val="00F04750"/>
    <w:rsid w:val="00F05FAC"/>
    <w:rsid w:val="00F1005D"/>
    <w:rsid w:val="00F10224"/>
    <w:rsid w:val="00F109BB"/>
    <w:rsid w:val="00F1132F"/>
    <w:rsid w:val="00F11861"/>
    <w:rsid w:val="00F1246B"/>
    <w:rsid w:val="00F1247C"/>
    <w:rsid w:val="00F14C10"/>
    <w:rsid w:val="00F15768"/>
    <w:rsid w:val="00F17830"/>
    <w:rsid w:val="00F17B03"/>
    <w:rsid w:val="00F2038E"/>
    <w:rsid w:val="00F212F2"/>
    <w:rsid w:val="00F2193A"/>
    <w:rsid w:val="00F220A0"/>
    <w:rsid w:val="00F2218F"/>
    <w:rsid w:val="00F22E6E"/>
    <w:rsid w:val="00F23AE4"/>
    <w:rsid w:val="00F26700"/>
    <w:rsid w:val="00F303C6"/>
    <w:rsid w:val="00F30A6C"/>
    <w:rsid w:val="00F314D5"/>
    <w:rsid w:val="00F31BA6"/>
    <w:rsid w:val="00F327CF"/>
    <w:rsid w:val="00F33889"/>
    <w:rsid w:val="00F3388D"/>
    <w:rsid w:val="00F34149"/>
    <w:rsid w:val="00F3432A"/>
    <w:rsid w:val="00F350A5"/>
    <w:rsid w:val="00F358EF"/>
    <w:rsid w:val="00F3625A"/>
    <w:rsid w:val="00F374EB"/>
    <w:rsid w:val="00F4080B"/>
    <w:rsid w:val="00F413D7"/>
    <w:rsid w:val="00F42A6F"/>
    <w:rsid w:val="00F42AE3"/>
    <w:rsid w:val="00F43961"/>
    <w:rsid w:val="00F440C0"/>
    <w:rsid w:val="00F47B2D"/>
    <w:rsid w:val="00F503BE"/>
    <w:rsid w:val="00F50419"/>
    <w:rsid w:val="00F5153A"/>
    <w:rsid w:val="00F51C6B"/>
    <w:rsid w:val="00F53425"/>
    <w:rsid w:val="00F56D06"/>
    <w:rsid w:val="00F575FA"/>
    <w:rsid w:val="00F61017"/>
    <w:rsid w:val="00F61077"/>
    <w:rsid w:val="00F6124C"/>
    <w:rsid w:val="00F61CC5"/>
    <w:rsid w:val="00F6200A"/>
    <w:rsid w:val="00F62C2B"/>
    <w:rsid w:val="00F63159"/>
    <w:rsid w:val="00F64A83"/>
    <w:rsid w:val="00F67500"/>
    <w:rsid w:val="00F7192D"/>
    <w:rsid w:val="00F736C2"/>
    <w:rsid w:val="00F73B71"/>
    <w:rsid w:val="00F74B13"/>
    <w:rsid w:val="00F75320"/>
    <w:rsid w:val="00F763FF"/>
    <w:rsid w:val="00F77CED"/>
    <w:rsid w:val="00F8002C"/>
    <w:rsid w:val="00F811DD"/>
    <w:rsid w:val="00F824EE"/>
    <w:rsid w:val="00F831E3"/>
    <w:rsid w:val="00F83A84"/>
    <w:rsid w:val="00F83D62"/>
    <w:rsid w:val="00F84BF9"/>
    <w:rsid w:val="00F84E56"/>
    <w:rsid w:val="00F86E66"/>
    <w:rsid w:val="00F8705B"/>
    <w:rsid w:val="00F9161A"/>
    <w:rsid w:val="00F91FA2"/>
    <w:rsid w:val="00F94BD3"/>
    <w:rsid w:val="00F94CCA"/>
    <w:rsid w:val="00F94D67"/>
    <w:rsid w:val="00F9507C"/>
    <w:rsid w:val="00F95D1B"/>
    <w:rsid w:val="00F97190"/>
    <w:rsid w:val="00F9739E"/>
    <w:rsid w:val="00FA0C70"/>
    <w:rsid w:val="00FA1078"/>
    <w:rsid w:val="00FA1B08"/>
    <w:rsid w:val="00FA3FE7"/>
    <w:rsid w:val="00FA4B00"/>
    <w:rsid w:val="00FA6681"/>
    <w:rsid w:val="00FA7BC8"/>
    <w:rsid w:val="00FB2779"/>
    <w:rsid w:val="00FB490F"/>
    <w:rsid w:val="00FB4951"/>
    <w:rsid w:val="00FB4989"/>
    <w:rsid w:val="00FB78BD"/>
    <w:rsid w:val="00FB7C5C"/>
    <w:rsid w:val="00FC0A30"/>
    <w:rsid w:val="00FC121E"/>
    <w:rsid w:val="00FC16BD"/>
    <w:rsid w:val="00FC1C04"/>
    <w:rsid w:val="00FC4015"/>
    <w:rsid w:val="00FC45FB"/>
    <w:rsid w:val="00FC5EB2"/>
    <w:rsid w:val="00FC7ED3"/>
    <w:rsid w:val="00FD273A"/>
    <w:rsid w:val="00FD6C3B"/>
    <w:rsid w:val="00FD72B3"/>
    <w:rsid w:val="00FD75B0"/>
    <w:rsid w:val="00FD7E05"/>
    <w:rsid w:val="00FE1135"/>
    <w:rsid w:val="00FE12B5"/>
    <w:rsid w:val="00FE1CD0"/>
    <w:rsid w:val="00FE2175"/>
    <w:rsid w:val="00FE2349"/>
    <w:rsid w:val="00FE2EB0"/>
    <w:rsid w:val="00FE3E69"/>
    <w:rsid w:val="00FE41BD"/>
    <w:rsid w:val="00FE429C"/>
    <w:rsid w:val="00FE45ED"/>
    <w:rsid w:val="00FE562F"/>
    <w:rsid w:val="00FE6434"/>
    <w:rsid w:val="00FE71DA"/>
    <w:rsid w:val="00FF0906"/>
    <w:rsid w:val="00FF0EF6"/>
    <w:rsid w:val="00FF1938"/>
    <w:rsid w:val="00FF2D1B"/>
    <w:rsid w:val="00FF30F0"/>
    <w:rsid w:val="00FF3DB3"/>
    <w:rsid w:val="00FF40D6"/>
    <w:rsid w:val="00FF4D59"/>
    <w:rsid w:val="00FF51DD"/>
    <w:rsid w:val="00FF5204"/>
    <w:rsid w:val="00FF56F8"/>
    <w:rsid w:val="00FF726E"/>
    <w:rsid w:val="00FF78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DF3B79"/>
  <w15:chartTrackingRefBased/>
  <w15:docId w15:val="{69B15D36-084C-4E44-8B03-A601EA00C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47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547A"/>
    <w:pPr>
      <w:ind w:left="720"/>
      <w:contextualSpacing/>
    </w:pPr>
  </w:style>
  <w:style w:type="paragraph" w:customStyle="1" w:styleId="EndNoteBibliographyTitle">
    <w:name w:val="EndNote Bibliography Title"/>
    <w:basedOn w:val="Normal"/>
    <w:link w:val="EndNoteBibliographyTitleChar"/>
    <w:rsid w:val="00CA2CA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2CA0"/>
    <w:rPr>
      <w:rFonts w:ascii="Calibri" w:hAnsi="Calibri" w:cs="Calibri"/>
      <w:noProof/>
    </w:rPr>
  </w:style>
  <w:style w:type="paragraph" w:customStyle="1" w:styleId="EndNoteBibliography">
    <w:name w:val="EndNote Bibliography"/>
    <w:basedOn w:val="Normal"/>
    <w:link w:val="EndNoteBibliographyChar"/>
    <w:rsid w:val="00CA2CA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2CA0"/>
    <w:rPr>
      <w:rFonts w:ascii="Calibri" w:hAnsi="Calibri" w:cs="Calibri"/>
      <w:noProof/>
    </w:rPr>
  </w:style>
  <w:style w:type="character" w:styleId="Hyperlink">
    <w:name w:val="Hyperlink"/>
    <w:basedOn w:val="DefaultParagraphFont"/>
    <w:uiPriority w:val="99"/>
    <w:unhideWhenUsed/>
    <w:rsid w:val="00EB4B64"/>
    <w:rPr>
      <w:color w:val="0563C1" w:themeColor="hyperlink"/>
      <w:u w:val="single"/>
    </w:rPr>
  </w:style>
  <w:style w:type="character" w:styleId="UnresolvedMention">
    <w:name w:val="Unresolved Mention"/>
    <w:basedOn w:val="DefaultParagraphFont"/>
    <w:uiPriority w:val="99"/>
    <w:semiHidden/>
    <w:unhideWhenUsed/>
    <w:rsid w:val="00EB4B64"/>
    <w:rPr>
      <w:color w:val="605E5C"/>
      <w:shd w:val="clear" w:color="auto" w:fill="E1DFDD"/>
    </w:rPr>
  </w:style>
  <w:style w:type="character" w:styleId="Emphasis">
    <w:name w:val="Emphasis"/>
    <w:basedOn w:val="DefaultParagraphFont"/>
    <w:uiPriority w:val="20"/>
    <w:qFormat/>
    <w:rsid w:val="00ED2EBA"/>
    <w:rPr>
      <w:i/>
      <w:iCs/>
    </w:rPr>
  </w:style>
  <w:style w:type="paragraph" w:styleId="Header">
    <w:name w:val="header"/>
    <w:basedOn w:val="Normal"/>
    <w:link w:val="HeaderChar"/>
    <w:uiPriority w:val="99"/>
    <w:unhideWhenUsed/>
    <w:rsid w:val="00C26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609F"/>
  </w:style>
  <w:style w:type="paragraph" w:styleId="Footer">
    <w:name w:val="footer"/>
    <w:basedOn w:val="Normal"/>
    <w:link w:val="FooterChar"/>
    <w:uiPriority w:val="99"/>
    <w:unhideWhenUsed/>
    <w:rsid w:val="00C26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60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6330235">
      <w:bodyDiv w:val="1"/>
      <w:marLeft w:val="0"/>
      <w:marRight w:val="0"/>
      <w:marTop w:val="0"/>
      <w:marBottom w:val="0"/>
      <w:divBdr>
        <w:top w:val="none" w:sz="0" w:space="0" w:color="auto"/>
        <w:left w:val="none" w:sz="0" w:space="0" w:color="auto"/>
        <w:bottom w:val="none" w:sz="0" w:space="0" w:color="auto"/>
        <w:right w:val="none" w:sz="0" w:space="0" w:color="auto"/>
      </w:divBdr>
      <w:divsChild>
        <w:div w:id="548608384">
          <w:marLeft w:val="0"/>
          <w:marRight w:val="0"/>
          <w:marTop w:val="200"/>
          <w:marBottom w:val="200"/>
          <w:divBdr>
            <w:top w:val="none" w:sz="0" w:space="0" w:color="auto"/>
            <w:left w:val="none" w:sz="0" w:space="0" w:color="auto"/>
            <w:bottom w:val="none" w:sz="0" w:space="0" w:color="auto"/>
            <w:right w:val="none" w:sz="0" w:space="0" w:color="auto"/>
          </w:divBdr>
          <w:divsChild>
            <w:div w:id="409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797940">
      <w:bodyDiv w:val="1"/>
      <w:marLeft w:val="0"/>
      <w:marRight w:val="0"/>
      <w:marTop w:val="0"/>
      <w:marBottom w:val="0"/>
      <w:divBdr>
        <w:top w:val="none" w:sz="0" w:space="0" w:color="auto"/>
        <w:left w:val="none" w:sz="0" w:space="0" w:color="auto"/>
        <w:bottom w:val="none" w:sz="0" w:space="0" w:color="auto"/>
        <w:right w:val="none" w:sz="0" w:space="0" w:color="auto"/>
      </w:divBdr>
    </w:div>
    <w:div w:id="182165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ationaldairyfarm.com/wp-content/uploads/2018/10/DRM2020-Web.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agriculture.ec.europa.eu/farming/organic-farming/organic-production-and-products_en"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cfr.gov/current/title-7/subtitle-B/chapter-I/subchapter-M/part-205?toc=1" TargetMode="External"/><Relationship Id="rId5" Type="http://schemas.openxmlformats.org/officeDocument/2006/relationships/footnotes" Target="footnotes.xml"/><Relationship Id="rId10" Type="http://schemas.openxmlformats.org/officeDocument/2006/relationships/hyperlink" Target="https://www.aphis.usda.gov/sites/default/files/dairy14_dr_mastitis.pdf" TargetMode="External"/><Relationship Id="rId4" Type="http://schemas.openxmlformats.org/officeDocument/2006/relationships/webSettings" Target="webSettings.xml"/><Relationship Id="rId9" Type="http://schemas.openxmlformats.org/officeDocument/2006/relationships/hyperlink" Target="https://www.aphis.usda.gov/sites/default/files/dairy07_dr_partv_rev.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0</TotalTime>
  <Pages>24</Pages>
  <Words>22589</Words>
  <Characters>128761</Characters>
  <Application>Microsoft Office Word</Application>
  <DocSecurity>0</DocSecurity>
  <Lines>1073</Lines>
  <Paragraphs>302</Paragraphs>
  <ScaleCrop>false</ScaleCrop>
  <Company/>
  <LinksUpToDate>false</LinksUpToDate>
  <CharactersWithSpaces>151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525</cp:revision>
  <dcterms:created xsi:type="dcterms:W3CDTF">2024-07-19T13:52:00Z</dcterms:created>
  <dcterms:modified xsi:type="dcterms:W3CDTF">2024-07-20T14:18:00Z</dcterms:modified>
</cp:coreProperties>
</file>